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2C1484" w14:textId="34127100" w:rsidR="00C1298A" w:rsidRPr="00C1298A" w:rsidRDefault="00C1298A" w:rsidP="002416CB">
      <w:pPr>
        <w:jc w:val="center"/>
        <w:rPr>
          <w:rFonts w:ascii="Times New Roman" w:hAnsi="Times New Roman" w:cs="Times New Roman"/>
          <w:b/>
          <w:bCs/>
          <w:sz w:val="24"/>
          <w:szCs w:val="24"/>
        </w:rPr>
      </w:pPr>
      <w:r w:rsidRPr="00C1298A">
        <w:rPr>
          <w:rFonts w:ascii="Times New Roman" w:hAnsi="Times New Roman" w:cs="Times New Roman"/>
          <w:b/>
          <w:bCs/>
          <w:sz w:val="24"/>
          <w:szCs w:val="24"/>
        </w:rPr>
        <w:t xml:space="preserve">Table 1 Petroleum Hydrocarbon Degradation </w:t>
      </w:r>
      <w:r w:rsidR="002416CB">
        <w:rPr>
          <w:rFonts w:ascii="Times New Roman" w:hAnsi="Times New Roman" w:cs="Times New Roman"/>
          <w:b/>
          <w:bCs/>
          <w:sz w:val="24"/>
          <w:szCs w:val="24"/>
        </w:rPr>
        <w:t xml:space="preserve">Genes </w:t>
      </w:r>
    </w:p>
    <w:tbl>
      <w:tblPr>
        <w:tblW w:w="539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tblCellMar>
        <w:tblLook w:val="04A0" w:firstRow="1" w:lastRow="0" w:firstColumn="1" w:lastColumn="0" w:noHBand="0" w:noVBand="1"/>
      </w:tblPr>
      <w:tblGrid>
        <w:gridCol w:w="1047"/>
        <w:gridCol w:w="2589"/>
        <w:gridCol w:w="4611"/>
        <w:gridCol w:w="1483"/>
      </w:tblGrid>
      <w:tr w:rsidR="00AF4240" w:rsidRPr="00AF4240" w14:paraId="108C57F2" w14:textId="77777777" w:rsidTr="00A4263A">
        <w:trPr>
          <w:trHeight w:val="288"/>
          <w:jc w:val="center"/>
        </w:trPr>
        <w:tc>
          <w:tcPr>
            <w:tcW w:w="538" w:type="pct"/>
          </w:tcPr>
          <w:p w14:paraId="70AA5504" w14:textId="25142715" w:rsidR="00AF4240" w:rsidRPr="006C729F" w:rsidRDefault="00AF4240" w:rsidP="00C1298A">
            <w:pPr>
              <w:spacing w:after="0" w:line="276" w:lineRule="auto"/>
              <w:rPr>
                <w:rFonts w:ascii="Times New Roman" w:eastAsia="Times New Roman" w:hAnsi="Times New Roman" w:cs="Times New Roman"/>
                <w:b/>
                <w:bCs/>
                <w:i/>
                <w:iCs/>
                <w:kern w:val="0"/>
                <w:lang w:eastAsia="en-IN"/>
                <w14:ligatures w14:val="none"/>
              </w:rPr>
            </w:pPr>
            <w:r w:rsidRPr="006C729F">
              <w:rPr>
                <w:rFonts w:ascii="Times New Roman" w:eastAsia="Times New Roman" w:hAnsi="Times New Roman" w:cs="Times New Roman"/>
                <w:b/>
                <w:bCs/>
                <w:i/>
                <w:iCs/>
                <w:kern w:val="0"/>
                <w:lang w:eastAsia="en-IN"/>
                <w14:ligatures w14:val="none"/>
              </w:rPr>
              <w:t>S. No</w:t>
            </w:r>
          </w:p>
        </w:tc>
        <w:tc>
          <w:tcPr>
            <w:tcW w:w="1330" w:type="pct"/>
            <w:shd w:val="clear" w:color="auto" w:fill="auto"/>
            <w:vAlign w:val="center"/>
          </w:tcPr>
          <w:p w14:paraId="518C7170" w14:textId="77777777" w:rsidR="00AF4240" w:rsidRPr="002416CB" w:rsidRDefault="00AF4240" w:rsidP="002416CB">
            <w:pPr>
              <w:spacing w:after="0" w:line="276" w:lineRule="auto"/>
              <w:jc w:val="center"/>
              <w:rPr>
                <w:rFonts w:ascii="Times New Roman" w:eastAsia="Times New Roman" w:hAnsi="Times New Roman" w:cs="Times New Roman"/>
                <w:b/>
                <w:bCs/>
                <w:i/>
                <w:iCs/>
                <w:kern w:val="0"/>
                <w:sz w:val="24"/>
                <w:szCs w:val="24"/>
                <w:lang w:eastAsia="en-IN"/>
                <w14:ligatures w14:val="none"/>
              </w:rPr>
            </w:pPr>
            <w:r w:rsidRPr="002416CB">
              <w:rPr>
                <w:rFonts w:ascii="Times New Roman" w:eastAsia="Times New Roman" w:hAnsi="Times New Roman" w:cs="Times New Roman"/>
                <w:b/>
                <w:bCs/>
                <w:i/>
                <w:iCs/>
                <w:kern w:val="0"/>
                <w:sz w:val="24"/>
                <w:szCs w:val="24"/>
                <w:lang w:eastAsia="en-IN"/>
                <w14:ligatures w14:val="none"/>
              </w:rPr>
              <w:t>Gene</w:t>
            </w:r>
          </w:p>
        </w:tc>
        <w:tc>
          <w:tcPr>
            <w:tcW w:w="2369" w:type="pct"/>
            <w:shd w:val="clear" w:color="auto" w:fill="auto"/>
            <w:noWrap/>
            <w:vAlign w:val="bottom"/>
          </w:tcPr>
          <w:p w14:paraId="13E8C09D" w14:textId="77777777" w:rsidR="00AF4240" w:rsidRPr="002416CB" w:rsidRDefault="00AF4240" w:rsidP="002416CB">
            <w:pPr>
              <w:spacing w:after="0" w:line="276" w:lineRule="auto"/>
              <w:jc w:val="center"/>
              <w:rPr>
                <w:rFonts w:ascii="Times New Roman" w:eastAsia="Times New Roman" w:hAnsi="Times New Roman" w:cs="Times New Roman"/>
                <w:b/>
                <w:bCs/>
                <w:kern w:val="0"/>
                <w:sz w:val="24"/>
                <w:szCs w:val="24"/>
                <w:lang w:eastAsia="en-IN"/>
                <w14:ligatures w14:val="none"/>
              </w:rPr>
            </w:pPr>
            <w:r w:rsidRPr="002416CB">
              <w:rPr>
                <w:rFonts w:ascii="Times New Roman" w:eastAsia="Times New Roman" w:hAnsi="Times New Roman" w:cs="Times New Roman"/>
                <w:b/>
                <w:bCs/>
                <w:kern w:val="0"/>
                <w:sz w:val="24"/>
                <w:szCs w:val="24"/>
                <w:lang w:eastAsia="en-IN"/>
                <w14:ligatures w14:val="none"/>
              </w:rPr>
              <w:t>Organism</w:t>
            </w:r>
          </w:p>
        </w:tc>
        <w:tc>
          <w:tcPr>
            <w:tcW w:w="762" w:type="pct"/>
            <w:shd w:val="clear" w:color="auto" w:fill="auto"/>
            <w:vAlign w:val="center"/>
          </w:tcPr>
          <w:p w14:paraId="6332023A" w14:textId="47498728" w:rsidR="00AF4240" w:rsidRPr="002416CB" w:rsidRDefault="00AF4240" w:rsidP="002416CB">
            <w:pPr>
              <w:spacing w:after="0" w:line="276" w:lineRule="auto"/>
              <w:ind w:firstLineChars="100" w:firstLine="241"/>
              <w:jc w:val="center"/>
              <w:rPr>
                <w:rFonts w:ascii="Times New Roman" w:eastAsia="Times New Roman" w:hAnsi="Times New Roman" w:cs="Times New Roman"/>
                <w:b/>
                <w:bCs/>
                <w:kern w:val="0"/>
                <w:sz w:val="24"/>
                <w:szCs w:val="24"/>
                <w:lang w:eastAsia="en-IN"/>
                <w14:ligatures w14:val="none"/>
              </w:rPr>
            </w:pPr>
            <w:r w:rsidRPr="002416CB">
              <w:rPr>
                <w:rFonts w:ascii="Times New Roman" w:eastAsia="Times New Roman" w:hAnsi="Times New Roman" w:cs="Times New Roman"/>
                <w:b/>
                <w:bCs/>
                <w:kern w:val="0"/>
                <w:sz w:val="24"/>
                <w:szCs w:val="24"/>
                <w:lang w:eastAsia="en-IN"/>
                <w14:ligatures w14:val="none"/>
              </w:rPr>
              <w:t>Reference</w:t>
            </w:r>
          </w:p>
        </w:tc>
      </w:tr>
      <w:tr w:rsidR="00AF4240" w:rsidRPr="00AF4240" w14:paraId="74EDA8D6" w14:textId="77777777" w:rsidTr="00A4263A">
        <w:trPr>
          <w:trHeight w:val="288"/>
          <w:jc w:val="center"/>
        </w:trPr>
        <w:tc>
          <w:tcPr>
            <w:tcW w:w="538" w:type="pct"/>
          </w:tcPr>
          <w:p w14:paraId="73168F77"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38ABD0B"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xABC</w:t>
            </w:r>
          </w:p>
        </w:tc>
        <w:tc>
          <w:tcPr>
            <w:tcW w:w="2369" w:type="pct"/>
            <w:shd w:val="clear" w:color="auto" w:fill="auto"/>
            <w:vAlign w:val="center"/>
            <w:hideMark/>
          </w:tcPr>
          <w:p w14:paraId="3C832FBB"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Xanthobacter autotrophicus</w:t>
            </w:r>
          </w:p>
        </w:tc>
        <w:tc>
          <w:tcPr>
            <w:tcW w:w="762" w:type="pct"/>
            <w:shd w:val="clear" w:color="auto" w:fill="auto"/>
            <w:vAlign w:val="center"/>
            <w:hideMark/>
          </w:tcPr>
          <w:p w14:paraId="0FCADF85" w14:textId="7ED0BF60"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s44vzeiU","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74EEB5E2" w14:textId="77777777" w:rsidTr="00A4263A">
        <w:trPr>
          <w:trHeight w:val="288"/>
          <w:jc w:val="center"/>
        </w:trPr>
        <w:tc>
          <w:tcPr>
            <w:tcW w:w="538" w:type="pct"/>
          </w:tcPr>
          <w:p w14:paraId="5C730A6F"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464255B"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agI</w:t>
            </w:r>
          </w:p>
        </w:tc>
        <w:tc>
          <w:tcPr>
            <w:tcW w:w="2369" w:type="pct"/>
            <w:shd w:val="clear" w:color="auto" w:fill="auto"/>
            <w:vAlign w:val="center"/>
            <w:hideMark/>
          </w:tcPr>
          <w:p w14:paraId="50F9F683"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 putida</w:t>
            </w:r>
          </w:p>
        </w:tc>
        <w:tc>
          <w:tcPr>
            <w:tcW w:w="762" w:type="pct"/>
            <w:shd w:val="clear" w:color="auto" w:fill="auto"/>
            <w:vAlign w:val="center"/>
            <w:hideMark/>
          </w:tcPr>
          <w:p w14:paraId="2072F35B" w14:textId="16C9DD18"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WlFhSKf3","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2331A9B6" w14:textId="77777777" w:rsidTr="00A4263A">
        <w:trPr>
          <w:trHeight w:val="288"/>
          <w:jc w:val="center"/>
        </w:trPr>
        <w:tc>
          <w:tcPr>
            <w:tcW w:w="538" w:type="pct"/>
          </w:tcPr>
          <w:p w14:paraId="04C4986A"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517D0FC"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agK</w:t>
            </w:r>
          </w:p>
        </w:tc>
        <w:tc>
          <w:tcPr>
            <w:tcW w:w="2369" w:type="pct"/>
            <w:shd w:val="clear" w:color="auto" w:fill="auto"/>
            <w:vAlign w:val="center"/>
            <w:hideMark/>
          </w:tcPr>
          <w:p w14:paraId="7DB9090B"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 putida</w:t>
            </w:r>
          </w:p>
        </w:tc>
        <w:tc>
          <w:tcPr>
            <w:tcW w:w="762" w:type="pct"/>
            <w:shd w:val="clear" w:color="auto" w:fill="auto"/>
            <w:vAlign w:val="center"/>
            <w:hideMark/>
          </w:tcPr>
          <w:p w14:paraId="3E9CDF5C" w14:textId="7B60A4C7"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JXeSTYl5","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6F561ABA" w14:textId="77777777" w:rsidTr="00A4263A">
        <w:trPr>
          <w:trHeight w:val="288"/>
          <w:jc w:val="center"/>
        </w:trPr>
        <w:tc>
          <w:tcPr>
            <w:tcW w:w="538" w:type="pct"/>
          </w:tcPr>
          <w:p w14:paraId="43486410"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B339573"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phB</w:t>
            </w:r>
          </w:p>
        </w:tc>
        <w:tc>
          <w:tcPr>
            <w:tcW w:w="2369" w:type="pct"/>
            <w:shd w:val="clear" w:color="auto" w:fill="auto"/>
            <w:vAlign w:val="center"/>
            <w:hideMark/>
          </w:tcPr>
          <w:p w14:paraId="14F93C3D"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eudomonas pseudoalcaligenes KF707.</w:t>
            </w:r>
          </w:p>
        </w:tc>
        <w:tc>
          <w:tcPr>
            <w:tcW w:w="762" w:type="pct"/>
            <w:shd w:val="clear" w:color="auto" w:fill="auto"/>
            <w:vAlign w:val="center"/>
            <w:hideMark/>
          </w:tcPr>
          <w:p w14:paraId="3888B35F" w14:textId="7367F871"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2KOI75nP","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182063CE" w14:textId="77777777" w:rsidTr="00A4263A">
        <w:trPr>
          <w:trHeight w:val="288"/>
          <w:jc w:val="center"/>
        </w:trPr>
        <w:tc>
          <w:tcPr>
            <w:tcW w:w="538" w:type="pct"/>
          </w:tcPr>
          <w:p w14:paraId="554C3BE5"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8A29070"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phC</w:t>
            </w:r>
          </w:p>
        </w:tc>
        <w:tc>
          <w:tcPr>
            <w:tcW w:w="2369" w:type="pct"/>
            <w:shd w:val="clear" w:color="auto" w:fill="auto"/>
            <w:vAlign w:val="center"/>
            <w:hideMark/>
          </w:tcPr>
          <w:p w14:paraId="3F8C0722"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eudomonas pseudoalcaligenes KF707.</w:t>
            </w:r>
          </w:p>
        </w:tc>
        <w:tc>
          <w:tcPr>
            <w:tcW w:w="762" w:type="pct"/>
            <w:shd w:val="clear" w:color="auto" w:fill="auto"/>
            <w:vAlign w:val="center"/>
            <w:hideMark/>
          </w:tcPr>
          <w:p w14:paraId="79FA7326" w14:textId="07575EF7"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2OQEU5j8","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44997D55" w14:textId="77777777" w:rsidTr="00A4263A">
        <w:trPr>
          <w:trHeight w:val="288"/>
          <w:jc w:val="center"/>
        </w:trPr>
        <w:tc>
          <w:tcPr>
            <w:tcW w:w="538" w:type="pct"/>
          </w:tcPr>
          <w:p w14:paraId="2DA19800"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B50FA63"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phD</w:t>
            </w:r>
          </w:p>
        </w:tc>
        <w:tc>
          <w:tcPr>
            <w:tcW w:w="2369" w:type="pct"/>
            <w:shd w:val="clear" w:color="auto" w:fill="auto"/>
            <w:vAlign w:val="center"/>
            <w:hideMark/>
          </w:tcPr>
          <w:p w14:paraId="5CA27F41"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eudomonas pseudoalcaligenes KF707.</w:t>
            </w:r>
          </w:p>
        </w:tc>
        <w:tc>
          <w:tcPr>
            <w:tcW w:w="762" w:type="pct"/>
            <w:shd w:val="clear" w:color="auto" w:fill="auto"/>
            <w:vAlign w:val="center"/>
            <w:hideMark/>
          </w:tcPr>
          <w:p w14:paraId="60F8D1E7" w14:textId="2305B059"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V16lMAAy","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063E6DEC" w14:textId="77777777" w:rsidTr="00A4263A">
        <w:trPr>
          <w:trHeight w:val="564"/>
          <w:jc w:val="center"/>
        </w:trPr>
        <w:tc>
          <w:tcPr>
            <w:tcW w:w="538" w:type="pct"/>
          </w:tcPr>
          <w:p w14:paraId="4F6A0DBB"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29D8F55"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phX0</w:t>
            </w:r>
          </w:p>
        </w:tc>
        <w:tc>
          <w:tcPr>
            <w:tcW w:w="2369" w:type="pct"/>
            <w:shd w:val="clear" w:color="auto" w:fill="auto"/>
            <w:vAlign w:val="center"/>
            <w:hideMark/>
          </w:tcPr>
          <w:p w14:paraId="619085E5"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eudomonas pseudoalcaligenes KF707.</w:t>
            </w:r>
          </w:p>
        </w:tc>
        <w:tc>
          <w:tcPr>
            <w:tcW w:w="762" w:type="pct"/>
            <w:shd w:val="clear" w:color="auto" w:fill="auto"/>
            <w:vAlign w:val="center"/>
            <w:hideMark/>
          </w:tcPr>
          <w:p w14:paraId="006D901E" w14:textId="0EA4CD3C"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Yh1wYydb","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12903C7D" w14:textId="77777777" w:rsidTr="00A4263A">
        <w:trPr>
          <w:trHeight w:val="564"/>
          <w:jc w:val="center"/>
        </w:trPr>
        <w:tc>
          <w:tcPr>
            <w:tcW w:w="538" w:type="pct"/>
          </w:tcPr>
          <w:p w14:paraId="240BB1DB"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FB2E998"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phX1</w:t>
            </w:r>
          </w:p>
        </w:tc>
        <w:tc>
          <w:tcPr>
            <w:tcW w:w="2369" w:type="pct"/>
            <w:shd w:val="clear" w:color="auto" w:fill="auto"/>
            <w:vAlign w:val="center"/>
            <w:hideMark/>
          </w:tcPr>
          <w:p w14:paraId="3DB84E43"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eudomonas pseudoalcaligenes KF707.</w:t>
            </w:r>
          </w:p>
        </w:tc>
        <w:tc>
          <w:tcPr>
            <w:tcW w:w="762" w:type="pct"/>
            <w:shd w:val="clear" w:color="auto" w:fill="auto"/>
            <w:vAlign w:val="center"/>
            <w:hideMark/>
          </w:tcPr>
          <w:p w14:paraId="629F4112" w14:textId="194359F8"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Ia5SHEkY","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4A0304D1" w14:textId="77777777" w:rsidTr="00A4263A">
        <w:trPr>
          <w:trHeight w:val="288"/>
          <w:jc w:val="center"/>
        </w:trPr>
        <w:tc>
          <w:tcPr>
            <w:tcW w:w="538" w:type="pct"/>
          </w:tcPr>
          <w:p w14:paraId="426D3EEF"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4142126"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phX2</w:t>
            </w:r>
          </w:p>
        </w:tc>
        <w:tc>
          <w:tcPr>
            <w:tcW w:w="2369" w:type="pct"/>
            <w:shd w:val="clear" w:color="auto" w:fill="auto"/>
            <w:vAlign w:val="center"/>
            <w:hideMark/>
          </w:tcPr>
          <w:p w14:paraId="4348B633"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eudomonas pseudoalcaligenes KF707.</w:t>
            </w:r>
          </w:p>
        </w:tc>
        <w:tc>
          <w:tcPr>
            <w:tcW w:w="762" w:type="pct"/>
            <w:shd w:val="clear" w:color="auto" w:fill="auto"/>
            <w:vAlign w:val="center"/>
            <w:hideMark/>
          </w:tcPr>
          <w:p w14:paraId="5782A50F" w14:textId="1D6696A7"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KM4UdQy6","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40DDBF58" w14:textId="77777777" w:rsidTr="00A4263A">
        <w:trPr>
          <w:trHeight w:val="288"/>
          <w:jc w:val="center"/>
        </w:trPr>
        <w:tc>
          <w:tcPr>
            <w:tcW w:w="538" w:type="pct"/>
          </w:tcPr>
          <w:p w14:paraId="70DCB3FE"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DF210F5"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phX3</w:t>
            </w:r>
          </w:p>
        </w:tc>
        <w:tc>
          <w:tcPr>
            <w:tcW w:w="2369" w:type="pct"/>
            <w:shd w:val="clear" w:color="auto" w:fill="auto"/>
            <w:vAlign w:val="center"/>
            <w:hideMark/>
          </w:tcPr>
          <w:p w14:paraId="2A81603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eudomonas pseudoalcaligenes KF707.</w:t>
            </w:r>
          </w:p>
        </w:tc>
        <w:tc>
          <w:tcPr>
            <w:tcW w:w="762" w:type="pct"/>
            <w:shd w:val="clear" w:color="auto" w:fill="auto"/>
            <w:vAlign w:val="center"/>
            <w:hideMark/>
          </w:tcPr>
          <w:p w14:paraId="4056112D" w14:textId="2E27FE36"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06oyYvqb","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6EF81F7B" w14:textId="77777777" w:rsidTr="00A4263A">
        <w:trPr>
          <w:trHeight w:val="288"/>
          <w:jc w:val="center"/>
        </w:trPr>
        <w:tc>
          <w:tcPr>
            <w:tcW w:w="538" w:type="pct"/>
          </w:tcPr>
          <w:p w14:paraId="16025E33"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3E48C16"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ddA</w:t>
            </w:r>
          </w:p>
        </w:tc>
        <w:tc>
          <w:tcPr>
            <w:tcW w:w="2369" w:type="pct"/>
            <w:shd w:val="clear" w:color="auto" w:fill="auto"/>
            <w:vAlign w:val="center"/>
            <w:hideMark/>
          </w:tcPr>
          <w:p w14:paraId="21DF25B9"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odococcus ruber SC1</w:t>
            </w:r>
          </w:p>
        </w:tc>
        <w:tc>
          <w:tcPr>
            <w:tcW w:w="762" w:type="pct"/>
            <w:shd w:val="clear" w:color="auto" w:fill="auto"/>
            <w:vAlign w:val="center"/>
            <w:hideMark/>
          </w:tcPr>
          <w:p w14:paraId="08B6FC42" w14:textId="1A38EF27"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xGGTo2Fx","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66166D8E" w14:textId="77777777" w:rsidTr="00A4263A">
        <w:trPr>
          <w:trHeight w:val="288"/>
          <w:jc w:val="center"/>
        </w:trPr>
        <w:tc>
          <w:tcPr>
            <w:tcW w:w="538" w:type="pct"/>
          </w:tcPr>
          <w:p w14:paraId="3FDC91AB"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BCD1AD3"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ddB</w:t>
            </w:r>
          </w:p>
        </w:tc>
        <w:tc>
          <w:tcPr>
            <w:tcW w:w="2369" w:type="pct"/>
            <w:shd w:val="clear" w:color="auto" w:fill="auto"/>
            <w:vAlign w:val="center"/>
            <w:hideMark/>
          </w:tcPr>
          <w:p w14:paraId="568AD1FD"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odococcus ruber SC1</w:t>
            </w:r>
          </w:p>
        </w:tc>
        <w:tc>
          <w:tcPr>
            <w:tcW w:w="762" w:type="pct"/>
            <w:shd w:val="clear" w:color="auto" w:fill="auto"/>
            <w:vAlign w:val="center"/>
            <w:hideMark/>
          </w:tcPr>
          <w:p w14:paraId="26A6BFBD" w14:textId="00A13B48"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C9qZ43FO","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5DAC69E3" w14:textId="77777777" w:rsidTr="00A4263A">
        <w:trPr>
          <w:trHeight w:val="288"/>
          <w:jc w:val="center"/>
        </w:trPr>
        <w:tc>
          <w:tcPr>
            <w:tcW w:w="538" w:type="pct"/>
          </w:tcPr>
          <w:p w14:paraId="0575CDC3"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36357E8"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ddC</w:t>
            </w:r>
          </w:p>
        </w:tc>
        <w:tc>
          <w:tcPr>
            <w:tcW w:w="2369" w:type="pct"/>
            <w:shd w:val="clear" w:color="auto" w:fill="auto"/>
            <w:vAlign w:val="center"/>
            <w:hideMark/>
          </w:tcPr>
          <w:p w14:paraId="65301D3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odococcus ruber SC1</w:t>
            </w:r>
          </w:p>
        </w:tc>
        <w:tc>
          <w:tcPr>
            <w:tcW w:w="762" w:type="pct"/>
            <w:shd w:val="clear" w:color="auto" w:fill="auto"/>
            <w:vAlign w:val="center"/>
            <w:hideMark/>
          </w:tcPr>
          <w:p w14:paraId="01DEDC0C" w14:textId="08B282D0"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W9TZ2lB2","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70C254CD" w14:textId="77777777" w:rsidTr="00A4263A">
        <w:trPr>
          <w:trHeight w:val="288"/>
          <w:jc w:val="center"/>
        </w:trPr>
        <w:tc>
          <w:tcPr>
            <w:tcW w:w="538" w:type="pct"/>
          </w:tcPr>
          <w:p w14:paraId="3A6705C8"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D558BB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ddD</w:t>
            </w:r>
          </w:p>
        </w:tc>
        <w:tc>
          <w:tcPr>
            <w:tcW w:w="2369" w:type="pct"/>
            <w:shd w:val="clear" w:color="auto" w:fill="auto"/>
            <w:vAlign w:val="center"/>
            <w:hideMark/>
          </w:tcPr>
          <w:p w14:paraId="75DED9CD"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odococcus ruber SC1</w:t>
            </w:r>
          </w:p>
        </w:tc>
        <w:tc>
          <w:tcPr>
            <w:tcW w:w="762" w:type="pct"/>
            <w:shd w:val="clear" w:color="auto" w:fill="auto"/>
            <w:vAlign w:val="center"/>
            <w:hideMark/>
          </w:tcPr>
          <w:p w14:paraId="01568F41" w14:textId="2C21C5AD"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7iqo2HGZ","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2BE0709C" w14:textId="77777777" w:rsidTr="00A4263A">
        <w:trPr>
          <w:trHeight w:val="288"/>
          <w:jc w:val="center"/>
        </w:trPr>
        <w:tc>
          <w:tcPr>
            <w:tcW w:w="538" w:type="pct"/>
          </w:tcPr>
          <w:p w14:paraId="6A3C3269"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266C7C7"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hnB</w:t>
            </w:r>
          </w:p>
        </w:tc>
        <w:tc>
          <w:tcPr>
            <w:tcW w:w="2369" w:type="pct"/>
            <w:shd w:val="clear" w:color="auto" w:fill="auto"/>
            <w:vAlign w:val="center"/>
            <w:hideMark/>
          </w:tcPr>
          <w:p w14:paraId="5C0AEAC4" w14:textId="72D22FEE"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inetobacter SE19</w:t>
            </w:r>
          </w:p>
        </w:tc>
        <w:tc>
          <w:tcPr>
            <w:tcW w:w="762" w:type="pct"/>
            <w:shd w:val="clear" w:color="auto" w:fill="auto"/>
            <w:vAlign w:val="center"/>
            <w:hideMark/>
          </w:tcPr>
          <w:p w14:paraId="29DD5A5D" w14:textId="1E7AC453"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euBaQI9F","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6AFF7CE1" w14:textId="77777777" w:rsidTr="00A4263A">
        <w:trPr>
          <w:trHeight w:val="288"/>
          <w:jc w:val="center"/>
        </w:trPr>
        <w:tc>
          <w:tcPr>
            <w:tcW w:w="538" w:type="pct"/>
          </w:tcPr>
          <w:p w14:paraId="5C4CEDCE"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E4BEF93"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hnE</w:t>
            </w:r>
          </w:p>
        </w:tc>
        <w:tc>
          <w:tcPr>
            <w:tcW w:w="2369" w:type="pct"/>
            <w:shd w:val="clear" w:color="auto" w:fill="auto"/>
            <w:vAlign w:val="center"/>
            <w:hideMark/>
          </w:tcPr>
          <w:p w14:paraId="123297EC"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inetobacter SE19</w:t>
            </w:r>
          </w:p>
        </w:tc>
        <w:tc>
          <w:tcPr>
            <w:tcW w:w="762" w:type="pct"/>
            <w:shd w:val="clear" w:color="auto" w:fill="auto"/>
            <w:vAlign w:val="center"/>
            <w:hideMark/>
          </w:tcPr>
          <w:p w14:paraId="39FAF115" w14:textId="65B79EBB"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YH8Mu20O","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3C2B63F7" w14:textId="77777777" w:rsidTr="00A4263A">
        <w:trPr>
          <w:trHeight w:val="288"/>
          <w:jc w:val="center"/>
        </w:trPr>
        <w:tc>
          <w:tcPr>
            <w:tcW w:w="538" w:type="pct"/>
          </w:tcPr>
          <w:p w14:paraId="6666C42A"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F8065FD"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hnR</w:t>
            </w:r>
          </w:p>
        </w:tc>
        <w:tc>
          <w:tcPr>
            <w:tcW w:w="2369" w:type="pct"/>
            <w:shd w:val="clear" w:color="auto" w:fill="auto"/>
            <w:vAlign w:val="center"/>
            <w:hideMark/>
          </w:tcPr>
          <w:p w14:paraId="4BD54F82" w14:textId="51598863"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inetobacter SE19</w:t>
            </w:r>
          </w:p>
        </w:tc>
        <w:tc>
          <w:tcPr>
            <w:tcW w:w="762" w:type="pct"/>
            <w:shd w:val="clear" w:color="auto" w:fill="auto"/>
            <w:vAlign w:val="center"/>
            <w:hideMark/>
          </w:tcPr>
          <w:p w14:paraId="51581BB2" w14:textId="52173FE6"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rsykkl1J","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580B4A5F" w14:textId="77777777" w:rsidTr="00A4263A">
        <w:trPr>
          <w:trHeight w:val="288"/>
          <w:jc w:val="center"/>
        </w:trPr>
        <w:tc>
          <w:tcPr>
            <w:tcW w:w="538" w:type="pct"/>
          </w:tcPr>
          <w:p w14:paraId="67A6CE93"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54FC110"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ph I</w:t>
            </w:r>
          </w:p>
        </w:tc>
        <w:tc>
          <w:tcPr>
            <w:tcW w:w="2369" w:type="pct"/>
            <w:shd w:val="clear" w:color="auto" w:fill="auto"/>
            <w:vAlign w:val="center"/>
            <w:hideMark/>
          </w:tcPr>
          <w:p w14:paraId="5FAE2641"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rthrobacter chlorophenolicus A6</w:t>
            </w:r>
          </w:p>
        </w:tc>
        <w:tc>
          <w:tcPr>
            <w:tcW w:w="762" w:type="pct"/>
            <w:shd w:val="clear" w:color="auto" w:fill="auto"/>
            <w:vAlign w:val="center"/>
            <w:hideMark/>
          </w:tcPr>
          <w:p w14:paraId="36FE623B" w14:textId="269DCA40"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6cNozP6I","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35E0E9EF" w14:textId="77777777" w:rsidTr="00A4263A">
        <w:trPr>
          <w:trHeight w:val="288"/>
          <w:jc w:val="center"/>
        </w:trPr>
        <w:tc>
          <w:tcPr>
            <w:tcW w:w="538" w:type="pct"/>
          </w:tcPr>
          <w:p w14:paraId="44310FA7"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9325E26"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phR</w:t>
            </w:r>
          </w:p>
        </w:tc>
        <w:tc>
          <w:tcPr>
            <w:tcW w:w="2369" w:type="pct"/>
            <w:shd w:val="clear" w:color="auto" w:fill="auto"/>
            <w:hideMark/>
          </w:tcPr>
          <w:p w14:paraId="0C52A18A"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rthrobacter chlorophenolicus A6</w:t>
            </w:r>
          </w:p>
        </w:tc>
        <w:tc>
          <w:tcPr>
            <w:tcW w:w="762" w:type="pct"/>
            <w:shd w:val="clear" w:color="auto" w:fill="auto"/>
            <w:vAlign w:val="center"/>
            <w:hideMark/>
          </w:tcPr>
          <w:p w14:paraId="590BD46B" w14:textId="2B867E02"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baL4s1Uf","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16E0707A" w14:textId="77777777" w:rsidTr="00A4263A">
        <w:trPr>
          <w:trHeight w:val="288"/>
          <w:jc w:val="center"/>
        </w:trPr>
        <w:tc>
          <w:tcPr>
            <w:tcW w:w="538" w:type="pct"/>
          </w:tcPr>
          <w:p w14:paraId="107B403B"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35BD912"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phS</w:t>
            </w:r>
          </w:p>
        </w:tc>
        <w:tc>
          <w:tcPr>
            <w:tcW w:w="2369" w:type="pct"/>
            <w:shd w:val="clear" w:color="auto" w:fill="auto"/>
            <w:hideMark/>
          </w:tcPr>
          <w:p w14:paraId="55A365D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rthrobacter chlorophenolicus A6</w:t>
            </w:r>
          </w:p>
        </w:tc>
        <w:tc>
          <w:tcPr>
            <w:tcW w:w="762" w:type="pct"/>
            <w:shd w:val="clear" w:color="auto" w:fill="auto"/>
            <w:vAlign w:val="center"/>
            <w:hideMark/>
          </w:tcPr>
          <w:p w14:paraId="78881026" w14:textId="26973FE2"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JXs3RSfZ","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2331781F" w14:textId="77777777" w:rsidTr="00A4263A">
        <w:trPr>
          <w:trHeight w:val="288"/>
          <w:jc w:val="center"/>
        </w:trPr>
        <w:tc>
          <w:tcPr>
            <w:tcW w:w="538" w:type="pct"/>
          </w:tcPr>
          <w:p w14:paraId="3B47B6BC"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93A2FE6"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ntAaAbAcAd</w:t>
            </w:r>
          </w:p>
        </w:tc>
        <w:tc>
          <w:tcPr>
            <w:tcW w:w="2369" w:type="pct"/>
            <w:shd w:val="clear" w:color="auto" w:fill="auto"/>
            <w:vAlign w:val="center"/>
            <w:hideMark/>
          </w:tcPr>
          <w:p w14:paraId="584C7015"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idovorax sp. JS42, B. cepacia R34</w:t>
            </w:r>
          </w:p>
        </w:tc>
        <w:tc>
          <w:tcPr>
            <w:tcW w:w="762" w:type="pct"/>
            <w:shd w:val="clear" w:color="auto" w:fill="auto"/>
            <w:vAlign w:val="center"/>
            <w:hideMark/>
          </w:tcPr>
          <w:p w14:paraId="0774B431" w14:textId="0720B3FF"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iyxfrtzF","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483CF4B2" w14:textId="77777777" w:rsidTr="00A4263A">
        <w:trPr>
          <w:trHeight w:val="288"/>
          <w:jc w:val="center"/>
        </w:trPr>
        <w:tc>
          <w:tcPr>
            <w:tcW w:w="538" w:type="pct"/>
          </w:tcPr>
          <w:p w14:paraId="3BD9F934"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43A25B8"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ntB</w:t>
            </w:r>
          </w:p>
        </w:tc>
        <w:tc>
          <w:tcPr>
            <w:tcW w:w="2369" w:type="pct"/>
            <w:shd w:val="clear" w:color="auto" w:fill="auto"/>
            <w:vAlign w:val="center"/>
            <w:hideMark/>
          </w:tcPr>
          <w:p w14:paraId="35C5D7EA"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idovorax sp.  JS42, B. cepacia R34</w:t>
            </w:r>
          </w:p>
        </w:tc>
        <w:tc>
          <w:tcPr>
            <w:tcW w:w="762" w:type="pct"/>
            <w:shd w:val="clear" w:color="auto" w:fill="auto"/>
            <w:vAlign w:val="center"/>
            <w:hideMark/>
          </w:tcPr>
          <w:p w14:paraId="01F8FE35" w14:textId="579C6C8A"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yB5ualO9","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11E188EF" w14:textId="77777777" w:rsidTr="00A4263A">
        <w:trPr>
          <w:trHeight w:val="288"/>
          <w:jc w:val="center"/>
        </w:trPr>
        <w:tc>
          <w:tcPr>
            <w:tcW w:w="538" w:type="pct"/>
          </w:tcPr>
          <w:p w14:paraId="65842868"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A0F0329"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ntC</w:t>
            </w:r>
          </w:p>
        </w:tc>
        <w:tc>
          <w:tcPr>
            <w:tcW w:w="2369" w:type="pct"/>
            <w:shd w:val="clear" w:color="auto" w:fill="auto"/>
            <w:vAlign w:val="center"/>
            <w:hideMark/>
          </w:tcPr>
          <w:p w14:paraId="4CF90C84"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idovorax sp. JS42, B. cepacia R34</w:t>
            </w:r>
          </w:p>
        </w:tc>
        <w:tc>
          <w:tcPr>
            <w:tcW w:w="762" w:type="pct"/>
            <w:shd w:val="clear" w:color="auto" w:fill="auto"/>
            <w:vAlign w:val="center"/>
            <w:hideMark/>
          </w:tcPr>
          <w:p w14:paraId="09620EE1" w14:textId="4955690A"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bTTmmULP","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718BE449" w14:textId="77777777" w:rsidTr="00A4263A">
        <w:trPr>
          <w:trHeight w:val="288"/>
          <w:jc w:val="center"/>
        </w:trPr>
        <w:tc>
          <w:tcPr>
            <w:tcW w:w="538" w:type="pct"/>
          </w:tcPr>
          <w:p w14:paraId="144EFF56"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5A636CC"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ntD</w:t>
            </w:r>
          </w:p>
        </w:tc>
        <w:tc>
          <w:tcPr>
            <w:tcW w:w="2369" w:type="pct"/>
            <w:shd w:val="clear" w:color="auto" w:fill="auto"/>
            <w:vAlign w:val="center"/>
            <w:hideMark/>
          </w:tcPr>
          <w:p w14:paraId="4490FE8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idovorax sp. strain JS42, B. cepacia R34</w:t>
            </w:r>
          </w:p>
        </w:tc>
        <w:tc>
          <w:tcPr>
            <w:tcW w:w="762" w:type="pct"/>
            <w:shd w:val="clear" w:color="auto" w:fill="auto"/>
            <w:vAlign w:val="center"/>
            <w:hideMark/>
          </w:tcPr>
          <w:p w14:paraId="0982949C" w14:textId="4EFE4239"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fQIDVOZ5","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0F194F08" w14:textId="77777777" w:rsidTr="00A4263A">
        <w:trPr>
          <w:trHeight w:val="288"/>
          <w:jc w:val="center"/>
        </w:trPr>
        <w:tc>
          <w:tcPr>
            <w:tcW w:w="538" w:type="pct"/>
          </w:tcPr>
          <w:p w14:paraId="1EC1A687"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61E5300"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ntE</w:t>
            </w:r>
          </w:p>
        </w:tc>
        <w:tc>
          <w:tcPr>
            <w:tcW w:w="2369" w:type="pct"/>
            <w:shd w:val="clear" w:color="auto" w:fill="auto"/>
            <w:vAlign w:val="center"/>
            <w:hideMark/>
          </w:tcPr>
          <w:p w14:paraId="5462E531"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idovorax sp. strain JS42, B. cepacia R34</w:t>
            </w:r>
          </w:p>
        </w:tc>
        <w:tc>
          <w:tcPr>
            <w:tcW w:w="762" w:type="pct"/>
            <w:shd w:val="clear" w:color="auto" w:fill="auto"/>
            <w:vAlign w:val="center"/>
            <w:hideMark/>
          </w:tcPr>
          <w:p w14:paraId="70FF597F" w14:textId="14AEAFC0"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zFkULy9T","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7C3C375C" w14:textId="77777777" w:rsidTr="00A4263A">
        <w:trPr>
          <w:trHeight w:val="288"/>
          <w:jc w:val="center"/>
        </w:trPr>
        <w:tc>
          <w:tcPr>
            <w:tcW w:w="538" w:type="pct"/>
          </w:tcPr>
          <w:p w14:paraId="58F99CFA"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B081010"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ntG</w:t>
            </w:r>
          </w:p>
        </w:tc>
        <w:tc>
          <w:tcPr>
            <w:tcW w:w="2369" w:type="pct"/>
            <w:shd w:val="clear" w:color="auto" w:fill="auto"/>
            <w:vAlign w:val="center"/>
            <w:hideMark/>
          </w:tcPr>
          <w:p w14:paraId="7F5D2F91"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idovorax sp. strain JS42, B. cepacia R34</w:t>
            </w:r>
          </w:p>
        </w:tc>
        <w:tc>
          <w:tcPr>
            <w:tcW w:w="762" w:type="pct"/>
            <w:shd w:val="clear" w:color="auto" w:fill="auto"/>
            <w:vAlign w:val="center"/>
            <w:hideMark/>
          </w:tcPr>
          <w:p w14:paraId="34F6D453" w14:textId="207DF815"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x9GETzWl","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427D8326" w14:textId="77777777" w:rsidTr="00A4263A">
        <w:trPr>
          <w:trHeight w:val="288"/>
          <w:jc w:val="center"/>
        </w:trPr>
        <w:tc>
          <w:tcPr>
            <w:tcW w:w="538" w:type="pct"/>
          </w:tcPr>
          <w:p w14:paraId="2D24C201"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6336452"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ebdABC</w:t>
            </w:r>
          </w:p>
        </w:tc>
        <w:tc>
          <w:tcPr>
            <w:tcW w:w="2369" w:type="pct"/>
            <w:shd w:val="clear" w:color="auto" w:fill="auto"/>
            <w:vAlign w:val="center"/>
            <w:hideMark/>
          </w:tcPr>
          <w:p w14:paraId="2C9C9454"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 alkenivorans AK-01</w:t>
            </w:r>
          </w:p>
        </w:tc>
        <w:tc>
          <w:tcPr>
            <w:tcW w:w="762" w:type="pct"/>
            <w:shd w:val="clear" w:color="auto" w:fill="auto"/>
            <w:vAlign w:val="center"/>
            <w:hideMark/>
          </w:tcPr>
          <w:p w14:paraId="0DF31BC8" w14:textId="6ABA97AF"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q9d2xKLk","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27CDE279" w14:textId="77777777" w:rsidTr="00A4263A">
        <w:trPr>
          <w:trHeight w:val="288"/>
          <w:jc w:val="center"/>
        </w:trPr>
        <w:tc>
          <w:tcPr>
            <w:tcW w:w="538" w:type="pct"/>
          </w:tcPr>
          <w:p w14:paraId="641D2B2F"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E0E96D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abK1</w:t>
            </w:r>
          </w:p>
        </w:tc>
        <w:tc>
          <w:tcPr>
            <w:tcW w:w="2369" w:type="pct"/>
            <w:shd w:val="clear" w:color="auto" w:fill="auto"/>
            <w:vAlign w:val="center"/>
            <w:hideMark/>
          </w:tcPr>
          <w:p w14:paraId="20BEB8F6"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 alkenivorans AK-01</w:t>
            </w:r>
          </w:p>
        </w:tc>
        <w:tc>
          <w:tcPr>
            <w:tcW w:w="762" w:type="pct"/>
            <w:shd w:val="clear" w:color="auto" w:fill="auto"/>
            <w:vAlign w:val="center"/>
            <w:hideMark/>
          </w:tcPr>
          <w:p w14:paraId="4FCA87F0" w14:textId="53C1EEB6"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q0VGwkGb","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0AA24571" w14:textId="77777777" w:rsidTr="00A4263A">
        <w:trPr>
          <w:trHeight w:val="288"/>
          <w:jc w:val="center"/>
        </w:trPr>
        <w:tc>
          <w:tcPr>
            <w:tcW w:w="538" w:type="pct"/>
          </w:tcPr>
          <w:p w14:paraId="2075FF18"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9C80BF7"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abK2</w:t>
            </w:r>
          </w:p>
        </w:tc>
        <w:tc>
          <w:tcPr>
            <w:tcW w:w="2369" w:type="pct"/>
            <w:shd w:val="clear" w:color="auto" w:fill="auto"/>
            <w:vAlign w:val="center"/>
            <w:hideMark/>
          </w:tcPr>
          <w:p w14:paraId="3A7FF12D"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 alkenivorans AK-01</w:t>
            </w:r>
          </w:p>
        </w:tc>
        <w:tc>
          <w:tcPr>
            <w:tcW w:w="762" w:type="pct"/>
            <w:shd w:val="clear" w:color="auto" w:fill="auto"/>
            <w:vAlign w:val="center"/>
            <w:hideMark/>
          </w:tcPr>
          <w:p w14:paraId="59541B25" w14:textId="0E155F8C"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H6wlCtkV","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6857F51B" w14:textId="77777777" w:rsidTr="00A4263A">
        <w:trPr>
          <w:trHeight w:val="288"/>
          <w:jc w:val="center"/>
        </w:trPr>
        <w:tc>
          <w:tcPr>
            <w:tcW w:w="538" w:type="pct"/>
          </w:tcPr>
          <w:p w14:paraId="0E4EC237"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E7D7A5D"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geoA</w:t>
            </w:r>
          </w:p>
        </w:tc>
        <w:tc>
          <w:tcPr>
            <w:tcW w:w="2369" w:type="pct"/>
            <w:shd w:val="clear" w:color="auto" w:fill="auto"/>
            <w:vAlign w:val="center"/>
            <w:hideMark/>
          </w:tcPr>
          <w:p w14:paraId="2ECC3F71"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astellaniella defragrans</w:t>
            </w:r>
          </w:p>
        </w:tc>
        <w:tc>
          <w:tcPr>
            <w:tcW w:w="762" w:type="pct"/>
            <w:shd w:val="clear" w:color="auto" w:fill="auto"/>
            <w:vAlign w:val="center"/>
            <w:hideMark/>
          </w:tcPr>
          <w:p w14:paraId="6CAA9D0D" w14:textId="6348EC31"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NxMhr0DK","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3F8E72EE" w14:textId="77777777" w:rsidTr="00A4263A">
        <w:trPr>
          <w:trHeight w:val="288"/>
          <w:jc w:val="center"/>
        </w:trPr>
        <w:tc>
          <w:tcPr>
            <w:tcW w:w="538" w:type="pct"/>
          </w:tcPr>
          <w:p w14:paraId="1162F08B"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BB2AEE8"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geoB</w:t>
            </w:r>
          </w:p>
        </w:tc>
        <w:tc>
          <w:tcPr>
            <w:tcW w:w="2369" w:type="pct"/>
            <w:shd w:val="clear" w:color="auto" w:fill="auto"/>
            <w:vAlign w:val="center"/>
            <w:hideMark/>
          </w:tcPr>
          <w:p w14:paraId="30ECCCC7"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astellaniella defragrans</w:t>
            </w:r>
          </w:p>
        </w:tc>
        <w:tc>
          <w:tcPr>
            <w:tcW w:w="762" w:type="pct"/>
            <w:shd w:val="clear" w:color="auto" w:fill="auto"/>
            <w:vAlign w:val="center"/>
            <w:hideMark/>
          </w:tcPr>
          <w:p w14:paraId="0778C79C" w14:textId="3C1FA629"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EjUMvuyI","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3D52F27C" w14:textId="77777777" w:rsidTr="00A4263A">
        <w:trPr>
          <w:trHeight w:val="288"/>
          <w:jc w:val="center"/>
        </w:trPr>
        <w:tc>
          <w:tcPr>
            <w:tcW w:w="538" w:type="pct"/>
          </w:tcPr>
          <w:p w14:paraId="56DBE455"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CD382D8"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crBGAC</w:t>
            </w:r>
          </w:p>
        </w:tc>
        <w:tc>
          <w:tcPr>
            <w:tcW w:w="2369" w:type="pct"/>
            <w:shd w:val="clear" w:color="auto" w:fill="auto"/>
            <w:vAlign w:val="center"/>
            <w:hideMark/>
          </w:tcPr>
          <w:p w14:paraId="694F7CD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ethanotrophic bacteria</w:t>
            </w:r>
          </w:p>
        </w:tc>
        <w:tc>
          <w:tcPr>
            <w:tcW w:w="762" w:type="pct"/>
            <w:shd w:val="clear" w:color="auto" w:fill="auto"/>
            <w:vAlign w:val="center"/>
            <w:hideMark/>
          </w:tcPr>
          <w:p w14:paraId="29766023" w14:textId="3E0818F6"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Mpm2MP5E","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27DD2D0C" w14:textId="77777777" w:rsidTr="00A4263A">
        <w:trPr>
          <w:trHeight w:val="288"/>
          <w:jc w:val="center"/>
        </w:trPr>
        <w:tc>
          <w:tcPr>
            <w:tcW w:w="538" w:type="pct"/>
          </w:tcPr>
          <w:p w14:paraId="322D5BBC"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125093A"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pdA1</w:t>
            </w:r>
          </w:p>
        </w:tc>
        <w:tc>
          <w:tcPr>
            <w:tcW w:w="2369" w:type="pct"/>
            <w:shd w:val="clear" w:color="auto" w:fill="auto"/>
            <w:vAlign w:val="center"/>
            <w:hideMark/>
          </w:tcPr>
          <w:p w14:paraId="54DFA5F3"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rthrobacter sp. JS443</w:t>
            </w:r>
          </w:p>
        </w:tc>
        <w:tc>
          <w:tcPr>
            <w:tcW w:w="762" w:type="pct"/>
            <w:shd w:val="clear" w:color="auto" w:fill="auto"/>
            <w:vAlign w:val="center"/>
            <w:hideMark/>
          </w:tcPr>
          <w:p w14:paraId="22EE37BE" w14:textId="1C4A9030"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KP6ojQ1Z","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62F14778" w14:textId="77777777" w:rsidTr="00A4263A">
        <w:trPr>
          <w:trHeight w:val="288"/>
          <w:jc w:val="center"/>
        </w:trPr>
        <w:tc>
          <w:tcPr>
            <w:tcW w:w="538" w:type="pct"/>
          </w:tcPr>
          <w:p w14:paraId="6B15E199"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17CAC48"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pdA2</w:t>
            </w:r>
          </w:p>
        </w:tc>
        <w:tc>
          <w:tcPr>
            <w:tcW w:w="2369" w:type="pct"/>
            <w:shd w:val="clear" w:color="auto" w:fill="auto"/>
            <w:vAlign w:val="center"/>
            <w:hideMark/>
          </w:tcPr>
          <w:p w14:paraId="66EA302D"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rthrobacter sp. JS443</w:t>
            </w:r>
          </w:p>
        </w:tc>
        <w:tc>
          <w:tcPr>
            <w:tcW w:w="762" w:type="pct"/>
            <w:shd w:val="clear" w:color="auto" w:fill="auto"/>
            <w:vAlign w:val="center"/>
            <w:hideMark/>
          </w:tcPr>
          <w:p w14:paraId="41472F60" w14:textId="6DA93F66"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yu7YhyDc","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36BE65B7" w14:textId="77777777" w:rsidTr="00A4263A">
        <w:trPr>
          <w:trHeight w:val="288"/>
          <w:jc w:val="center"/>
        </w:trPr>
        <w:tc>
          <w:tcPr>
            <w:tcW w:w="538" w:type="pct"/>
          </w:tcPr>
          <w:p w14:paraId="5D4FBF60"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76DBE95"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pdB</w:t>
            </w:r>
          </w:p>
        </w:tc>
        <w:tc>
          <w:tcPr>
            <w:tcW w:w="2369" w:type="pct"/>
            <w:shd w:val="clear" w:color="auto" w:fill="auto"/>
            <w:vAlign w:val="center"/>
            <w:hideMark/>
          </w:tcPr>
          <w:p w14:paraId="28354BD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rthrobacter sp. JS443</w:t>
            </w:r>
          </w:p>
        </w:tc>
        <w:tc>
          <w:tcPr>
            <w:tcW w:w="762" w:type="pct"/>
            <w:shd w:val="clear" w:color="auto" w:fill="auto"/>
            <w:vAlign w:val="center"/>
            <w:hideMark/>
          </w:tcPr>
          <w:p w14:paraId="1FAC7983" w14:textId="6268B181"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Xr6c4BBP","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4DDF7338" w14:textId="77777777" w:rsidTr="00A4263A">
        <w:trPr>
          <w:trHeight w:val="288"/>
          <w:jc w:val="center"/>
        </w:trPr>
        <w:tc>
          <w:tcPr>
            <w:tcW w:w="538" w:type="pct"/>
          </w:tcPr>
          <w:p w14:paraId="4150F020"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918E2E0"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pdR</w:t>
            </w:r>
          </w:p>
        </w:tc>
        <w:tc>
          <w:tcPr>
            <w:tcW w:w="2369" w:type="pct"/>
            <w:shd w:val="clear" w:color="auto" w:fill="auto"/>
            <w:vAlign w:val="center"/>
            <w:hideMark/>
          </w:tcPr>
          <w:p w14:paraId="2AC490C1"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 chlorophenolicus A6</w:t>
            </w:r>
          </w:p>
        </w:tc>
        <w:tc>
          <w:tcPr>
            <w:tcW w:w="762" w:type="pct"/>
            <w:shd w:val="clear" w:color="auto" w:fill="auto"/>
            <w:vAlign w:val="center"/>
            <w:hideMark/>
          </w:tcPr>
          <w:p w14:paraId="51F20CBC" w14:textId="4DC03983"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z7vZIlPz","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13191A14" w14:textId="77777777" w:rsidTr="00A4263A">
        <w:trPr>
          <w:trHeight w:val="288"/>
          <w:jc w:val="center"/>
        </w:trPr>
        <w:tc>
          <w:tcPr>
            <w:tcW w:w="538" w:type="pct"/>
          </w:tcPr>
          <w:p w14:paraId="10540CE7"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37FC06E"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phA1</w:t>
            </w:r>
          </w:p>
        </w:tc>
        <w:tc>
          <w:tcPr>
            <w:tcW w:w="2369" w:type="pct"/>
            <w:shd w:val="clear" w:color="auto" w:fill="auto"/>
            <w:vAlign w:val="center"/>
            <w:hideMark/>
          </w:tcPr>
          <w:p w14:paraId="5705EC83"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eudomonas</w:t>
            </w:r>
          </w:p>
        </w:tc>
        <w:tc>
          <w:tcPr>
            <w:tcW w:w="762" w:type="pct"/>
            <w:shd w:val="clear" w:color="auto" w:fill="auto"/>
            <w:vAlign w:val="center"/>
            <w:hideMark/>
          </w:tcPr>
          <w:p w14:paraId="194F5268" w14:textId="31121715"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mvvJpRPp","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0AED09BF" w14:textId="77777777" w:rsidTr="00A4263A">
        <w:trPr>
          <w:trHeight w:val="288"/>
          <w:jc w:val="center"/>
        </w:trPr>
        <w:tc>
          <w:tcPr>
            <w:tcW w:w="538" w:type="pct"/>
          </w:tcPr>
          <w:p w14:paraId="450A30E1"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30209B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odA</w:t>
            </w:r>
          </w:p>
        </w:tc>
        <w:tc>
          <w:tcPr>
            <w:tcW w:w="2369" w:type="pct"/>
            <w:shd w:val="clear" w:color="auto" w:fill="auto"/>
            <w:vAlign w:val="center"/>
            <w:hideMark/>
          </w:tcPr>
          <w:p w14:paraId="703CAE57"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 putida Fl</w:t>
            </w:r>
          </w:p>
        </w:tc>
        <w:tc>
          <w:tcPr>
            <w:tcW w:w="762" w:type="pct"/>
            <w:shd w:val="clear" w:color="auto" w:fill="auto"/>
            <w:vAlign w:val="center"/>
            <w:hideMark/>
          </w:tcPr>
          <w:p w14:paraId="62F92428" w14:textId="361F1171"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xlotRESL","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1C71005B" w14:textId="77777777" w:rsidTr="00A4263A">
        <w:trPr>
          <w:trHeight w:val="288"/>
          <w:jc w:val="center"/>
        </w:trPr>
        <w:tc>
          <w:tcPr>
            <w:tcW w:w="538" w:type="pct"/>
          </w:tcPr>
          <w:p w14:paraId="429B977D"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60F6B9A"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odB</w:t>
            </w:r>
          </w:p>
        </w:tc>
        <w:tc>
          <w:tcPr>
            <w:tcW w:w="2369" w:type="pct"/>
            <w:shd w:val="clear" w:color="auto" w:fill="auto"/>
            <w:vAlign w:val="center"/>
            <w:hideMark/>
          </w:tcPr>
          <w:p w14:paraId="789FE0F0"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 putida Fl</w:t>
            </w:r>
          </w:p>
        </w:tc>
        <w:tc>
          <w:tcPr>
            <w:tcW w:w="762" w:type="pct"/>
            <w:shd w:val="clear" w:color="auto" w:fill="auto"/>
            <w:vAlign w:val="center"/>
            <w:hideMark/>
          </w:tcPr>
          <w:p w14:paraId="288549E8" w14:textId="56892A0F"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dpzlXyX5","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4C9CF81D" w14:textId="77777777" w:rsidTr="00A4263A">
        <w:trPr>
          <w:trHeight w:val="288"/>
          <w:jc w:val="center"/>
        </w:trPr>
        <w:tc>
          <w:tcPr>
            <w:tcW w:w="538" w:type="pct"/>
          </w:tcPr>
          <w:p w14:paraId="362769F1"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11815F3"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odC1</w:t>
            </w:r>
          </w:p>
        </w:tc>
        <w:tc>
          <w:tcPr>
            <w:tcW w:w="2369" w:type="pct"/>
            <w:shd w:val="clear" w:color="auto" w:fill="auto"/>
            <w:vAlign w:val="center"/>
            <w:hideMark/>
          </w:tcPr>
          <w:p w14:paraId="340EC51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 putida Fl</w:t>
            </w:r>
          </w:p>
        </w:tc>
        <w:tc>
          <w:tcPr>
            <w:tcW w:w="762" w:type="pct"/>
            <w:shd w:val="clear" w:color="auto" w:fill="auto"/>
            <w:vAlign w:val="center"/>
            <w:hideMark/>
          </w:tcPr>
          <w:p w14:paraId="35AD18CB" w14:textId="48260C5D"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bxZtx2Qx","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61B7CCB3" w14:textId="77777777" w:rsidTr="00A4263A">
        <w:trPr>
          <w:trHeight w:val="288"/>
          <w:jc w:val="center"/>
        </w:trPr>
        <w:tc>
          <w:tcPr>
            <w:tcW w:w="538" w:type="pct"/>
          </w:tcPr>
          <w:p w14:paraId="3CE75E9B"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32533A2"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odC2</w:t>
            </w:r>
          </w:p>
        </w:tc>
        <w:tc>
          <w:tcPr>
            <w:tcW w:w="2369" w:type="pct"/>
            <w:shd w:val="clear" w:color="auto" w:fill="auto"/>
            <w:vAlign w:val="center"/>
            <w:hideMark/>
          </w:tcPr>
          <w:p w14:paraId="153A80BB"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 putida Fl</w:t>
            </w:r>
          </w:p>
        </w:tc>
        <w:tc>
          <w:tcPr>
            <w:tcW w:w="762" w:type="pct"/>
            <w:shd w:val="clear" w:color="auto" w:fill="auto"/>
            <w:vAlign w:val="center"/>
            <w:hideMark/>
          </w:tcPr>
          <w:p w14:paraId="0069463A" w14:textId="74C185B7"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oSK0Idfd","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646A34A8" w14:textId="77777777" w:rsidTr="00A4263A">
        <w:trPr>
          <w:trHeight w:val="288"/>
          <w:jc w:val="center"/>
        </w:trPr>
        <w:tc>
          <w:tcPr>
            <w:tcW w:w="538" w:type="pct"/>
          </w:tcPr>
          <w:p w14:paraId="6334E09E"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E9A03B5"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odD</w:t>
            </w:r>
          </w:p>
        </w:tc>
        <w:tc>
          <w:tcPr>
            <w:tcW w:w="2369" w:type="pct"/>
            <w:shd w:val="clear" w:color="auto" w:fill="auto"/>
            <w:vAlign w:val="center"/>
            <w:hideMark/>
          </w:tcPr>
          <w:p w14:paraId="758D2FA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 putida Fl</w:t>
            </w:r>
          </w:p>
        </w:tc>
        <w:tc>
          <w:tcPr>
            <w:tcW w:w="762" w:type="pct"/>
            <w:shd w:val="clear" w:color="auto" w:fill="auto"/>
            <w:vAlign w:val="center"/>
            <w:hideMark/>
          </w:tcPr>
          <w:p w14:paraId="446B535F" w14:textId="143D2D20"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7wnuNVrX","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179A882E" w14:textId="77777777" w:rsidTr="00A4263A">
        <w:trPr>
          <w:trHeight w:val="288"/>
          <w:jc w:val="center"/>
        </w:trPr>
        <w:tc>
          <w:tcPr>
            <w:tcW w:w="538" w:type="pct"/>
          </w:tcPr>
          <w:p w14:paraId="5973065E"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CC82F39"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odE</w:t>
            </w:r>
          </w:p>
        </w:tc>
        <w:tc>
          <w:tcPr>
            <w:tcW w:w="2369" w:type="pct"/>
            <w:shd w:val="clear" w:color="auto" w:fill="auto"/>
            <w:vAlign w:val="center"/>
            <w:hideMark/>
          </w:tcPr>
          <w:p w14:paraId="16C866D7"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 putida Fl</w:t>
            </w:r>
          </w:p>
        </w:tc>
        <w:tc>
          <w:tcPr>
            <w:tcW w:w="762" w:type="pct"/>
            <w:shd w:val="clear" w:color="auto" w:fill="auto"/>
            <w:vAlign w:val="center"/>
            <w:hideMark/>
          </w:tcPr>
          <w:p w14:paraId="211E0460" w14:textId="7C4ED819"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9PnCMmgy","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64A16DE8" w14:textId="77777777" w:rsidTr="00A4263A">
        <w:trPr>
          <w:trHeight w:val="288"/>
          <w:jc w:val="center"/>
        </w:trPr>
        <w:tc>
          <w:tcPr>
            <w:tcW w:w="538" w:type="pct"/>
          </w:tcPr>
          <w:p w14:paraId="1E67141F"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37BA0B5"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odF</w:t>
            </w:r>
          </w:p>
        </w:tc>
        <w:tc>
          <w:tcPr>
            <w:tcW w:w="2369" w:type="pct"/>
            <w:shd w:val="clear" w:color="auto" w:fill="auto"/>
            <w:vAlign w:val="center"/>
            <w:hideMark/>
          </w:tcPr>
          <w:p w14:paraId="68D1297A"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 putida Fl</w:t>
            </w:r>
          </w:p>
        </w:tc>
        <w:tc>
          <w:tcPr>
            <w:tcW w:w="762" w:type="pct"/>
            <w:shd w:val="clear" w:color="auto" w:fill="auto"/>
            <w:vAlign w:val="center"/>
            <w:hideMark/>
          </w:tcPr>
          <w:p w14:paraId="3B31128D" w14:textId="3DD7D655"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gI3oEAJq","properties":{"formattedCitation":"[1]","plainCitation":"[1]","noteIndex":0},"citationItems":[{"id":6810,"uris":["http://zotero.org/users/local/tLbKPnjF/items/FGITLTQ7"],"itemData":{"id":6810,"type":"article-journal","container-title":"Applied Biochemistry and Biotechnology","DOI":"10.1007/s12010-015-1881-y","ISSN":"0273-2289, 1559-0291","issue":"2","journalAbbreviation":"Appl Biochem Biotechnol","language":"en","note":"number: 2","page":"224-250","source":"DOI.org (Crossref)","title":"A Review on the Genetics of Aliphatic and Aromatic Hydrocarbon Degradation","volume":"178","author":[{"family":"Abbasian","given":"Firouz"},{"family":"Lockington","given":"Robin"},{"family":"Megharaj","given":"Mallavarapu"},{"family":"Naidu","given":"Ravi"}],"issued":{"date-parts":[["2016",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1]</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420D22E1" w14:textId="77777777" w:rsidTr="00A4263A">
        <w:trPr>
          <w:trHeight w:val="288"/>
          <w:jc w:val="center"/>
        </w:trPr>
        <w:tc>
          <w:tcPr>
            <w:tcW w:w="538" w:type="pct"/>
          </w:tcPr>
          <w:p w14:paraId="20025073"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3D50639"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moX</w:t>
            </w:r>
          </w:p>
        </w:tc>
        <w:tc>
          <w:tcPr>
            <w:tcW w:w="2369" w:type="pct"/>
            <w:shd w:val="clear" w:color="auto" w:fill="auto"/>
            <w:vAlign w:val="center"/>
            <w:hideMark/>
          </w:tcPr>
          <w:p w14:paraId="6E5C8641"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ethylococcus</w:t>
            </w:r>
          </w:p>
        </w:tc>
        <w:tc>
          <w:tcPr>
            <w:tcW w:w="762" w:type="pct"/>
            <w:shd w:val="clear" w:color="auto" w:fill="auto"/>
            <w:vAlign w:val="center"/>
            <w:hideMark/>
          </w:tcPr>
          <w:p w14:paraId="6E976BBD" w14:textId="41A191AD"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9QhIMeZW","properties":{"formattedCitation":"[2]","plainCitation":"[2]","noteIndex":0},"citationItems":[{"id":5586,"uris":["http://zotero.org/users/local/tLbKPnjF/items/63GDCPZC"],"itemData":{"id":5586,"type":"article-journal","abstract":"Soil contamination with petroleum hydrocarbons (PHCs) has become a global concern and has resulted from the intensification of industrial activities. This has created a serious environmental issue; therefore, there is a need to find solutions, including application of efficient remediation technologies or improvement of current techniques. Rhizoremediation is a green technology that has received global attention as a cost-effective and possibly efficient remediation technique for PHC-polluted soil. Rhizoremediation refers to the use of plants and their associated microbiota to clean up contaminated soils, where plant roots stimulate soil microbes to mineralize organic contaminants to H2O and CO2. However, this multipartite interaction is complicated because many biotic and abiotic factors can influence microbial processes in the soil, making the efficiency of rhizoremediation unpredictable. This review reports the current knowledge of rhizoremediation approaches that can accelerate the remediation of PHC-contaminated soil. Recent approaches discussed in this review include (1) selecting plants with desired characteristics suitable for rhizoremediation; (2) exploiting and manipulating the plant microbiome by using inoculants containing plant growth-promoting rhizobacteria (PGPR) or hydrocarbon-degrading microbes, or a combination of both types of organisms; (3) enhancing the understanding of how the host–plant assembles a beneficial microbiome, and how it functions, under pollutant stress. A better understanding of plant–microbiome interactions could lead to successful use of rhizoremediation for PHC-contaminated soil in the future.","container-title":"Applied Microbiology","DOI":"10.3390/applmicrobiol1020023","ISSN":"2673-8007","issue":"2","journalAbbreviation":"Applied Microbiology","language":"en","license":"https://creativecommons.org/licenses/by/4.0/","note":"number: 2","page":"329-351","source":"DOI.org (Crossref)","title":"Overview of Approaches to Improve Rhizoremediation of Petroleum Hydrocarbon-Contaminated Soils","volume":"1","author":[{"family":"Alotaibi","given":"Fahad"},{"family":"Hijri","given":"Mohamed"},{"family":"St-Arnaud","given":"Marc"}],"issued":{"date-parts":[["2021",8,10]]}}}],"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2]</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2C23FCAF" w14:textId="77777777" w:rsidTr="00A4263A">
        <w:trPr>
          <w:trHeight w:val="288"/>
          <w:jc w:val="center"/>
        </w:trPr>
        <w:tc>
          <w:tcPr>
            <w:tcW w:w="538" w:type="pct"/>
          </w:tcPr>
          <w:p w14:paraId="0CFFD6E7"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DE40222"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zlA</w:t>
            </w:r>
          </w:p>
        </w:tc>
        <w:tc>
          <w:tcPr>
            <w:tcW w:w="2369" w:type="pct"/>
            <w:shd w:val="clear" w:color="auto" w:fill="auto"/>
            <w:noWrap/>
            <w:vAlign w:val="bottom"/>
            <w:hideMark/>
          </w:tcPr>
          <w:p w14:paraId="3F329E41"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Unclassified clostridia</w:t>
            </w:r>
          </w:p>
        </w:tc>
        <w:tc>
          <w:tcPr>
            <w:tcW w:w="762" w:type="pct"/>
            <w:shd w:val="clear" w:color="auto" w:fill="auto"/>
            <w:vAlign w:val="center"/>
            <w:hideMark/>
          </w:tcPr>
          <w:p w14:paraId="13EDFD88" w14:textId="18529633"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sidR="00C87EC8" w:rsidRPr="002416CB">
              <w:rPr>
                <w:rFonts w:ascii="Times New Roman" w:eastAsia="Times New Roman" w:hAnsi="Times New Roman" w:cs="Times New Roman"/>
                <w:kern w:val="0"/>
                <w:sz w:val="24"/>
                <w:szCs w:val="24"/>
                <w:u w:val="single"/>
                <w:lang w:eastAsia="en-IN"/>
                <w14:ligatures w14:val="none"/>
              </w:rPr>
              <w:instrText xml:space="preserve"> ADDIN ZOTERO_ITEM CSL_CITATION {"citationID":"GAXJyZS0","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00C87EC8"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u w:val="single"/>
                <w:lang w:eastAsia="en-IN"/>
                <w14:ligatures w14:val="none"/>
              </w:rPr>
              <w:fldChar w:fldCharType="end"/>
            </w:r>
          </w:p>
        </w:tc>
      </w:tr>
      <w:tr w:rsidR="00AF4240" w:rsidRPr="00AF4240" w14:paraId="1EE78B20" w14:textId="77777777" w:rsidTr="00A4263A">
        <w:trPr>
          <w:trHeight w:val="288"/>
          <w:jc w:val="center"/>
        </w:trPr>
        <w:tc>
          <w:tcPr>
            <w:tcW w:w="538" w:type="pct"/>
          </w:tcPr>
          <w:p w14:paraId="0D7E1938"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99A2DD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imBE</w:t>
            </w:r>
          </w:p>
        </w:tc>
        <w:tc>
          <w:tcPr>
            <w:tcW w:w="2369" w:type="pct"/>
            <w:shd w:val="clear" w:color="auto" w:fill="auto"/>
            <w:noWrap/>
            <w:vAlign w:val="bottom"/>
            <w:hideMark/>
          </w:tcPr>
          <w:p w14:paraId="6ADE9B27"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lostridium</w:t>
            </w:r>
          </w:p>
        </w:tc>
        <w:tc>
          <w:tcPr>
            <w:tcW w:w="762" w:type="pct"/>
            <w:shd w:val="clear" w:color="auto" w:fill="auto"/>
            <w:vAlign w:val="center"/>
            <w:hideMark/>
          </w:tcPr>
          <w:p w14:paraId="78F30A85" w14:textId="1E7240CE"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sidR="00C87EC8" w:rsidRPr="002416CB">
              <w:rPr>
                <w:rFonts w:ascii="Times New Roman" w:eastAsia="Times New Roman" w:hAnsi="Times New Roman" w:cs="Times New Roman"/>
                <w:kern w:val="0"/>
                <w:sz w:val="24"/>
                <w:szCs w:val="24"/>
                <w:u w:val="single"/>
                <w:lang w:eastAsia="en-IN"/>
                <w14:ligatures w14:val="none"/>
              </w:rPr>
              <w:instrText xml:space="preserve"> ADDIN ZOTERO_ITEM CSL_CITATION {"citationID":"gcK1W4lr","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00C87EC8"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u w:val="single"/>
                <w:lang w:eastAsia="en-IN"/>
                <w14:ligatures w14:val="none"/>
              </w:rPr>
              <w:fldChar w:fldCharType="end"/>
            </w:r>
          </w:p>
        </w:tc>
      </w:tr>
      <w:tr w:rsidR="00AF4240" w:rsidRPr="00AF4240" w14:paraId="3125521C" w14:textId="77777777" w:rsidTr="00A4263A">
        <w:trPr>
          <w:trHeight w:val="288"/>
          <w:jc w:val="center"/>
        </w:trPr>
        <w:tc>
          <w:tcPr>
            <w:tcW w:w="538" w:type="pct"/>
          </w:tcPr>
          <w:p w14:paraId="33D11960"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7C74E0A"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mpF</w:t>
            </w:r>
          </w:p>
        </w:tc>
        <w:tc>
          <w:tcPr>
            <w:tcW w:w="2369" w:type="pct"/>
            <w:shd w:val="clear" w:color="auto" w:fill="auto"/>
            <w:vAlign w:val="center"/>
            <w:hideMark/>
          </w:tcPr>
          <w:p w14:paraId="3409D17E"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zoarcus sp. BH72</w:t>
            </w:r>
          </w:p>
        </w:tc>
        <w:tc>
          <w:tcPr>
            <w:tcW w:w="762" w:type="pct"/>
            <w:shd w:val="clear" w:color="auto" w:fill="auto"/>
            <w:hideMark/>
          </w:tcPr>
          <w:p w14:paraId="77B68BFD" w14:textId="229F809E"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XAGCfjbX","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2ED0285C" w14:textId="77777777" w:rsidTr="00A4263A">
        <w:trPr>
          <w:trHeight w:val="288"/>
          <w:jc w:val="center"/>
        </w:trPr>
        <w:tc>
          <w:tcPr>
            <w:tcW w:w="538" w:type="pct"/>
          </w:tcPr>
          <w:p w14:paraId="7FCBD6E8"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A008136"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mpG</w:t>
            </w:r>
          </w:p>
        </w:tc>
        <w:tc>
          <w:tcPr>
            <w:tcW w:w="2369" w:type="pct"/>
            <w:shd w:val="clear" w:color="auto" w:fill="auto"/>
            <w:vAlign w:val="center"/>
            <w:hideMark/>
          </w:tcPr>
          <w:p w14:paraId="1069C312"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Limnobacter sp. MED105</w:t>
            </w:r>
          </w:p>
        </w:tc>
        <w:tc>
          <w:tcPr>
            <w:tcW w:w="762" w:type="pct"/>
            <w:shd w:val="clear" w:color="auto" w:fill="auto"/>
            <w:hideMark/>
          </w:tcPr>
          <w:p w14:paraId="446D43D5" w14:textId="513A2F70"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vhAA9Y5p","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42F803FD" w14:textId="77777777" w:rsidTr="00A4263A">
        <w:trPr>
          <w:trHeight w:val="288"/>
          <w:jc w:val="center"/>
        </w:trPr>
        <w:tc>
          <w:tcPr>
            <w:tcW w:w="538" w:type="pct"/>
          </w:tcPr>
          <w:p w14:paraId="02A90D12"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A670F22"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mpI</w:t>
            </w:r>
          </w:p>
        </w:tc>
        <w:tc>
          <w:tcPr>
            <w:tcW w:w="2369" w:type="pct"/>
            <w:shd w:val="clear" w:color="auto" w:fill="auto"/>
            <w:vAlign w:val="center"/>
            <w:hideMark/>
          </w:tcPr>
          <w:p w14:paraId="4EBC498B"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esulfosporosinus orientis</w:t>
            </w:r>
          </w:p>
        </w:tc>
        <w:tc>
          <w:tcPr>
            <w:tcW w:w="762" w:type="pct"/>
            <w:shd w:val="clear" w:color="auto" w:fill="auto"/>
            <w:hideMark/>
          </w:tcPr>
          <w:p w14:paraId="285E4133" w14:textId="5D471FBF"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7yNGRMGH","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4C68C84B" w14:textId="77777777" w:rsidTr="00A4263A">
        <w:trPr>
          <w:trHeight w:val="288"/>
          <w:jc w:val="center"/>
        </w:trPr>
        <w:tc>
          <w:tcPr>
            <w:tcW w:w="538" w:type="pct"/>
          </w:tcPr>
          <w:p w14:paraId="3FBDDF2C" w14:textId="77777777" w:rsidR="00AF4240" w:rsidRPr="006C729F"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22761CA"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mpL</w:t>
            </w:r>
          </w:p>
        </w:tc>
        <w:tc>
          <w:tcPr>
            <w:tcW w:w="2369" w:type="pct"/>
            <w:shd w:val="clear" w:color="auto" w:fill="auto"/>
            <w:vAlign w:val="center"/>
            <w:hideMark/>
          </w:tcPr>
          <w:p w14:paraId="6BDF752C"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echloromonas aromatica</w:t>
            </w:r>
          </w:p>
        </w:tc>
        <w:tc>
          <w:tcPr>
            <w:tcW w:w="762" w:type="pct"/>
            <w:shd w:val="clear" w:color="auto" w:fill="auto"/>
            <w:hideMark/>
          </w:tcPr>
          <w:p w14:paraId="769EFD4F" w14:textId="59B42C8A"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BIq2sxAs","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2D303289" w14:textId="77777777" w:rsidTr="00A4263A">
        <w:trPr>
          <w:trHeight w:val="288"/>
          <w:jc w:val="center"/>
        </w:trPr>
        <w:tc>
          <w:tcPr>
            <w:tcW w:w="538" w:type="pct"/>
          </w:tcPr>
          <w:p w14:paraId="6AD8C42E"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8EAF7DF"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mpP</w:t>
            </w:r>
          </w:p>
        </w:tc>
        <w:tc>
          <w:tcPr>
            <w:tcW w:w="2369" w:type="pct"/>
            <w:shd w:val="clear" w:color="auto" w:fill="auto"/>
            <w:vAlign w:val="center"/>
            <w:hideMark/>
          </w:tcPr>
          <w:p w14:paraId="0933F3DE" w14:textId="4F1FF136"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zoarcus toluclasticus</w:t>
            </w:r>
          </w:p>
        </w:tc>
        <w:tc>
          <w:tcPr>
            <w:tcW w:w="762" w:type="pct"/>
            <w:shd w:val="clear" w:color="auto" w:fill="auto"/>
            <w:hideMark/>
          </w:tcPr>
          <w:p w14:paraId="291F3490" w14:textId="57991A15"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eaOA84mR","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AF4240" w:rsidRPr="00AF4240" w14:paraId="145C5C98" w14:textId="77777777" w:rsidTr="00A4263A">
        <w:trPr>
          <w:trHeight w:val="288"/>
          <w:jc w:val="center"/>
        </w:trPr>
        <w:tc>
          <w:tcPr>
            <w:tcW w:w="538" w:type="pct"/>
          </w:tcPr>
          <w:p w14:paraId="2D0F6A6B" w14:textId="77777777" w:rsidR="00AF4240" w:rsidRPr="001C5871" w:rsidRDefault="00AF4240" w:rsidP="00C1298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3724AA3"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crL</w:t>
            </w:r>
          </w:p>
        </w:tc>
        <w:tc>
          <w:tcPr>
            <w:tcW w:w="2369" w:type="pct"/>
            <w:shd w:val="clear" w:color="auto" w:fill="auto"/>
            <w:vAlign w:val="center"/>
            <w:hideMark/>
          </w:tcPr>
          <w:p w14:paraId="12A618CC" w14:textId="77777777" w:rsidR="00AF4240" w:rsidRPr="002416CB" w:rsidRDefault="00AF4240"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Unclassified Clostridia</w:t>
            </w:r>
          </w:p>
        </w:tc>
        <w:tc>
          <w:tcPr>
            <w:tcW w:w="762" w:type="pct"/>
            <w:shd w:val="clear" w:color="auto" w:fill="auto"/>
            <w:hideMark/>
          </w:tcPr>
          <w:p w14:paraId="09120BD3" w14:textId="65A8125F" w:rsidR="00AF4240" w:rsidRPr="002416CB" w:rsidRDefault="00AF4240"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C87EC8" w:rsidRPr="002416CB">
              <w:rPr>
                <w:rFonts w:ascii="Times New Roman" w:eastAsia="Times New Roman" w:hAnsi="Times New Roman" w:cs="Times New Roman"/>
                <w:kern w:val="0"/>
                <w:sz w:val="24"/>
                <w:szCs w:val="24"/>
                <w:lang w:eastAsia="en-IN"/>
                <w14:ligatures w14:val="none"/>
              </w:rPr>
              <w:instrText xml:space="preserve"> ADDIN ZOTERO_ITEM CSL_CITATION {"citationID":"rv7BDqPe","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C87EC8"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DC4F8D" w:rsidRPr="00AF4240" w14:paraId="00A5ECF5" w14:textId="77777777" w:rsidTr="00A4263A">
        <w:trPr>
          <w:trHeight w:val="288"/>
          <w:jc w:val="center"/>
        </w:trPr>
        <w:tc>
          <w:tcPr>
            <w:tcW w:w="538" w:type="pct"/>
          </w:tcPr>
          <w:p w14:paraId="75143761" w14:textId="77777777" w:rsidR="00DC4F8D" w:rsidRPr="001C5871" w:rsidRDefault="00DC4F8D" w:rsidP="00DC4F8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tcPr>
          <w:p w14:paraId="239D7036" w14:textId="6FA38916"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pcC</w:t>
            </w:r>
          </w:p>
        </w:tc>
        <w:tc>
          <w:tcPr>
            <w:tcW w:w="2369" w:type="pct"/>
            <w:shd w:val="clear" w:color="auto" w:fill="auto"/>
            <w:vAlign w:val="center"/>
          </w:tcPr>
          <w:p w14:paraId="69E697B7" w14:textId="75E477BB"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Unclassified Clostridia</w:t>
            </w:r>
          </w:p>
        </w:tc>
        <w:tc>
          <w:tcPr>
            <w:tcW w:w="762" w:type="pct"/>
            <w:shd w:val="clear" w:color="auto" w:fill="auto"/>
          </w:tcPr>
          <w:p w14:paraId="4E5727FD" w14:textId="743B4F46" w:rsidR="00DC4F8D" w:rsidRPr="002416CB" w:rsidRDefault="00DC4F8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Pr="002416CB">
              <w:rPr>
                <w:rFonts w:ascii="Times New Roman" w:eastAsia="Times New Roman" w:hAnsi="Times New Roman" w:cs="Times New Roman"/>
                <w:kern w:val="0"/>
                <w:sz w:val="24"/>
                <w:szCs w:val="24"/>
                <w:lang w:eastAsia="en-IN"/>
                <w14:ligatures w14:val="none"/>
              </w:rPr>
              <w:instrText xml:space="preserve"> ADDIN ZOTERO_ITEM CSL_CITATION {"citationID":"TmEDNbuc","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DC4F8D" w:rsidRPr="00AF4240" w14:paraId="0901A60B" w14:textId="77777777" w:rsidTr="00A4263A">
        <w:trPr>
          <w:trHeight w:val="288"/>
          <w:jc w:val="center"/>
        </w:trPr>
        <w:tc>
          <w:tcPr>
            <w:tcW w:w="538" w:type="pct"/>
          </w:tcPr>
          <w:p w14:paraId="28CF2AC0" w14:textId="77777777" w:rsidR="00DC4F8D" w:rsidRPr="001C5871" w:rsidRDefault="00DC4F8D" w:rsidP="00DC4F8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tcPr>
          <w:p w14:paraId="2EA7D3BB" w14:textId="469713E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crA</w:t>
            </w:r>
          </w:p>
        </w:tc>
        <w:tc>
          <w:tcPr>
            <w:tcW w:w="2369" w:type="pct"/>
            <w:shd w:val="clear" w:color="auto" w:fill="auto"/>
            <w:vAlign w:val="center"/>
          </w:tcPr>
          <w:p w14:paraId="77726773" w14:textId="2CE3534B"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Unclassified Clostridia</w:t>
            </w:r>
          </w:p>
        </w:tc>
        <w:tc>
          <w:tcPr>
            <w:tcW w:w="762" w:type="pct"/>
            <w:shd w:val="clear" w:color="auto" w:fill="auto"/>
          </w:tcPr>
          <w:p w14:paraId="7AF7A1A8" w14:textId="27FF3DF0" w:rsidR="00DC4F8D" w:rsidRPr="002416CB" w:rsidRDefault="00DC4F8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Pr="002416CB">
              <w:rPr>
                <w:rFonts w:ascii="Times New Roman" w:eastAsia="Times New Roman" w:hAnsi="Times New Roman" w:cs="Times New Roman"/>
                <w:kern w:val="0"/>
                <w:sz w:val="24"/>
                <w:szCs w:val="24"/>
                <w:lang w:eastAsia="en-IN"/>
                <w14:ligatures w14:val="none"/>
              </w:rPr>
              <w:instrText xml:space="preserve"> ADDIN ZOTERO_ITEM CSL_CITATION {"citationID":"RADKe4jE","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DC4F8D" w:rsidRPr="00AF4240" w14:paraId="4CF3493E" w14:textId="77777777" w:rsidTr="00A4263A">
        <w:trPr>
          <w:trHeight w:val="288"/>
          <w:jc w:val="center"/>
        </w:trPr>
        <w:tc>
          <w:tcPr>
            <w:tcW w:w="538" w:type="pct"/>
          </w:tcPr>
          <w:p w14:paraId="3658FCE0" w14:textId="77777777" w:rsidR="00DC4F8D" w:rsidRPr="001C5871" w:rsidRDefault="00DC4F8D" w:rsidP="00DC4F8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EE9E60F"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aaF</w:t>
            </w:r>
          </w:p>
        </w:tc>
        <w:tc>
          <w:tcPr>
            <w:tcW w:w="2369" w:type="pct"/>
            <w:shd w:val="clear" w:color="auto" w:fill="auto"/>
            <w:vAlign w:val="center"/>
            <w:hideMark/>
          </w:tcPr>
          <w:p w14:paraId="3E2B8845"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esulfosporosinus youngiae</w:t>
            </w:r>
          </w:p>
        </w:tc>
        <w:tc>
          <w:tcPr>
            <w:tcW w:w="762" w:type="pct"/>
            <w:shd w:val="clear" w:color="auto" w:fill="auto"/>
            <w:hideMark/>
          </w:tcPr>
          <w:p w14:paraId="27178919" w14:textId="39E30783" w:rsidR="00DC4F8D" w:rsidRPr="002416CB" w:rsidRDefault="00DC4F8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Pr="002416CB">
              <w:rPr>
                <w:rFonts w:ascii="Times New Roman" w:eastAsia="Times New Roman" w:hAnsi="Times New Roman" w:cs="Times New Roman"/>
                <w:kern w:val="0"/>
                <w:sz w:val="24"/>
                <w:szCs w:val="24"/>
                <w:lang w:eastAsia="en-IN"/>
                <w14:ligatures w14:val="none"/>
              </w:rPr>
              <w:instrText xml:space="preserve"> ADDIN ZOTERO_ITEM CSL_CITATION {"citationID":"lsi2FGpr","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DC4F8D" w:rsidRPr="00AF4240" w14:paraId="235FDEF1" w14:textId="77777777" w:rsidTr="00A4263A">
        <w:trPr>
          <w:trHeight w:val="288"/>
          <w:jc w:val="center"/>
        </w:trPr>
        <w:tc>
          <w:tcPr>
            <w:tcW w:w="538" w:type="pct"/>
          </w:tcPr>
          <w:p w14:paraId="1523C9AA" w14:textId="77777777" w:rsidR="00DC4F8D" w:rsidRPr="001C5871" w:rsidRDefault="00DC4F8D" w:rsidP="00DC4F8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8FC46FE"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adF</w:t>
            </w:r>
          </w:p>
        </w:tc>
        <w:tc>
          <w:tcPr>
            <w:tcW w:w="2369" w:type="pct"/>
            <w:shd w:val="clear" w:color="auto" w:fill="auto"/>
            <w:vAlign w:val="center"/>
            <w:hideMark/>
          </w:tcPr>
          <w:p w14:paraId="213C35A6"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esulfotomaculum gibsoniae</w:t>
            </w:r>
          </w:p>
        </w:tc>
        <w:tc>
          <w:tcPr>
            <w:tcW w:w="762" w:type="pct"/>
            <w:shd w:val="clear" w:color="auto" w:fill="auto"/>
            <w:hideMark/>
          </w:tcPr>
          <w:p w14:paraId="1DE2DDB3" w14:textId="209D283B" w:rsidR="00DC4F8D" w:rsidRPr="002416CB" w:rsidRDefault="00DC4F8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Pr="002416CB">
              <w:rPr>
                <w:rFonts w:ascii="Times New Roman" w:eastAsia="Times New Roman" w:hAnsi="Times New Roman" w:cs="Times New Roman"/>
                <w:kern w:val="0"/>
                <w:sz w:val="24"/>
                <w:szCs w:val="24"/>
                <w:lang w:eastAsia="en-IN"/>
                <w14:ligatures w14:val="none"/>
              </w:rPr>
              <w:instrText xml:space="preserve"> ADDIN ZOTERO_ITEM CSL_CITATION {"citationID":"uyyasB2T","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DC4F8D" w:rsidRPr="00AF4240" w14:paraId="066F61E7" w14:textId="77777777" w:rsidTr="00A4263A">
        <w:trPr>
          <w:trHeight w:val="288"/>
          <w:jc w:val="center"/>
        </w:trPr>
        <w:tc>
          <w:tcPr>
            <w:tcW w:w="538" w:type="pct"/>
          </w:tcPr>
          <w:p w14:paraId="2FF87EE5" w14:textId="77777777" w:rsidR="00DC4F8D" w:rsidRPr="001C5871" w:rsidRDefault="00DC4F8D" w:rsidP="00DC4F8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B28EBA2"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zdQ</w:t>
            </w:r>
          </w:p>
        </w:tc>
        <w:tc>
          <w:tcPr>
            <w:tcW w:w="2369" w:type="pct"/>
            <w:shd w:val="clear" w:color="auto" w:fill="auto"/>
            <w:vAlign w:val="center"/>
            <w:hideMark/>
          </w:tcPr>
          <w:p w14:paraId="1BE49AE4"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esulfotomaculum gibsoniae</w:t>
            </w:r>
          </w:p>
        </w:tc>
        <w:tc>
          <w:tcPr>
            <w:tcW w:w="762" w:type="pct"/>
            <w:shd w:val="clear" w:color="auto" w:fill="auto"/>
            <w:hideMark/>
          </w:tcPr>
          <w:p w14:paraId="2C16EC2E" w14:textId="10FBD4C9" w:rsidR="00DC4F8D" w:rsidRPr="002416CB" w:rsidRDefault="00DC4F8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Pr="002416CB">
              <w:rPr>
                <w:rFonts w:ascii="Times New Roman" w:eastAsia="Times New Roman" w:hAnsi="Times New Roman" w:cs="Times New Roman"/>
                <w:kern w:val="0"/>
                <w:sz w:val="24"/>
                <w:szCs w:val="24"/>
                <w:lang w:eastAsia="en-IN"/>
                <w14:ligatures w14:val="none"/>
              </w:rPr>
              <w:instrText xml:space="preserve"> ADDIN ZOTERO_ITEM CSL_CITATION {"citationID":"JQKP49Hi","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DC4F8D" w:rsidRPr="00AF4240" w14:paraId="1037888A" w14:textId="77777777" w:rsidTr="00A4263A">
        <w:trPr>
          <w:trHeight w:val="288"/>
          <w:jc w:val="center"/>
        </w:trPr>
        <w:tc>
          <w:tcPr>
            <w:tcW w:w="538" w:type="pct"/>
          </w:tcPr>
          <w:p w14:paraId="39E45CF1" w14:textId="77777777" w:rsidR="00DC4F8D" w:rsidRPr="001C5871" w:rsidRDefault="00DC4F8D" w:rsidP="00DC4F8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8CE560E"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mpH</w:t>
            </w:r>
          </w:p>
        </w:tc>
        <w:tc>
          <w:tcPr>
            <w:tcW w:w="2369" w:type="pct"/>
            <w:shd w:val="clear" w:color="auto" w:fill="auto"/>
            <w:vAlign w:val="center"/>
            <w:hideMark/>
          </w:tcPr>
          <w:p w14:paraId="6EC81C04"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hermincola potens</w:t>
            </w:r>
          </w:p>
        </w:tc>
        <w:tc>
          <w:tcPr>
            <w:tcW w:w="762" w:type="pct"/>
            <w:shd w:val="clear" w:color="auto" w:fill="auto"/>
            <w:hideMark/>
          </w:tcPr>
          <w:p w14:paraId="0DE7C9DB" w14:textId="60C42425" w:rsidR="00DC4F8D" w:rsidRPr="002416CB" w:rsidRDefault="00DC4F8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Pr="002416CB">
              <w:rPr>
                <w:rFonts w:ascii="Times New Roman" w:eastAsia="Times New Roman" w:hAnsi="Times New Roman" w:cs="Times New Roman"/>
                <w:kern w:val="0"/>
                <w:sz w:val="24"/>
                <w:szCs w:val="24"/>
                <w:lang w:eastAsia="en-IN"/>
                <w14:ligatures w14:val="none"/>
              </w:rPr>
              <w:instrText xml:space="preserve"> ADDIN ZOTERO_ITEM CSL_CITATION {"citationID":"VlIqQEtx","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DC4F8D" w:rsidRPr="00AF4240" w14:paraId="1D462149" w14:textId="77777777" w:rsidTr="00A4263A">
        <w:trPr>
          <w:trHeight w:val="288"/>
          <w:jc w:val="center"/>
        </w:trPr>
        <w:tc>
          <w:tcPr>
            <w:tcW w:w="538" w:type="pct"/>
          </w:tcPr>
          <w:p w14:paraId="3D7DCF87" w14:textId="77777777" w:rsidR="00DC4F8D" w:rsidRPr="001C5871" w:rsidRDefault="00DC4F8D" w:rsidP="00DC4F8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E8F4D21"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mpM</w:t>
            </w:r>
          </w:p>
        </w:tc>
        <w:tc>
          <w:tcPr>
            <w:tcW w:w="2369" w:type="pct"/>
            <w:shd w:val="clear" w:color="auto" w:fill="auto"/>
            <w:vAlign w:val="center"/>
            <w:hideMark/>
          </w:tcPr>
          <w:p w14:paraId="7A8EB1B8"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odocyclaceae</w:t>
            </w:r>
          </w:p>
        </w:tc>
        <w:tc>
          <w:tcPr>
            <w:tcW w:w="762" w:type="pct"/>
            <w:shd w:val="clear" w:color="auto" w:fill="auto"/>
            <w:hideMark/>
          </w:tcPr>
          <w:p w14:paraId="4F44CBAA" w14:textId="43856B4F" w:rsidR="00DC4F8D" w:rsidRPr="002416CB" w:rsidRDefault="00DC4F8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Pr="002416CB">
              <w:rPr>
                <w:rFonts w:ascii="Times New Roman" w:eastAsia="Times New Roman" w:hAnsi="Times New Roman" w:cs="Times New Roman"/>
                <w:kern w:val="0"/>
                <w:sz w:val="24"/>
                <w:szCs w:val="24"/>
                <w:lang w:eastAsia="en-IN"/>
                <w14:ligatures w14:val="none"/>
              </w:rPr>
              <w:instrText xml:space="preserve"> ADDIN ZOTERO_ITEM CSL_CITATION {"citationID":"Xr6kOhSc","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DC4F8D" w:rsidRPr="00AF4240" w14:paraId="582CC24F" w14:textId="77777777" w:rsidTr="00A4263A">
        <w:trPr>
          <w:trHeight w:val="288"/>
          <w:jc w:val="center"/>
        </w:trPr>
        <w:tc>
          <w:tcPr>
            <w:tcW w:w="538" w:type="pct"/>
          </w:tcPr>
          <w:p w14:paraId="2677AFE8" w14:textId="77777777" w:rsidR="00DC4F8D" w:rsidRPr="001C5871" w:rsidRDefault="00DC4F8D" w:rsidP="00DC4F8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tcPr>
          <w:p w14:paraId="58A42E92" w14:textId="4743D872"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dn</w:t>
            </w:r>
          </w:p>
        </w:tc>
        <w:tc>
          <w:tcPr>
            <w:tcW w:w="2369" w:type="pct"/>
            <w:shd w:val="clear" w:color="auto" w:fill="auto"/>
            <w:vAlign w:val="center"/>
          </w:tcPr>
          <w:p w14:paraId="2D9B8855" w14:textId="10D37950"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 putida UCC227</w:t>
            </w:r>
          </w:p>
        </w:tc>
        <w:tc>
          <w:tcPr>
            <w:tcW w:w="762" w:type="pct"/>
            <w:shd w:val="clear" w:color="auto" w:fill="auto"/>
          </w:tcPr>
          <w:p w14:paraId="42C9F0EE" w14:textId="1BE1BB1F" w:rsidR="00DC4F8D" w:rsidRPr="002416CB" w:rsidRDefault="00DC4F8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Pr="002416CB">
              <w:rPr>
                <w:rFonts w:ascii="Times New Roman" w:eastAsia="Times New Roman" w:hAnsi="Times New Roman" w:cs="Times New Roman"/>
                <w:kern w:val="0"/>
                <w:sz w:val="24"/>
                <w:szCs w:val="24"/>
                <w:lang w:eastAsia="en-IN"/>
                <w14:ligatures w14:val="none"/>
              </w:rPr>
              <w:instrText xml:space="preserve"> ADDIN ZOTERO_ITEM CSL_CITATION {"citationID":"HIt0rLvf","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DC4F8D" w:rsidRPr="00AF4240" w14:paraId="4F304BCB" w14:textId="77777777" w:rsidTr="00A4263A">
        <w:trPr>
          <w:trHeight w:val="288"/>
          <w:jc w:val="center"/>
        </w:trPr>
        <w:tc>
          <w:tcPr>
            <w:tcW w:w="538" w:type="pct"/>
          </w:tcPr>
          <w:p w14:paraId="48274776" w14:textId="77777777" w:rsidR="00DC4F8D" w:rsidRPr="001C5871" w:rsidRDefault="00DC4F8D" w:rsidP="00DC4F8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5ED4FE3"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moD</w:t>
            </w:r>
          </w:p>
        </w:tc>
        <w:tc>
          <w:tcPr>
            <w:tcW w:w="2369" w:type="pct"/>
            <w:shd w:val="clear" w:color="auto" w:fill="auto"/>
            <w:vAlign w:val="center"/>
            <w:hideMark/>
          </w:tcPr>
          <w:p w14:paraId="1C1E7F06"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eudomonas aeruginosa</w:t>
            </w:r>
          </w:p>
        </w:tc>
        <w:tc>
          <w:tcPr>
            <w:tcW w:w="762" w:type="pct"/>
            <w:shd w:val="clear" w:color="auto" w:fill="auto"/>
            <w:hideMark/>
          </w:tcPr>
          <w:p w14:paraId="58FBCE90" w14:textId="4EDB12BF" w:rsidR="00DC4F8D" w:rsidRPr="002416CB" w:rsidRDefault="00DC4F8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Pr="002416CB">
              <w:rPr>
                <w:rFonts w:ascii="Times New Roman" w:eastAsia="Times New Roman" w:hAnsi="Times New Roman" w:cs="Times New Roman"/>
                <w:kern w:val="0"/>
                <w:sz w:val="24"/>
                <w:szCs w:val="24"/>
                <w:lang w:eastAsia="en-IN"/>
                <w14:ligatures w14:val="none"/>
              </w:rPr>
              <w:instrText xml:space="preserve"> ADDIN ZOTERO_ITEM CSL_CITATION {"citationID":"xTXNtvwi","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DC4F8D" w:rsidRPr="00AF4240" w14:paraId="31585991" w14:textId="77777777" w:rsidTr="00A4263A">
        <w:trPr>
          <w:trHeight w:val="288"/>
          <w:jc w:val="center"/>
        </w:trPr>
        <w:tc>
          <w:tcPr>
            <w:tcW w:w="538" w:type="pct"/>
          </w:tcPr>
          <w:p w14:paraId="0AD890A7" w14:textId="77777777" w:rsidR="00DC4F8D" w:rsidRPr="001C5871" w:rsidRDefault="00DC4F8D" w:rsidP="00DC4F8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1320B58"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gcdBC</w:t>
            </w:r>
          </w:p>
        </w:tc>
        <w:tc>
          <w:tcPr>
            <w:tcW w:w="2369" w:type="pct"/>
            <w:shd w:val="clear" w:color="auto" w:fill="auto"/>
            <w:vAlign w:val="center"/>
            <w:hideMark/>
          </w:tcPr>
          <w:p w14:paraId="67E9FD0B" w14:textId="05733473"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Syntrophus aciditrophicus</w:t>
            </w:r>
          </w:p>
        </w:tc>
        <w:tc>
          <w:tcPr>
            <w:tcW w:w="762" w:type="pct"/>
            <w:shd w:val="clear" w:color="auto" w:fill="auto"/>
            <w:hideMark/>
          </w:tcPr>
          <w:p w14:paraId="169D732E" w14:textId="2372B675" w:rsidR="00DC4F8D" w:rsidRPr="002416CB" w:rsidRDefault="00DC4F8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Pr="002416CB">
              <w:rPr>
                <w:rFonts w:ascii="Times New Roman" w:eastAsia="Times New Roman" w:hAnsi="Times New Roman" w:cs="Times New Roman"/>
                <w:kern w:val="0"/>
                <w:sz w:val="24"/>
                <w:szCs w:val="24"/>
                <w:lang w:eastAsia="en-IN"/>
                <w14:ligatures w14:val="none"/>
              </w:rPr>
              <w:instrText xml:space="preserve"> ADDIN ZOTERO_ITEM CSL_CITATION {"citationID":"5VuPkCYd","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DC4F8D" w:rsidRPr="00AF4240" w14:paraId="4FC97217" w14:textId="77777777" w:rsidTr="00A4263A">
        <w:trPr>
          <w:trHeight w:val="288"/>
          <w:jc w:val="center"/>
        </w:trPr>
        <w:tc>
          <w:tcPr>
            <w:tcW w:w="538" w:type="pct"/>
          </w:tcPr>
          <w:p w14:paraId="5DED723D" w14:textId="77777777" w:rsidR="00DC4F8D" w:rsidRPr="001C5871" w:rsidRDefault="00DC4F8D" w:rsidP="00DC4F8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944734F"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he</w:t>
            </w:r>
          </w:p>
        </w:tc>
        <w:tc>
          <w:tcPr>
            <w:tcW w:w="2369" w:type="pct"/>
            <w:shd w:val="clear" w:color="auto" w:fill="auto"/>
            <w:vAlign w:val="center"/>
            <w:hideMark/>
          </w:tcPr>
          <w:p w14:paraId="5208A625" w14:textId="77777777" w:rsidR="00DC4F8D" w:rsidRPr="002416CB" w:rsidRDefault="00DC4F8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acillus thermoglucosidasius A7</w:t>
            </w:r>
          </w:p>
        </w:tc>
        <w:tc>
          <w:tcPr>
            <w:tcW w:w="762" w:type="pct"/>
            <w:shd w:val="clear" w:color="auto" w:fill="auto"/>
            <w:hideMark/>
          </w:tcPr>
          <w:p w14:paraId="30DAAA71" w14:textId="0C687855" w:rsidR="00DC4F8D" w:rsidRPr="002416CB" w:rsidRDefault="00DC4F8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Pr="002416CB">
              <w:rPr>
                <w:rFonts w:ascii="Times New Roman" w:eastAsia="Times New Roman" w:hAnsi="Times New Roman" w:cs="Times New Roman"/>
                <w:kern w:val="0"/>
                <w:sz w:val="24"/>
                <w:szCs w:val="24"/>
                <w:lang w:eastAsia="en-IN"/>
                <w14:ligatures w14:val="none"/>
              </w:rPr>
              <w:instrText xml:space="preserve"> ADDIN ZOTERO_ITEM CSL_CITATION {"citationID":"yV1gq7O4","properties":{"formattedCitation":"[3]","plainCitation":"[3]","noteIndex":0},"citationItems":[{"id":5718,"uris":["http://zotero.org/users/local/tLbKPnjF/items/3YYIME9E"],"itemData":{"id":5718,"type":"article-journal","abstract":"Abstract\n            \n              In this study, we report transcription of genes involved in aerobic and anaerobic benzene degradation pathways in a benzene-degrading denitrifying continuous culture. Transcripts associated with the family\n              Peptococcaceae\n              dominated all samples (21–36% relative abundance) indicating their key role in the community. We found a highly transcribed gene cluster encoding a presumed anaerobic benzene carboxylase (AbcA and AbcD) and a benzoate-coenzyme A ligase (BzlA). Predicted gene products showed &gt;96% amino acid identity and similar gene order to the corresponding benzene degradation gene cluster described previously, providing further evidence for anaerobic benzene activation via carboxylation. For subsequent benzoyl-CoA dearomatization,\n              bam\n              -like genes analogous to the ones found in other strict anaerobes were transcribed, whereas gene transcripts involved in downstream benzoyl-CoA degradation were mostly analogous to the ones described in facultative anaerobes. The concurrent transcription of genes encoding enzymes involved in oxygenase-mediated aerobic benzene degradation suggested oxygen presence in the culture, possibly formed via a recently identified nitric oxide dismutase (Nod). Although we were unable to detect transcription of Nod-encoding genes, addition of nitrite and formate to the continuous culture showed indication for oxygen production. Such an oxygen production would enable aerobic microbes to thrive in oxygen-depleted and nitrate-containing subsurface environments contaminated with hydrocarbons.","container-title":"Scientific Reports","DOI":"10.1038/s41598-018-22617-x","ISSN":"2045-2322","issue":"1","journalAbbreviation":"Sci Rep","language":"en","note":"number: 1","page":"4490","source":"DOI.org (Crossref)","title":"A benzene-degrading nitrate-reducing microbial consortium displays aerobic and anaerobic benzene degradation pathways","volume":"8","author":[{"family":"Atashgahi","given":"Siavash"},{"family":"Hornung","given":"Bastian"},{"family":"Van Der Waals","given":"Marcelle J."},{"family":"Da Rocha","given":"Ulisses Nunes"},{"family":"Hugenholtz","given":"Floor"},{"family":"Nijsse","given":"Bart"},{"family":"Molenaar","given":"Douwe"},{"family":"Van Spanning","given":"Rob"},{"family":"Stams","given":"Alfons J. M."},{"family":"Gerritse","given":"Jan"},{"family":"Smidt","given":"Hauke"}],"issued":{"date-parts":[["2018",3,14]]}}}],"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2416CB">
              <w:rPr>
                <w:rFonts w:ascii="Times New Roman" w:hAnsi="Times New Roman" w:cs="Times New Roman"/>
                <w:sz w:val="24"/>
                <w:szCs w:val="24"/>
              </w:rPr>
              <w:t>[3]</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3997AD5D" w14:textId="77777777" w:rsidTr="00A4263A">
        <w:trPr>
          <w:trHeight w:val="288"/>
          <w:jc w:val="center"/>
        </w:trPr>
        <w:tc>
          <w:tcPr>
            <w:tcW w:w="538" w:type="pct"/>
          </w:tcPr>
          <w:p w14:paraId="02653E75"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tcPr>
          <w:p w14:paraId="0119C847" w14:textId="457142E9"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ah</w:t>
            </w:r>
          </w:p>
        </w:tc>
        <w:tc>
          <w:tcPr>
            <w:tcW w:w="2369" w:type="pct"/>
            <w:shd w:val="clear" w:color="auto" w:fill="auto"/>
            <w:vAlign w:val="center"/>
          </w:tcPr>
          <w:p w14:paraId="552500FE" w14:textId="2520BAE4"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odococcus pyridinivorans</w:t>
            </w:r>
          </w:p>
        </w:tc>
        <w:tc>
          <w:tcPr>
            <w:tcW w:w="762" w:type="pct"/>
            <w:shd w:val="clear" w:color="auto" w:fill="auto"/>
          </w:tcPr>
          <w:p w14:paraId="07A3FFC4" w14:textId="6EB27579" w:rsidR="00B92D7D" w:rsidRPr="002416CB" w:rsidRDefault="00E31369" w:rsidP="002416CB">
            <w:pPr>
              <w:spacing w:after="0" w:line="276"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 </w:t>
            </w:r>
            <w:r w:rsidR="00A4263A">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 xml:space="preserve">  </w:t>
            </w:r>
            <w:r w:rsidR="00B92D7D"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a1ngs36nmm5","properties":{"formattedCitation":"[4]","plainCitation":"[4]","noteIndex":0},"citationItems":[{"id":6923,"uris":["http://zotero.org/users/local/tLbKPnjF/items/RTF85NRU"],"itemData":{"id":6923,"type":"article-journal","container-title":"World Journal of Microbiology and Biotechnology","DOI":"10.1007/s11274-022-03489-w","ISSN":"0959-3993, 1573-0972","issue":"2","journalAbbreviation":"World J Microbiol Biotechnol","language":"en","page":"47","source":"DOI.org (Crossref)","title":"Bacterial degradation of mixed-PAHs and expression of PAH-catabolic genes","volume":"39","author":[{"literal":"Sakshi"},{"family":"Singh","given":"Santosh Kumar"},{"family":"Haritash","given":"Anil Kumar"}],"issued":{"date-parts":[["2023",2]]}}}],"schema":"https://github.com/citation-style-language/schema/raw/master/csl-citation.json"} </w:instrText>
            </w:r>
            <w:r w:rsidR="00B92D7D"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kern w:val="0"/>
                <w:sz w:val="24"/>
              </w:rPr>
              <w:t>[4]</w:t>
            </w:r>
            <w:r w:rsidR="00B92D7D"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45DFCA89" w14:textId="77777777" w:rsidTr="00A4263A">
        <w:trPr>
          <w:trHeight w:val="288"/>
          <w:jc w:val="center"/>
        </w:trPr>
        <w:tc>
          <w:tcPr>
            <w:tcW w:w="538" w:type="pct"/>
          </w:tcPr>
          <w:p w14:paraId="729305DD"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0D54E72D" w14:textId="77777777" w:rsidR="00B92D7D" w:rsidRPr="002416CB" w:rsidRDefault="00B92D7D" w:rsidP="002416CB">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roxA</w:t>
            </w:r>
          </w:p>
        </w:tc>
        <w:tc>
          <w:tcPr>
            <w:tcW w:w="2369" w:type="pct"/>
            <w:shd w:val="clear" w:color="auto" w:fill="auto"/>
          </w:tcPr>
          <w:p w14:paraId="0D354E71" w14:textId="77777777" w:rsidR="00B92D7D" w:rsidRPr="002416CB" w:rsidRDefault="00B92D7D" w:rsidP="002416CB">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Rhodococcus jostii</w:t>
            </w:r>
          </w:p>
        </w:tc>
        <w:tc>
          <w:tcPr>
            <w:tcW w:w="762" w:type="pct"/>
            <w:shd w:val="clear" w:color="auto" w:fill="auto"/>
          </w:tcPr>
          <w:p w14:paraId="510EF527" w14:textId="389632D6" w:rsidR="00B92D7D" w:rsidRPr="002416CB" w:rsidRDefault="00B92D7D" w:rsidP="002416CB">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sidR="00EF0478">
              <w:rPr>
                <w:rFonts w:ascii="Times New Roman" w:hAnsi="Times New Roman" w:cs="Times New Roman"/>
                <w:sz w:val="24"/>
                <w:szCs w:val="24"/>
              </w:rPr>
              <w:instrText xml:space="preserve"> ADDIN ZOTERO_ITEM CSL_CITATION {"citationID":"Vsyvuplt","properties":{"formattedCitation":"[5]","plainCitation":"[5]","noteIndex":0},"citationItems":[{"id":5809,"uris":["http://zotero.org/users/local/tLbKPnjF/items/UMVYSTKM"],"itemData":{"id":5809,"type":"article-journal","container-title":"Ecotoxicology and Environmental Safety","DOI":"10.1016/j.ecoenv.2021.112646","ISSN":"01476513","journalAbbreviation":"Ecotoxicology and Environmental Safety","language":"en","page":"112646","source":"DOI.org (Crossref)","title":"Anaerobic-petroleum degrading bacteria: Diversity and biotechnological applications for improving coastal soil","title-short":"Anaerobic-petroleum degrading bacteria","volume":"224","author":[{"family":"Wang","given":"Bingchen"},{"family":"Kuang","given":"Shaoping"},{"family":"Shao","given":"Hongbo"},{"family":"Wang","given":"Lei"},{"family":"Wang","given":"Huihui"}],"issued":{"date-parts":[["2021",11]]}}}],"schema":"https://github.com/citation-style-language/schema/raw/master/csl-citation.json"} </w:instrText>
            </w:r>
            <w:r w:rsidRPr="002416CB">
              <w:rPr>
                <w:rFonts w:ascii="Times New Roman" w:hAnsi="Times New Roman" w:cs="Times New Roman"/>
                <w:sz w:val="24"/>
                <w:szCs w:val="24"/>
              </w:rPr>
              <w:fldChar w:fldCharType="separate"/>
            </w:r>
            <w:r w:rsidR="00EF0478" w:rsidRPr="00EF0478">
              <w:rPr>
                <w:rFonts w:ascii="Times New Roman" w:hAnsi="Times New Roman" w:cs="Times New Roman"/>
                <w:sz w:val="24"/>
              </w:rPr>
              <w:t>[5]</w:t>
            </w:r>
            <w:r w:rsidRPr="002416CB">
              <w:rPr>
                <w:rFonts w:ascii="Times New Roman" w:hAnsi="Times New Roman" w:cs="Times New Roman"/>
                <w:sz w:val="24"/>
                <w:szCs w:val="24"/>
              </w:rPr>
              <w:fldChar w:fldCharType="end"/>
            </w:r>
          </w:p>
        </w:tc>
      </w:tr>
      <w:tr w:rsidR="00B92D7D" w:rsidRPr="00AF4240" w14:paraId="4FB4367A" w14:textId="77777777" w:rsidTr="00A4263A">
        <w:trPr>
          <w:trHeight w:val="288"/>
          <w:jc w:val="center"/>
        </w:trPr>
        <w:tc>
          <w:tcPr>
            <w:tcW w:w="538" w:type="pct"/>
          </w:tcPr>
          <w:p w14:paraId="3569BCCB"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47C751D" w14:textId="642BCA28"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ompST</w:t>
            </w:r>
          </w:p>
        </w:tc>
        <w:tc>
          <w:tcPr>
            <w:tcW w:w="2369" w:type="pct"/>
            <w:shd w:val="clear" w:color="auto" w:fill="auto"/>
            <w:vAlign w:val="center"/>
            <w:hideMark/>
          </w:tcPr>
          <w:p w14:paraId="25A5AA4F" w14:textId="361694E4"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lcanivorax dieselolei KS 293</w:t>
            </w:r>
          </w:p>
        </w:tc>
        <w:tc>
          <w:tcPr>
            <w:tcW w:w="762" w:type="pct"/>
            <w:shd w:val="clear" w:color="auto" w:fill="auto"/>
            <w:vAlign w:val="center"/>
            <w:hideMark/>
          </w:tcPr>
          <w:p w14:paraId="5F836B32" w14:textId="2CCA189C"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aq16ct1rb2","properties":{"formattedCitation":"[6]","plainCitation":"[6]","noteIndex":0},"citationItems":[{"id":5600,"uris":["http://zotero.org/users/local/tLbKPnjF/items/4DRE4ZQR"],"itemData":{"id":5600,"type":"article-journal","container-title":"Frontiers in Microbiology","DOI":"10.3389/fmicb.2016.02056","ISSN":"1664-302X","journalAbbreviation":"Front. Microbiol.","source":"DOI.org (Crossref)","title":"Hydrocarbonoclastic Alcanivorax Isolates Exhibit Different Physiological and Expression Responses to n-dodecane","URL":"http://journal.frontiersin.org/article/10.3389/fmicb.2016.02056/full","volume":"7","author":[{"family":"Barbato","given":"Marta"},{"family":"Scoma","given":"Alberto"},{"family":"Mapelli","given":"Francesca"},{"family":"De Smet","given":"Rebecca"},{"family":"Banat","given":"Ibrahim M."},{"family":"Daffonchio","given":"Daniele"},{"family":"Boon","given":"Nico"},{"family":"Borin","given":"Sara"}],"accessed":{"date-parts":[["2025",2,10]]},"issued":{"date-parts":[["2016",12,2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sz w:val="24"/>
              </w:rPr>
              <w:t>[6]</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2879DFAA" w14:textId="77777777" w:rsidTr="00A4263A">
        <w:trPr>
          <w:trHeight w:val="288"/>
          <w:jc w:val="center"/>
        </w:trPr>
        <w:tc>
          <w:tcPr>
            <w:tcW w:w="538" w:type="pct"/>
          </w:tcPr>
          <w:p w14:paraId="4F9AD3F1"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1C1946E"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aP1</w:t>
            </w:r>
          </w:p>
        </w:tc>
        <w:tc>
          <w:tcPr>
            <w:tcW w:w="2369" w:type="pct"/>
            <w:shd w:val="clear" w:color="auto" w:fill="auto"/>
            <w:vAlign w:val="center"/>
            <w:hideMark/>
          </w:tcPr>
          <w:p w14:paraId="7A67E532" w14:textId="4864357B"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acillus subtilis BMT</w:t>
            </w:r>
          </w:p>
        </w:tc>
        <w:tc>
          <w:tcPr>
            <w:tcW w:w="762" w:type="pct"/>
            <w:shd w:val="clear" w:color="auto" w:fill="auto"/>
            <w:vAlign w:val="center"/>
            <w:hideMark/>
          </w:tcPr>
          <w:p w14:paraId="7ED0B9EE" w14:textId="7E71E6CA"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F5SWVeUP","properties":{"formattedCitation":"[7]","plainCitation":"[7]","noteIndex":0},"citationItems":[{"id":6278,"uris":["http://zotero.org/users/local/tLbKPnjF/items/TSMWPBL6"],"itemData":{"id":6278,"type":"article-journal","abstract":"Abstract\n            \n              Background\n              \n                Benzo(a)pyrene (BaP), a high molecular weight pentacyclic aromatic hydrocarbon, is a priority pollutant of extreme concern.\n                Bacillus subtilis\n                BMT4i (MTCC 9447) degrades BaP through chromosomally encoded pathway. Nevertheless, inadequate information is available on BaP degradation pathway in genus Bacillus despite of its species being shown as potent BaP degrader. The objective of this study was to elucidate BaP degradation pathway in\n                B. subtilis\n                strain BMT4i by identifying metabolites through UHPLC-MS.\n              \n            \n            \n              Materials and methods\n              \n                Batch experiments were conducted to characterize metabolic pathway of BaP in the bacterium\n                B. subtilis\n                BMT4i. The metabolites were separated and characterized by UHPLC-MS.\n              \n            \n            \n              Results\n              The major intermediates of BaP metabolism that had accumulated in the culture media after 15 days of incubation were benzo(a)pyrene-11,12-epoxide, 7,8,9,10-tetrahydrobenzo[pqr]tetraphene-7,8,9,10-tetraol, benzo(a)pyrene-cis-7,8-dihydrodiol, 8-carboxy-7-hydroxy pyrene, chrysene-4 or 5-carboxylic acid, cis-4-(8-hydroxypyrene-7yl)-2-oxobut-3-enoic acid, hydroxymethoxybenzo(a)pyrene and dimethoxybenzo(a)pyrene. Among above, 8-carboxy-7-hydroxy pyrene, chrysene-4 or 5-carboxylic acid, and cis-4-(8-hydroxypyrene-7yl)-2-oxobut-3-enoic acid are ring cleavage products of BaP.\n            \n            \n              Conclusion\n              \n                The identified metabolites indicated that BMT4i initially oxidized BaP with monooxygenases and dioxygenases at C-11,12 or and C-7,8 and C-9,10 positions, suggesting operation of multiple pathways for BaP degradation in\n                B. subtilis\n                . Further studies are essential to find out whether the entire biodegradation process in\n                B. subtilis\n                results into metabolic detoxification of BaP or not.","container-title":"Turkish Journal of Biochemistry","DOI":"10.1515/tjb-2017-0334","ISSN":"1303-829X, 0250-4685","issue":"6","language":"en","note":"number: 6","page":"693-701","source":"DOI.org (Crossref)","title":"Benzo(a)pyrene degradation pathway in &lt;i&gt;Bacillus subtilis&lt;/i&gt; BMT4i (MTCC 9447)","volume":"43","author":[{"family":"Bhatt","given":"Kamlesh Kumar"},{"family":"Lily","given":"Madhuri Kaushish"},{"family":"Joshi","given":"Girdhar"},{"family":"Dangwal","given":"Koushalya"}],"issued":{"date-parts":[["2018",11,27]]}}}],"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sz w:val="24"/>
              </w:rPr>
              <w:t>[7]</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0C9DB4C3" w14:textId="77777777" w:rsidTr="00A4263A">
        <w:trPr>
          <w:trHeight w:val="288"/>
          <w:jc w:val="center"/>
        </w:trPr>
        <w:tc>
          <w:tcPr>
            <w:tcW w:w="538" w:type="pct"/>
          </w:tcPr>
          <w:p w14:paraId="66864E81"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97E8B39"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ap</w:t>
            </w:r>
          </w:p>
        </w:tc>
        <w:tc>
          <w:tcPr>
            <w:tcW w:w="2369" w:type="pct"/>
            <w:shd w:val="clear" w:color="auto" w:fill="auto"/>
            <w:vAlign w:val="center"/>
            <w:hideMark/>
          </w:tcPr>
          <w:p w14:paraId="16AFD3D0"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ycobacterium vanbaalenii PYR-1</w:t>
            </w:r>
          </w:p>
        </w:tc>
        <w:tc>
          <w:tcPr>
            <w:tcW w:w="762" w:type="pct"/>
            <w:shd w:val="clear" w:color="auto" w:fill="auto"/>
            <w:vAlign w:val="center"/>
          </w:tcPr>
          <w:p w14:paraId="725D9EB0" w14:textId="38A0CEA9"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6eiAqkdp","properties":{"formattedCitation":"[8]","plainCitation":"[8]","noteIndex":0},"citationItems":[{"id":5893,"uris":["http://zotero.org/users/local/tLbKPnjF/items/NCB5SD36"],"itemData":{"id":5893,"type":"article-journal","container-title":"Biodegradation","DOI":"10.1007/s10532-018-9837-x","ISSN":"0923-9820, 1572-9729","issue":"4","journalAbbreviation":"Biodegradation","language":"en","note":"number: 4","page":"359-407","source":"DOI.org (Crossref)","title":"Aerobic bacteria degrading both n-alkanes and aromatic hydrocarbons: an undervalued strategy for metabolic diversity and flexibility","title-short":"Aerobic bacteria degrading both n-alkanes and aromatic hydrocarbons","volume":"29","author":[{"family":"Brzeszcz","given":"Joanna"},{"family":"Kaszycki","given":"Paweł"}],"issued":{"date-parts":[["2018",8]]}}}],"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sz w:val="24"/>
              </w:rPr>
              <w:t>[8]</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235B0969" w14:textId="77777777" w:rsidTr="00A4263A">
        <w:trPr>
          <w:trHeight w:val="288"/>
          <w:jc w:val="center"/>
        </w:trPr>
        <w:tc>
          <w:tcPr>
            <w:tcW w:w="538" w:type="pct"/>
          </w:tcPr>
          <w:p w14:paraId="192C42D5"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20C9C60"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idA</w:t>
            </w:r>
          </w:p>
        </w:tc>
        <w:tc>
          <w:tcPr>
            <w:tcW w:w="2369" w:type="pct"/>
            <w:shd w:val="clear" w:color="auto" w:fill="auto"/>
            <w:vAlign w:val="center"/>
            <w:hideMark/>
          </w:tcPr>
          <w:p w14:paraId="48D7F527"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 vanbaalenii PYR-1</w:t>
            </w:r>
          </w:p>
        </w:tc>
        <w:tc>
          <w:tcPr>
            <w:tcW w:w="762" w:type="pct"/>
            <w:shd w:val="clear" w:color="auto" w:fill="auto"/>
            <w:vAlign w:val="center"/>
            <w:hideMark/>
          </w:tcPr>
          <w:p w14:paraId="1FE4B0B0" w14:textId="5B405403"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anfljrbtnp","properties":{"formattedCitation":"[8], [9]","plainCitation":"[8], [9]","noteIndex":0},"citationItems":[{"id":5893,"uris":["http://zotero.org/users/local/tLbKPnjF/items/NCB5SD36"],"itemData":{"id":5893,"type":"article-journal","container-title":"Biodegradation","DOI":"10.1007/s10532-018-9837-x","ISSN":"0923-9820, 1572-9729","issue":"4","journalAbbreviation":"Biodegradation","language":"en","note":"number: 4","page":"359-407","source":"DOI.org (Crossref)","title":"Aerobic bacteria degrading both n-alkanes and aromatic hydrocarbons: an undervalued strategy for metabolic diversity and flexibility","title-short":"Aerobic bacteria degrading both n-alkanes and aromatic hydrocarbons","volume":"29","author":[{"family":"Brzeszcz","given":"Joanna"},{"family":"Kaszycki","given":"Paweł"}],"issued":{"date-parts":[["2018",8]]}}},{"id":6916,"uris":["http://zotero.org/users/local/tLbKPnjF/items/EUDK648V"],"itemData":{"id":6916,"type":"article-journal","abstract":"ABSTRACT\n            \n              Two strains, identified as\n              Rhodococcus wratislaviensis\n              IFP 2016 and\n              Rhodococcus aetherivorans\n              IFP 2017, were isolated from a microbial consortium that degraded 15 petroleum compounds or additives when provided in a mixture containing 16 compounds (benzene, toluene, ethylbenzene,\n              m\n              -xylene,\n              p\n              -xylene,\n              o\n              -xylene, octane, hexadecane, 2,2,4-trimethylpentane [isooctane], cyclohexane, cyclohexanol, naphthalene, methyl\n              tert\n              -butyl ether [MTBE], ethyl\n              tert\n              -butyl ether [ETBE],\n              tert\n              -butyl alcohol [TBA], and 2-ethylhexyl nitrate [2-EHN]). The strains had broad degradation capacities toward the compounds, including the more recalcitrant ones, MTBE, ETBE, isooctane, cyclohexane, and 2-EHN.\n              R. wratislaviensis\n              IFP 2016 degraded and mineralized to different extents 11 of the compounds when provided individually, sometimes requiring 2,2,4,4,6,8,8-heptamethylnonane (HMN) as a cosolvent.\n              R. aetherivorans\n              IFP 2017 degraded a reduced spectrum of substrates. The coculture of the two strains degraded completely 13 compounds, isooctane and 2-EHN were partially degraded (30% and 73%, respectively), and only TBA was not degraded. Significant MTBE and ETBE degradation rates, 14.3 and 116.1 μmol of ether degraded h\n              −1\n              g\n              −1\n              (dry weight), respectively, were measured for\n              R. aetherivorans\n              IFP 2017. The presence of benzene, toluene, ethylbenzene, and xylenes (BTEXs) had a detrimental effect on ETBE and MTBE biodegradation, whereas octane had a positive effect on the MTBE biodegradation by\n              R. wratislaviensis\n              IFP 2016. BTEXs had either beneficial or detrimental effects on their own degradation by\n              R. wratislaviensis\n              IFP 2016. Potential genes involved in hydrocarbon degradation in the two strains were identified and partially sequenced.","container-title":"Applied and Environmental Microbiology","DOI":"10.1128/AEM.01117-09","ISSN":"0099-2240, 1098-5336","issue":"24","journalAbbreviation":"Appl Environ Microbiol","language":"en","page":"7774-7782","source":"DOI.org (Crossref)","title":"Degradation of a Mixture of Hydrocarbons, Gasoline, and Diesel Oil Additives by &lt;i&gt;Rhodococcus aetherivorans&lt;/i&gt; and &lt;i&gt;Rhodococcus wratislaviensis&lt;/i&gt;","volume":"75","author":[{"family":"Auffret","given":"Marc"},{"family":"Labbé","given":"Diane"},{"family":"Thouand","given":"Gérald"},{"family":"Greer","given":"Charles W."},{"family":"Fayolle-Guichard","given":"Françoise"}],"issued":{"date-parts":[["2009",12,15]]}}}],"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kern w:val="0"/>
                <w:sz w:val="24"/>
              </w:rPr>
              <w:t>[8], [9]</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43D1E539" w14:textId="77777777" w:rsidTr="00A4263A">
        <w:trPr>
          <w:trHeight w:val="288"/>
          <w:jc w:val="center"/>
        </w:trPr>
        <w:tc>
          <w:tcPr>
            <w:tcW w:w="538" w:type="pct"/>
          </w:tcPr>
          <w:p w14:paraId="710D3420"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tcPr>
          <w:p w14:paraId="2295AA23" w14:textId="71E76FCB"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lkH</w:t>
            </w:r>
          </w:p>
        </w:tc>
        <w:tc>
          <w:tcPr>
            <w:tcW w:w="2369" w:type="pct"/>
            <w:shd w:val="clear" w:color="auto" w:fill="auto"/>
            <w:vAlign w:val="center"/>
          </w:tcPr>
          <w:p w14:paraId="62ACB397" w14:textId="283EB414" w:rsidR="00B92D7D" w:rsidRPr="002416CB" w:rsidRDefault="00B92D7D"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0C32C1">
              <w:rPr>
                <w:rFonts w:ascii="Times New Roman" w:eastAsia="Times New Roman" w:hAnsi="Times New Roman" w:cs="Times New Roman"/>
                <w:i/>
                <w:iCs/>
                <w:kern w:val="0"/>
                <w:sz w:val="24"/>
                <w:szCs w:val="24"/>
                <w:lang w:eastAsia="en-IN"/>
                <w14:ligatures w14:val="none"/>
              </w:rPr>
              <w:t>Rhodococcus erythropoli</w:t>
            </w:r>
            <w:r w:rsidR="00A4263A">
              <w:rPr>
                <w:rFonts w:ascii="Times New Roman" w:eastAsia="Times New Roman" w:hAnsi="Times New Roman" w:cs="Times New Roman"/>
                <w:i/>
                <w:iCs/>
                <w:kern w:val="0"/>
                <w:sz w:val="24"/>
                <w:szCs w:val="24"/>
                <w:lang w:eastAsia="en-IN"/>
                <w14:ligatures w14:val="none"/>
              </w:rPr>
              <w:t>s</w:t>
            </w:r>
          </w:p>
        </w:tc>
        <w:tc>
          <w:tcPr>
            <w:tcW w:w="762" w:type="pct"/>
            <w:shd w:val="clear" w:color="auto" w:fill="auto"/>
            <w:vAlign w:val="center"/>
          </w:tcPr>
          <w:p w14:paraId="16728E83" w14:textId="7785DB60"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a1p7mitg93l","properties":{"formattedCitation":"[10]","plainCitation":"[10]","noteIndex":0},"citationItems":[{"id":6918,"uris":["http://zotero.org/users/local/tLbKPnjF/items/YSXC6SD2"],"itemData":{"id":6918,"type":"article-journal","container-title":"Ecotoxicology and Environmental Safety","DOI":"10.1016/j.ecoenv.2018.11.081","ISSN":"01476513","journalAbbreviation":"Ecotoxicology and Environmental Safety","language":"en","page":"615-622","source":"DOI.org (Crossref)","title":"The effect of bioaugmentation of petroleum-contaminated soil with Rhodococcus erythropolis strains on removal of petroleum from soil","volume":"169","author":[{"family":"Pacwa-Płociniczak","given":"Magdalena"},{"family":"Czapla","given":"Joanna"},{"family":"Płociniczak","given":"Tomasz"},{"family":"Piotrowska-Seget","given":"Zofia"}],"issued":{"date-parts":[["2019",3]]}}}],"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kern w:val="0"/>
                <w:sz w:val="24"/>
              </w:rPr>
              <w:t>[10]</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3967488B" w14:textId="77777777" w:rsidTr="00A4263A">
        <w:trPr>
          <w:trHeight w:val="288"/>
          <w:jc w:val="center"/>
        </w:trPr>
        <w:tc>
          <w:tcPr>
            <w:tcW w:w="538" w:type="pct"/>
          </w:tcPr>
          <w:p w14:paraId="7684C0D5"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DE6945A"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ahA3</w:t>
            </w:r>
          </w:p>
        </w:tc>
        <w:tc>
          <w:tcPr>
            <w:tcW w:w="2369" w:type="pct"/>
            <w:shd w:val="clear" w:color="auto" w:fill="auto"/>
            <w:vAlign w:val="center"/>
            <w:hideMark/>
          </w:tcPr>
          <w:p w14:paraId="71D62CF7" w14:textId="3AAC9BE2"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eudomonas</w:t>
            </w:r>
          </w:p>
        </w:tc>
        <w:tc>
          <w:tcPr>
            <w:tcW w:w="762" w:type="pct"/>
            <w:shd w:val="clear" w:color="auto" w:fill="auto"/>
            <w:vAlign w:val="center"/>
            <w:hideMark/>
          </w:tcPr>
          <w:p w14:paraId="4087EBA1" w14:textId="63ED52E2"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jQQFtt45","properties":{"formattedCitation":"[11]","plainCitation":"[11]","noteIndex":0},"citationItems":[{"id":5626,"uris":["http://zotero.org/users/local/tLbKPnjF/items/9SXR7X6G"],"itemData":{"id":5626,"type":"article-journal","abstract":"Abstract\n            \n              This study was undertaken to determine the distribution of soil bacteria capable of utilizing both\n              n\n              -alkanes and aromatic hydrocarbons. These microorganisms have not been comprehensively investigated so far. Ten contaminated (4046–43,861 mg of total petroleum hydrocarbons (TPH) kg\n              −1\n               of dry weight of soil) and five unpolluted (320–2754 mg TPH kg\n              −1\n              of dry weight of soil) soil samples from temperate, arid, and Alpine soils were subjected to isolation of degraders with extended preferences and shotgun metagenomic sequencing (selected samples). The applied approach allowed to reveal that (a) these bacteria can be isolated from pristine and polluted soils, and (b) the distribution of alkane monooxygenase (\n              alkB\n              ) and aromatic ring hydroxylating dioxygenases (ARHDs) encoding genes is not associated with the contamination presence. Some\n              alkB\n              and ARHD genes shared the same taxonomic affiliation; they were most often linked with the\n              Rhodococcus\n              ,\n              Pseudomonas\n              , and\n              Mycolicibacterium\n              genera. Moreover, these taxa together with the\n              Paeniglutamicibacter\n              genus constituted the most numerous groups among 132 culturable strains growing in the presence of both\n              n\n              -alkanes and aromatic hydrocarbons. All those results indicate (a) the prevalence of the hydrocarbon degraders with extended preferences and (b) the potential of uncontaminated soil as a source of hydrocarbon degraders applied for bioremediation purposes.","container-title":"Environmental Science and Pollution Research","DOI":"10.1007/s11356-023-31405-8","ISSN":"1614-7499","issue":"4","journalAbbreviation":"Environ Sci Pollut Res","language":"en","note":"number: 4","page":"5668-5683","source":"DOI.org (Crossref)","title":"Bacteria degrading both n-alkanes and aromatic hydrocarbons are prevalent in soils","volume":"31","author":[{"family":"Brzeszcz","given":"Joanna"},{"family":"Steliga","given":"Teresa"},{"family":"Ryszka","given":"Przemysław"},{"family":"Kaszycki","given":"Paweł"},{"family":"Kapusta","given":"Piotr"}],"issued":{"date-parts":[["2023",12,2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sz w:val="24"/>
              </w:rPr>
              <w:t>[11]</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1940D832" w14:textId="77777777" w:rsidTr="00A4263A">
        <w:trPr>
          <w:trHeight w:val="288"/>
          <w:jc w:val="center"/>
        </w:trPr>
        <w:tc>
          <w:tcPr>
            <w:tcW w:w="538" w:type="pct"/>
          </w:tcPr>
          <w:p w14:paraId="4A56DA28"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0FC0C53"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brB</w:t>
            </w:r>
          </w:p>
        </w:tc>
        <w:tc>
          <w:tcPr>
            <w:tcW w:w="2369" w:type="pct"/>
            <w:shd w:val="clear" w:color="auto" w:fill="auto"/>
            <w:vAlign w:val="center"/>
            <w:hideMark/>
          </w:tcPr>
          <w:p w14:paraId="60716CD2"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Geotalea daltonii FRC-32</w:t>
            </w:r>
          </w:p>
        </w:tc>
        <w:tc>
          <w:tcPr>
            <w:tcW w:w="762" w:type="pct"/>
            <w:shd w:val="clear" w:color="auto" w:fill="auto"/>
            <w:vAlign w:val="center"/>
            <w:hideMark/>
          </w:tcPr>
          <w:p w14:paraId="7A68959E" w14:textId="65B13BEA"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sidR="00EF0478">
              <w:rPr>
                <w:rFonts w:ascii="Times New Roman" w:eastAsia="Times New Roman" w:hAnsi="Times New Roman" w:cs="Times New Roman"/>
                <w:kern w:val="0"/>
                <w:sz w:val="24"/>
                <w:szCs w:val="24"/>
                <w:u w:val="single"/>
                <w:lang w:eastAsia="en-IN"/>
                <w14:ligatures w14:val="none"/>
              </w:rPr>
              <w:instrText xml:space="preserve"> ADDIN ZOTERO_ITEM CSL_CITATION {"citationID":"6VUt8O4m","properties":{"formattedCitation":"[12]","plainCitation":"[12]","noteIndex":0},"citationItems":[{"id":6716,"uris":["http://zotero.org/users/local/tLbKPnjF/items/2SGVUAKV"],"itemData":{"id":6716,"type":"article-journal","abstract":"ABSTRACT\n            \n              \n              \n                Benzene is a widespread groundwater contaminant that persists under anoxic conditions. The aim of this study was to more accurately investigate anaerobic microbial degradation pathways to predict benzene fate and transport. Preliminary genomic analysis of\n                Geotalea daltonii\n                strain FRC-32, isolated from contaminated groundwater, revealed the presence of putative aromatic-degrading genes.\n                G. daltonii\n                was subsequently shown to conserve energy for growth on benzene as the sole electron donor and fumarate or nitrate as the electron acceptor. The\n                hbs\n                gene, encoding for 3-hydroxybenzylsuccinate synthase (Hbs), a homolog of the radical-forming, toluene-activating benzylsuccinate synthase (Bss), was upregulated during benzene oxidation in\n                G. daltonii\n                , while the\n                bss\n                gene was upregulated during toluene oxidation. Addition of benzene to the\n                G. daltonii\n                whole-cell lysate resulted in toluene formation, indicating that methylation of benzene was occurring. Complementation of σ\n                54\n                -\n                (deficient)\n                E. coli\n                transformed with the\n                bss\n                operon restored its ability to grow in the presence of toluene, revealing\n                bss\n                to be regulated by σ\n                54\n                . Binding sites for σ\n                70\n                and the transition state regulator AbrB were identified in the promoter region of the σ\n                54\n                -encoding gene\n                rpoN,\n                and binding was confirmed. Induced expression of\n                abrB\n                during benzene and toluene degradation caused\n                G. daltonii\n                cultures to transition to the death phase. Our results suggested that\n                G. daltonii\n                can anaerobically oxidize benzene by methylation, which is regulated by σ\n                54\n                and AbrB. Our findings further indicated that the benzene, toluene, and benzoate degradation pathways converge into a single metabolic pathway, representing a uniquely efficient approach to anaerobic aromatic degradation in\n                G. daltonii\n                .\n              \n            \n            \n              IMPORTANCE\n              \n                The contamination of anaerobic subsurface environments including groundwater with toxic aromatic hydrocarbons, specifically benzene, toluene, ethylbenzene, and xylene, has become a global issue. Subsurface groundwater is largely anoxic, and further study is needed to understand the natural attenuation of these compounds. This study elucidated a metabolic pathway utilized by the bacterium\n                Geotalea daltonii\n                capable of anaerobically degrading the recalcitrant molecule benzene using a unique activation mechanism involving methylation. The identification of aromatic-degrading genes and AbrB as a regulator of the anaerobic benzene and toluene degradation pathways provides insights into the mechanisms employed by\n                G. daltonii\n                to modulate metabolic pathways as necessary to thrive in anoxic contaminated groundwater. Our findings contribute to the understanding of novel anaerobic benzene degradation pathways that could potentially be harnessed to develop improved strategies for bioremediation of groundwater contaminants.\n              \n            \n          , \n            \n              The contamination of anaerobic subsurface environments including groundwater with toxic aromatic hydrocarbons, specifically benzene, toluene, ethylbenzene, and xylene, has become a global issue. Subsurface groundwater is largely anoxic, and further study is needed to understand the natural attenuation of these compounds. This study elucidated a metabolic pathway utilized by the bacterium\n              Geotalea daltonii\n              capable of anaerobically degrading the recalcitrant molecule benzene using a unique activation mechanism involving methylation. The identification of aromatic-degrading genes and AbrB as a regulator of the anaerobic benzene and toluene degradation pathways provides insights into the mechanisms employed by\n              G. daltonii\n              to modulate metabolic pathways as necessary to thrive in anoxic contaminated groundwater. Our findings contribute to the understanding of novel anaerobic benzene degradation pathways that could potentially be harnessed to develop improved strategies for bioremediation of groundwater contaminants.","container-title":"Applied and Environmental Microbiology","DOI":"10.1128/aem.00856-24","ISSN":"0099-2240, 1098-5336","issue":"10","journalAbbreviation":"Appl Environ Microbiol","language":"en","note":"number: 10","page":"e00856-24","source":"DOI.org (Crossref)","title":"Anaerobic benzene oxidation in &lt;i&gt;Geotalea daltonii&lt;/i&gt; involves activation by methylation and is regulated by the transition state regulator AbrB","volume":"90","author":[{"family":"Bullows","given":"James E."},{"family":"Kanak","given":"Alison"},{"family":"Shedrick","given":"Lawrence"},{"family":"Kiessling","given":"Christina"},{"family":"Aklujkar","given":"Muktak"},{"family":"Kostka","given":"Joel"},{"family":"Chin","given":"Kuk-Jeong"}],"editor":[{"family":"Nikel","given":"Pablo Ivan"}],"issued":{"date-parts":[["2024",10,23]]}}}],"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00EF0478" w:rsidRPr="00EF0478">
              <w:rPr>
                <w:rFonts w:ascii="Times New Roman" w:hAnsi="Times New Roman" w:cs="Times New Roman"/>
                <w:sz w:val="24"/>
              </w:rPr>
              <w:t>[12]</w:t>
            </w:r>
            <w:r w:rsidRPr="002416CB">
              <w:rPr>
                <w:rFonts w:ascii="Times New Roman" w:eastAsia="Times New Roman" w:hAnsi="Times New Roman" w:cs="Times New Roman"/>
                <w:kern w:val="0"/>
                <w:sz w:val="24"/>
                <w:szCs w:val="24"/>
                <w:u w:val="single"/>
                <w:lang w:eastAsia="en-IN"/>
                <w14:ligatures w14:val="none"/>
              </w:rPr>
              <w:fldChar w:fldCharType="end"/>
            </w:r>
          </w:p>
        </w:tc>
      </w:tr>
      <w:tr w:rsidR="00B92D7D" w:rsidRPr="00AF4240" w14:paraId="16829CF9" w14:textId="77777777" w:rsidTr="00A4263A">
        <w:trPr>
          <w:trHeight w:val="288"/>
          <w:jc w:val="center"/>
        </w:trPr>
        <w:tc>
          <w:tcPr>
            <w:tcW w:w="538" w:type="pct"/>
          </w:tcPr>
          <w:p w14:paraId="67B2AB23"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C5C47AA"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lptCAB</w:t>
            </w:r>
          </w:p>
        </w:tc>
        <w:tc>
          <w:tcPr>
            <w:tcW w:w="2369" w:type="pct"/>
            <w:shd w:val="clear" w:color="auto" w:fill="auto"/>
            <w:vAlign w:val="center"/>
            <w:hideMark/>
          </w:tcPr>
          <w:p w14:paraId="0B361875"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Geotalea daltonii FRC-32</w:t>
            </w:r>
          </w:p>
        </w:tc>
        <w:tc>
          <w:tcPr>
            <w:tcW w:w="762" w:type="pct"/>
            <w:shd w:val="clear" w:color="auto" w:fill="auto"/>
            <w:hideMark/>
          </w:tcPr>
          <w:p w14:paraId="3554EFDC" w14:textId="31565167"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sidR="00EF0478">
              <w:rPr>
                <w:rFonts w:ascii="Times New Roman" w:eastAsia="Times New Roman" w:hAnsi="Times New Roman" w:cs="Times New Roman"/>
                <w:kern w:val="0"/>
                <w:sz w:val="24"/>
                <w:szCs w:val="24"/>
                <w:u w:val="single"/>
                <w:lang w:eastAsia="en-IN"/>
                <w14:ligatures w14:val="none"/>
              </w:rPr>
              <w:instrText xml:space="preserve"> ADDIN ZOTERO_ITEM CSL_CITATION {"citationID":"s3egkock","properties":{"formattedCitation":"[12]","plainCitation":"[12]","noteIndex":0},"citationItems":[{"id":6716,"uris":["http://zotero.org/users/local/tLbKPnjF/items/2SGVUAKV"],"itemData":{"id":6716,"type":"article-journal","abstract":"ABSTRACT\n            \n              \n              \n                Benzene is a widespread groundwater contaminant that persists under anoxic conditions. The aim of this study was to more accurately investigate anaerobic microbial degradation pathways to predict benzene fate and transport. Preliminary genomic analysis of\n                Geotalea daltonii\n                strain FRC-32, isolated from contaminated groundwater, revealed the presence of putative aromatic-degrading genes.\n                G. daltonii\n                was subsequently shown to conserve energy for growth on benzene as the sole electron donor and fumarate or nitrate as the electron acceptor. The\n                hbs\n                gene, encoding for 3-hydroxybenzylsuccinate synthase (Hbs), a homolog of the radical-forming, toluene-activating benzylsuccinate synthase (Bss), was upregulated during benzene oxidation in\n                G. daltonii\n                , while the\n                bss\n                gene was upregulated during toluene oxidation. Addition of benzene to the\n                G. daltonii\n                whole-cell lysate resulted in toluene formation, indicating that methylation of benzene was occurring. Complementation of σ\n                54\n                -\n                (deficient)\n                E. coli\n                transformed with the\n                bss\n                operon restored its ability to grow in the presence of toluene, revealing\n                bss\n                to be regulated by σ\n                54\n                . Binding sites for σ\n                70\n                and the transition state regulator AbrB were identified in the promoter region of the σ\n                54\n                -encoding gene\n                rpoN,\n                and binding was confirmed. Induced expression of\n                abrB\n                during benzene and toluene degradation caused\n                G. daltonii\n                cultures to transition to the death phase. Our results suggested that\n                G. daltonii\n                can anaerobically oxidize benzene by methylation, which is regulated by σ\n                54\n                and AbrB. Our findings further indicated that the benzene, toluene, and benzoate degradation pathways converge into a single metabolic pathway, representing a uniquely efficient approach to anaerobic aromatic degradation in\n                G. daltonii\n                .\n              \n            \n            \n              IMPORTANCE\n              \n                The contamination of anaerobic subsurface environments including groundwater with toxic aromatic hydrocarbons, specifically benzene, toluene, ethylbenzene, and xylene, has become a global issue. Subsurface groundwater is largely anoxic, and further study is needed to understand the natural attenuation of these compounds. This study elucidated a metabolic pathway utilized by the bacterium\n                Geotalea daltonii\n                capable of anaerobically degrading the recalcitrant molecule benzene using a unique activation mechanism involving methylation. The identification of aromatic-degrading genes and AbrB as a regulator of the anaerobic benzene and toluene degradation pathways provides insights into the mechanisms employed by\n                G. daltonii\n                to modulate metabolic pathways as necessary to thrive in anoxic contaminated groundwater. Our findings contribute to the understanding of novel anaerobic benzene degradation pathways that could potentially be harnessed to develop improved strategies for bioremediation of groundwater contaminants.\n              \n            \n          , \n            \n              The contamination of anaerobic subsurface environments including groundwater with toxic aromatic hydrocarbons, specifically benzene, toluene, ethylbenzene, and xylene, has become a global issue. Subsurface groundwater is largely anoxic, and further study is needed to understand the natural attenuation of these compounds. This study elucidated a metabolic pathway utilized by the bacterium\n              Geotalea daltonii\n              capable of anaerobically degrading the recalcitrant molecule benzene using a unique activation mechanism involving methylation. The identification of aromatic-degrading genes and AbrB as a regulator of the anaerobic benzene and toluene degradation pathways provides insights into the mechanisms employed by\n              G. daltonii\n              to modulate metabolic pathways as necessary to thrive in anoxic contaminated groundwater. Our findings contribute to the understanding of novel anaerobic benzene degradation pathways that could potentially be harnessed to develop improved strategies for bioremediation of groundwater contaminants.","container-title":"Applied and Environmental Microbiology","DOI":"10.1128/aem.00856-24","ISSN":"0099-2240, 1098-5336","issue":"10","journalAbbreviation":"Appl Environ Microbiol","language":"en","note":"number: 10","page":"e00856-24","source":"DOI.org (Crossref)","title":"Anaerobic benzene oxidation in &lt;i&gt;Geotalea daltonii&lt;/i&gt; involves activation by methylation and is regulated by the transition state regulator AbrB","volume":"90","author":[{"family":"Bullows","given":"James E."},{"family":"Kanak","given":"Alison"},{"family":"Shedrick","given":"Lawrence"},{"family":"Kiessling","given":"Christina"},{"family":"Aklujkar","given":"Muktak"},{"family":"Kostka","given":"Joel"},{"family":"Chin","given":"Kuk-Jeong"}],"editor":[{"family":"Nikel","given":"Pablo Ivan"}],"issued":{"date-parts":[["2024",10,23]]}}}],"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00EF0478" w:rsidRPr="00EF0478">
              <w:rPr>
                <w:rFonts w:ascii="Times New Roman" w:hAnsi="Times New Roman" w:cs="Times New Roman"/>
                <w:sz w:val="24"/>
              </w:rPr>
              <w:t>[12]</w:t>
            </w:r>
            <w:r w:rsidRPr="002416CB">
              <w:rPr>
                <w:rFonts w:ascii="Times New Roman" w:eastAsia="Times New Roman" w:hAnsi="Times New Roman" w:cs="Times New Roman"/>
                <w:kern w:val="0"/>
                <w:sz w:val="24"/>
                <w:szCs w:val="24"/>
                <w:u w:val="single"/>
                <w:lang w:eastAsia="en-IN"/>
                <w14:ligatures w14:val="none"/>
              </w:rPr>
              <w:fldChar w:fldCharType="end"/>
            </w:r>
          </w:p>
        </w:tc>
      </w:tr>
      <w:tr w:rsidR="00B92D7D" w:rsidRPr="00AF4240" w14:paraId="3B4C8356" w14:textId="77777777" w:rsidTr="00A4263A">
        <w:trPr>
          <w:trHeight w:val="288"/>
          <w:jc w:val="center"/>
        </w:trPr>
        <w:tc>
          <w:tcPr>
            <w:tcW w:w="538" w:type="pct"/>
          </w:tcPr>
          <w:p w14:paraId="2BCCABF7"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5EDDC59"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poN</w:t>
            </w:r>
          </w:p>
        </w:tc>
        <w:tc>
          <w:tcPr>
            <w:tcW w:w="2369" w:type="pct"/>
            <w:shd w:val="clear" w:color="auto" w:fill="auto"/>
            <w:vAlign w:val="center"/>
            <w:hideMark/>
          </w:tcPr>
          <w:p w14:paraId="712B3651"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Geotalea daltonii FRC-32</w:t>
            </w:r>
          </w:p>
        </w:tc>
        <w:tc>
          <w:tcPr>
            <w:tcW w:w="762" w:type="pct"/>
            <w:shd w:val="clear" w:color="auto" w:fill="auto"/>
            <w:hideMark/>
          </w:tcPr>
          <w:p w14:paraId="21CFC886" w14:textId="64C503F6"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sidR="00EF0478">
              <w:rPr>
                <w:rFonts w:ascii="Times New Roman" w:eastAsia="Times New Roman" w:hAnsi="Times New Roman" w:cs="Times New Roman"/>
                <w:kern w:val="0"/>
                <w:sz w:val="24"/>
                <w:szCs w:val="24"/>
                <w:u w:val="single"/>
                <w:lang w:eastAsia="en-IN"/>
                <w14:ligatures w14:val="none"/>
              </w:rPr>
              <w:instrText xml:space="preserve"> ADDIN ZOTERO_ITEM CSL_CITATION {"citationID":"3WfLmuCc","properties":{"formattedCitation":"[12]","plainCitation":"[12]","noteIndex":0},"citationItems":[{"id":6716,"uris":["http://zotero.org/users/local/tLbKPnjF/items/2SGVUAKV"],"itemData":{"id":6716,"type":"article-journal","abstract":"ABSTRACT\n            \n              \n              \n                Benzene is a widespread groundwater contaminant that persists under anoxic conditions. The aim of this study was to more accurately investigate anaerobic microbial degradation pathways to predict benzene fate and transport. Preliminary genomic analysis of\n                Geotalea daltonii\n                strain FRC-32, isolated from contaminated groundwater, revealed the presence of putative aromatic-degrading genes.\n                G. daltonii\n                was subsequently shown to conserve energy for growth on benzene as the sole electron donor and fumarate or nitrate as the electron acceptor. The\n                hbs\n                gene, encoding for 3-hydroxybenzylsuccinate synthase (Hbs), a homolog of the radical-forming, toluene-activating benzylsuccinate synthase (Bss), was upregulated during benzene oxidation in\n                G. daltonii\n                , while the\n                bss\n                gene was upregulated during toluene oxidation. Addition of benzene to the\n                G. daltonii\n                whole-cell lysate resulted in toluene formation, indicating that methylation of benzene was occurring. Complementation of σ\n                54\n                -\n                (deficient)\n                E. coli\n                transformed with the\n                bss\n                operon restored its ability to grow in the presence of toluene, revealing\n                bss\n                to be regulated by σ\n                54\n                . Binding sites for σ\n                70\n                and the transition state regulator AbrB were identified in the promoter region of the σ\n                54\n                -encoding gene\n                rpoN,\n                and binding was confirmed. Induced expression of\n                abrB\n                during benzene and toluene degradation caused\n                G. daltonii\n                cultures to transition to the death phase. Our results suggested that\n                G. daltonii\n                can anaerobically oxidize benzene by methylation, which is regulated by σ\n                54\n                and AbrB. Our findings further indicated that the benzene, toluene, and benzoate degradation pathways converge into a single metabolic pathway, representing a uniquely efficient approach to anaerobic aromatic degradation in\n                G. daltonii\n                .\n              \n            \n            \n              IMPORTANCE\n              \n                The contamination of anaerobic subsurface environments including groundwater with toxic aromatic hydrocarbons, specifically benzene, toluene, ethylbenzene, and xylene, has become a global issue. Subsurface groundwater is largely anoxic, and further study is needed to understand the natural attenuation of these compounds. This study elucidated a metabolic pathway utilized by the bacterium\n                Geotalea daltonii\n                capable of anaerobically degrading the recalcitrant molecule benzene using a unique activation mechanism involving methylation. The identification of aromatic-degrading genes and AbrB as a regulator of the anaerobic benzene and toluene degradation pathways provides insights into the mechanisms employed by\n                G. daltonii\n                to modulate metabolic pathways as necessary to thrive in anoxic contaminated groundwater. Our findings contribute to the understanding of novel anaerobic benzene degradation pathways that could potentially be harnessed to develop improved strategies for bioremediation of groundwater contaminants.\n              \n            \n          , \n            \n              The contamination of anaerobic subsurface environments including groundwater with toxic aromatic hydrocarbons, specifically benzene, toluene, ethylbenzene, and xylene, has become a global issue. Subsurface groundwater is largely anoxic, and further study is needed to understand the natural attenuation of these compounds. This study elucidated a metabolic pathway utilized by the bacterium\n              Geotalea daltonii\n              capable of anaerobically degrading the recalcitrant molecule benzene using a unique activation mechanism involving methylation. The identification of aromatic-degrading genes and AbrB as a regulator of the anaerobic benzene and toluene degradation pathways provides insights into the mechanisms employed by\n              G. daltonii\n              to modulate metabolic pathways as necessary to thrive in anoxic contaminated groundwater. Our findings contribute to the understanding of novel anaerobic benzene degradation pathways that could potentially be harnessed to develop improved strategies for bioremediation of groundwater contaminants.","container-title":"Applied and Environmental Microbiology","DOI":"10.1128/aem.00856-24","ISSN":"0099-2240, 1098-5336","issue":"10","journalAbbreviation":"Appl Environ Microbiol","language":"en","note":"number: 10","page":"e00856-24","source":"DOI.org (Crossref)","title":"Anaerobic benzene oxidation in &lt;i&gt;Geotalea daltonii&lt;/i&gt; involves activation by methylation and is regulated by the transition state regulator AbrB","volume":"90","author":[{"family":"Bullows","given":"James E."},{"family":"Kanak","given":"Alison"},{"family":"Shedrick","given":"Lawrence"},{"family":"Kiessling","given":"Christina"},{"family":"Aklujkar","given":"Muktak"},{"family":"Kostka","given":"Joel"},{"family":"Chin","given":"Kuk-Jeong"}],"editor":[{"family":"Nikel","given":"Pablo Ivan"}],"issued":{"date-parts":[["2024",10,23]]}}}],"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00EF0478" w:rsidRPr="00EF0478">
              <w:rPr>
                <w:rFonts w:ascii="Times New Roman" w:hAnsi="Times New Roman" w:cs="Times New Roman"/>
                <w:sz w:val="24"/>
              </w:rPr>
              <w:t>[12]</w:t>
            </w:r>
            <w:r w:rsidRPr="002416CB">
              <w:rPr>
                <w:rFonts w:ascii="Times New Roman" w:eastAsia="Times New Roman" w:hAnsi="Times New Roman" w:cs="Times New Roman"/>
                <w:kern w:val="0"/>
                <w:sz w:val="24"/>
                <w:szCs w:val="24"/>
                <w:u w:val="single"/>
                <w:lang w:eastAsia="en-IN"/>
                <w14:ligatures w14:val="none"/>
              </w:rPr>
              <w:fldChar w:fldCharType="end"/>
            </w:r>
          </w:p>
        </w:tc>
      </w:tr>
      <w:tr w:rsidR="00B92D7D" w:rsidRPr="00AF4240" w14:paraId="30A94E46" w14:textId="77777777" w:rsidTr="00A4263A">
        <w:trPr>
          <w:trHeight w:val="288"/>
          <w:jc w:val="center"/>
        </w:trPr>
        <w:tc>
          <w:tcPr>
            <w:tcW w:w="538" w:type="pct"/>
            <w:shd w:val="clear" w:color="000000" w:fill="FFFFFF"/>
          </w:tcPr>
          <w:p w14:paraId="01575F1A"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0FE8084B" w14:textId="77777777" w:rsidR="00B92D7D" w:rsidRPr="002416CB" w:rsidRDefault="00B92D7D" w:rsidP="002416CB">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CYP52</w:t>
            </w:r>
          </w:p>
        </w:tc>
        <w:tc>
          <w:tcPr>
            <w:tcW w:w="2369" w:type="pct"/>
            <w:shd w:val="clear" w:color="000000" w:fill="FFFFFF"/>
          </w:tcPr>
          <w:p w14:paraId="5392E04A" w14:textId="58D23F69" w:rsidR="00B92D7D" w:rsidRPr="002416CB" w:rsidRDefault="00B92D7D" w:rsidP="002416CB">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Acinetobacter</w:t>
            </w:r>
          </w:p>
        </w:tc>
        <w:tc>
          <w:tcPr>
            <w:tcW w:w="762" w:type="pct"/>
            <w:shd w:val="clear" w:color="000000" w:fill="FFFFFF"/>
          </w:tcPr>
          <w:p w14:paraId="44B36152" w14:textId="4CFD04E8" w:rsidR="00B92D7D" w:rsidRPr="002416CB" w:rsidRDefault="00B92D7D" w:rsidP="002416CB">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sidR="00EF0478">
              <w:rPr>
                <w:rFonts w:ascii="Times New Roman" w:hAnsi="Times New Roman" w:cs="Times New Roman"/>
                <w:sz w:val="24"/>
                <w:szCs w:val="24"/>
              </w:rPr>
              <w:instrText xml:space="preserve"> ADDIN ZOTERO_ITEM CSL_CITATION {"citationID":"a2p56jaj934","properties":{"formattedCitation":"[13]","plainCitation":"[13]","noteIndex":0},"citationItems":[{"id":5554,"uris":["http://zotero.org/users/local/tLbKPnjF/items/BB7K29X8"],"itemData":{"id":5554,"type":"article-journal","container-title":"Ecotoxicology and Environmental Safety","DOI":"10.1016/j.ecoenv.2023.114673","ISSN":"01476513","journalAbbreviation":"Ecotoxicology and Environmental Safety","language":"en","page":"114673","source":"DOI.org (Crossref)","title":"Biodegradation of petroleum hydrocarbons based pollutants in contaminated soil by exogenous effective microorganisms and indigenous microbiome","volume":"253","author":[{"family":"Li","given":"Chongshu"},{"family":"Cui","given":"Changzheng"},{"family":"Zhang","given":"Jie"},{"family":"Shen","given":"Jing"},{"family":"He","given":"Baoyan"},{"family":"Long","given":"Yan"},{"family":"Ye","given":"Jinshao"}],"issued":{"date-parts":[["2023",3]]}}}],"schema":"https://github.com/citation-style-language/schema/raw/master/csl-citation.json"} </w:instrText>
            </w:r>
            <w:r w:rsidRPr="002416CB">
              <w:rPr>
                <w:rFonts w:ascii="Times New Roman" w:hAnsi="Times New Roman" w:cs="Times New Roman"/>
                <w:sz w:val="24"/>
                <w:szCs w:val="24"/>
              </w:rPr>
              <w:fldChar w:fldCharType="separate"/>
            </w:r>
            <w:r w:rsidR="00EF0478" w:rsidRPr="00EF0478">
              <w:rPr>
                <w:rFonts w:ascii="Times New Roman" w:hAnsi="Times New Roman" w:cs="Times New Roman"/>
                <w:sz w:val="24"/>
              </w:rPr>
              <w:t>[13]</w:t>
            </w:r>
            <w:r w:rsidRPr="002416CB">
              <w:rPr>
                <w:rFonts w:ascii="Times New Roman" w:hAnsi="Times New Roman" w:cs="Times New Roman"/>
                <w:sz w:val="24"/>
                <w:szCs w:val="24"/>
              </w:rPr>
              <w:fldChar w:fldCharType="end"/>
            </w:r>
          </w:p>
        </w:tc>
      </w:tr>
      <w:tr w:rsidR="00B92D7D" w:rsidRPr="00AF4240" w14:paraId="11B09DFB" w14:textId="77777777" w:rsidTr="00A4263A">
        <w:trPr>
          <w:trHeight w:val="288"/>
          <w:jc w:val="center"/>
        </w:trPr>
        <w:tc>
          <w:tcPr>
            <w:tcW w:w="538" w:type="pct"/>
            <w:shd w:val="clear" w:color="000000" w:fill="FFFFFF"/>
          </w:tcPr>
          <w:p w14:paraId="6A2C91D8"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4AE3F112" w14:textId="77777777" w:rsidR="00B92D7D" w:rsidRPr="002416CB" w:rsidRDefault="00B92D7D" w:rsidP="002416CB">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RHDα</w:t>
            </w:r>
          </w:p>
        </w:tc>
        <w:tc>
          <w:tcPr>
            <w:tcW w:w="2369" w:type="pct"/>
            <w:shd w:val="clear" w:color="000000" w:fill="FFFFFF"/>
          </w:tcPr>
          <w:p w14:paraId="25A42512" w14:textId="77777777" w:rsidR="00B92D7D" w:rsidRPr="002416CB" w:rsidRDefault="00B92D7D" w:rsidP="002416CB">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xanthomonas</w:t>
            </w:r>
          </w:p>
        </w:tc>
        <w:tc>
          <w:tcPr>
            <w:tcW w:w="762" w:type="pct"/>
            <w:shd w:val="clear" w:color="000000" w:fill="FFFFFF"/>
          </w:tcPr>
          <w:p w14:paraId="252EDBBD" w14:textId="68A6D4C2" w:rsidR="00B92D7D" w:rsidRPr="002416CB" w:rsidRDefault="00B92D7D" w:rsidP="002416CB">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sidR="00EF0478">
              <w:rPr>
                <w:rFonts w:ascii="Times New Roman" w:hAnsi="Times New Roman" w:cs="Times New Roman"/>
                <w:sz w:val="24"/>
                <w:szCs w:val="24"/>
              </w:rPr>
              <w:instrText xml:space="preserve"> ADDIN ZOTERO_ITEM CSL_CITATION {"citationID":"aeql7du1ks","properties":{"formattedCitation":"[14]","plainCitation":"[14]","noteIndex":0},"citationItems":[{"id":5677,"uris":["http://zotero.org/users/local/tLbKPnjF/items/TKTIYVC6"],"itemData":{"id":5677,"type":"article-journal","container-title":"Environmental Pollution","DOI":"10.1016/j.envpol.2019.05.044","ISSN":"02697491","journalAbbreviation":"Environmental Pollution","language":"en","page":"773-782","source":"DOI.org (Crossref)","title":"A PAH-degrading bacterial community enriched with contaminated agricultural soil and its utility for microbial bioremediation","volume":"251","author":[{"family":"Lu","given":"Chao"},{"family":"Hong","given":"Yang"},{"family":"Liu","given":"Juan"},{"family":"Gao","given":"Yanzheng"},{"family":"Ma","given":"Zhao"},{"family":"Yang","given":"Bing"},{"family":"Ling","given":"Wanting"},{"family":"Waigi","given":"Michael Gatheru"}],"issued":{"date-parts":[["2019",8]]}}}],"schema":"https://github.com/citation-style-language/schema/raw/master/csl-citation.json"} </w:instrText>
            </w:r>
            <w:r w:rsidRPr="002416CB">
              <w:rPr>
                <w:rFonts w:ascii="Times New Roman" w:hAnsi="Times New Roman" w:cs="Times New Roman"/>
                <w:sz w:val="24"/>
                <w:szCs w:val="24"/>
              </w:rPr>
              <w:fldChar w:fldCharType="separate"/>
            </w:r>
            <w:r w:rsidR="00EF0478" w:rsidRPr="00EF0478">
              <w:rPr>
                <w:rFonts w:ascii="Times New Roman" w:hAnsi="Times New Roman" w:cs="Times New Roman"/>
                <w:sz w:val="24"/>
              </w:rPr>
              <w:t>[14]</w:t>
            </w:r>
            <w:r w:rsidRPr="002416CB">
              <w:rPr>
                <w:rFonts w:ascii="Times New Roman" w:hAnsi="Times New Roman" w:cs="Times New Roman"/>
                <w:sz w:val="24"/>
                <w:szCs w:val="24"/>
              </w:rPr>
              <w:fldChar w:fldCharType="end"/>
            </w:r>
          </w:p>
        </w:tc>
      </w:tr>
      <w:tr w:rsidR="00B92D7D" w:rsidRPr="00AF4240" w14:paraId="0B48915F" w14:textId="77777777" w:rsidTr="00A4263A">
        <w:trPr>
          <w:trHeight w:val="288"/>
          <w:jc w:val="center"/>
        </w:trPr>
        <w:tc>
          <w:tcPr>
            <w:tcW w:w="538" w:type="pct"/>
          </w:tcPr>
          <w:p w14:paraId="3FA96220"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0264B73"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msA</w:t>
            </w:r>
          </w:p>
        </w:tc>
        <w:tc>
          <w:tcPr>
            <w:tcW w:w="2369" w:type="pct"/>
            <w:shd w:val="clear" w:color="auto" w:fill="auto"/>
            <w:vAlign w:val="center"/>
            <w:hideMark/>
          </w:tcPr>
          <w:p w14:paraId="38297536"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esulfuromonadales MAG (GB_003647135)</w:t>
            </w:r>
          </w:p>
        </w:tc>
        <w:tc>
          <w:tcPr>
            <w:tcW w:w="762" w:type="pct"/>
            <w:shd w:val="clear" w:color="auto" w:fill="auto"/>
            <w:vAlign w:val="center"/>
            <w:hideMark/>
          </w:tcPr>
          <w:p w14:paraId="29826AD1" w14:textId="5A7E831F"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gTkX0o75","properties":{"formattedCitation":"[15]","plainCitation":"[15]","noteIndex":0},"citationItems":[{"id":6066,"uris":["http://zotero.org/users/local/tLbKPnjF/items/AEAJAE26"],"itemData":{"id":6066,"type":"article-journal","abstract":"ABSTRACT\n            Marine sediments can contain large amounts of alkanes and methylated aromatic hydrocarbons that are introduced by natural processes or anthropogenic activities. These compounds can be biodegraded by anaerobic microorganisms via enzymatic addition of fumarate. However, the identity and ecological roles of a significant fraction of hydrocarbon degraders containing fumarate-adding enzymes (FAE) in various marine sediments remains unknown. By combining phylogenetic reconstructions, protein homolog modelling, and functional profiling of publicly available metagenomes and genomes, 61 draft bacterial and archaeal genomes encoding anaerobic hydrocarbon degradation via fumarate addition were obtained. Besides Desulfobacterota (previously known as Deltaproteobacteria) that are well-known to catalyze these reactions, Chloroflexi are dominant FAE-encoding bacteria in hydrocarbon-impacted sediments, potentially coupling sulfate reduction or fermentation to anaerobic hydrocarbon degradation. Among Archaea, besides Archaeoglobi previously shown to have this capability, genomes of Heimdallarchaeota, Lokiarchaeota, Thorarchaeota and Thermoplasmata also suggest fermentative hydrocarbon degradation using archaea-type FAE. These bacterial and archaeal hydrocarbon degraders occur in a wide range of marine sediments, including high abundances of FAE-encoding Asgard archaea associated with natural seeps and subseafloor ecosystems. Our results expand the knowledge of diverse archaeal and bacterial lineages engaged in anaerobic degradation of alkanes and methylated aromatic hydrocarbons.","container-title":"FEMS Microbiology Ecology","DOI":"10.1093/femsec/fiab045","ISSN":"0168-6496, 1574-6941","issue":"5","language":"en","license":"https://academic.oup.com/journals/pages/open_access/funder_policies/chorus/standard_publication_model","note":"number: 5","page":"fiab045","source":"DOI.org (Crossref)","title":"Marine sediments harbor diverse archaea and bacteria with the potential for anaerobic hydrocarbon degradation via fumarate addition","volume":"97","author":[{"family":"Zhang","given":"Chuwen"},{"family":"Meckenstock","given":"Rainer U"},{"family":"Weng","given":"Shengze"},{"family":"Wei","given":"Guangshan"},{"family":"Hubert","given":"Casey R J"},{"family":"Wang","given":"Jiang-Hai"},{"family":"Dong","given":"Xiyang"}],"issued":{"date-parts":[["2021",4,13]]}}}],"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sz w:val="24"/>
              </w:rPr>
              <w:t>[15]</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3BA089B3" w14:textId="77777777" w:rsidTr="00A4263A">
        <w:trPr>
          <w:trHeight w:val="288"/>
          <w:jc w:val="center"/>
        </w:trPr>
        <w:tc>
          <w:tcPr>
            <w:tcW w:w="538" w:type="pct"/>
          </w:tcPr>
          <w:p w14:paraId="79FD9AE3"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12BEB35"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kA</w:t>
            </w:r>
          </w:p>
        </w:tc>
        <w:tc>
          <w:tcPr>
            <w:tcW w:w="2369" w:type="pct"/>
            <w:shd w:val="clear" w:color="auto" w:fill="auto"/>
            <w:vAlign w:val="center"/>
            <w:hideMark/>
          </w:tcPr>
          <w:p w14:paraId="5CEB03BA"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esulfobacterales</w:t>
            </w:r>
          </w:p>
        </w:tc>
        <w:tc>
          <w:tcPr>
            <w:tcW w:w="762" w:type="pct"/>
            <w:shd w:val="clear" w:color="auto" w:fill="auto"/>
            <w:vAlign w:val="center"/>
            <w:hideMark/>
          </w:tcPr>
          <w:p w14:paraId="3EFAEE9B" w14:textId="791093D7"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YTxCprFi","properties":{"formattedCitation":"[15]","plainCitation":"[15]","noteIndex":0},"citationItems":[{"id":6066,"uris":["http://zotero.org/users/local/tLbKPnjF/items/AEAJAE26"],"itemData":{"id":6066,"type":"article-journal","abstract":"ABSTRACT\n            Marine sediments can contain large amounts of alkanes and methylated aromatic hydrocarbons that are introduced by natural processes or anthropogenic activities. These compounds can be biodegraded by anaerobic microorganisms via enzymatic addition of fumarate. However, the identity and ecological roles of a significant fraction of hydrocarbon degraders containing fumarate-adding enzymes (FAE) in various marine sediments remains unknown. By combining phylogenetic reconstructions, protein homolog modelling, and functional profiling of publicly available metagenomes and genomes, 61 draft bacterial and archaeal genomes encoding anaerobic hydrocarbon degradation via fumarate addition were obtained. Besides Desulfobacterota (previously known as Deltaproteobacteria) that are well-known to catalyze these reactions, Chloroflexi are dominant FAE-encoding bacteria in hydrocarbon-impacted sediments, potentially coupling sulfate reduction or fermentation to anaerobic hydrocarbon degradation. Among Archaea, besides Archaeoglobi previously shown to have this capability, genomes of Heimdallarchaeota, Lokiarchaeota, Thorarchaeota and Thermoplasmata also suggest fermentative hydrocarbon degradation using archaea-type FAE. These bacterial and archaeal hydrocarbon degraders occur in a wide range of marine sediments, including high abundances of FAE-encoding Asgard archaea associated with natural seeps and subseafloor ecosystems. Our results expand the knowledge of diverse archaeal and bacterial lineages engaged in anaerobic degradation of alkanes and methylated aromatic hydrocarbons.","container-title":"FEMS Microbiology Ecology","DOI":"10.1093/femsec/fiab045","ISSN":"0168-6496, 1574-6941","issue":"5","language":"en","license":"https://academic.oup.com/journals/pages/open_access/funder_policies/chorus/standard_publication_model","note":"number: 5","page":"fiab045","source":"DOI.org (Crossref)","title":"Marine sediments harbor diverse archaea and bacteria with the potential for anaerobic hydrocarbon degradation via fumarate addition","volume":"97","author":[{"family":"Zhang","given":"Chuwen"},{"family":"Meckenstock","given":"Rainer U"},{"family":"Weng","given":"Shengze"},{"family":"Wei","given":"Guangshan"},{"family":"Hubert","given":"Casey R J"},{"family":"Wang","given":"Jiang-Hai"},{"family":"Dong","given":"Xiyang"}],"issued":{"date-parts":[["2021",4,13]]}}}],"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sz w:val="24"/>
              </w:rPr>
              <w:t>[15]</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4ED00C83" w14:textId="77777777" w:rsidTr="00A4263A">
        <w:trPr>
          <w:trHeight w:val="288"/>
          <w:jc w:val="center"/>
        </w:trPr>
        <w:tc>
          <w:tcPr>
            <w:tcW w:w="538" w:type="pct"/>
          </w:tcPr>
          <w:p w14:paraId="007626A1"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tcPr>
          <w:p w14:paraId="4FB4AEDA" w14:textId="61E1630D"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ta</w:t>
            </w:r>
          </w:p>
        </w:tc>
        <w:tc>
          <w:tcPr>
            <w:tcW w:w="2369" w:type="pct"/>
            <w:shd w:val="clear" w:color="auto" w:fill="auto"/>
            <w:vAlign w:val="center"/>
          </w:tcPr>
          <w:p w14:paraId="61A4BC28" w14:textId="1EA1CB35"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esulfobacterales</w:t>
            </w:r>
          </w:p>
        </w:tc>
        <w:tc>
          <w:tcPr>
            <w:tcW w:w="762" w:type="pct"/>
            <w:shd w:val="clear" w:color="auto" w:fill="auto"/>
            <w:vAlign w:val="center"/>
          </w:tcPr>
          <w:p w14:paraId="07D34378" w14:textId="04812DD6"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jN4JXItz","properties":{"formattedCitation":"[15]","plainCitation":"[15]","noteIndex":0},"citationItems":[{"id":6066,"uris":["http://zotero.org/users/local/tLbKPnjF/items/AEAJAE26"],"itemData":{"id":6066,"type":"article-journal","abstract":"ABSTRACT\n            Marine sediments can contain large amounts of alkanes and methylated aromatic hydrocarbons that are introduced by natural processes or anthropogenic activities. These compounds can be biodegraded by anaerobic microorganisms via enzymatic addition of fumarate. However, the identity and ecological roles of a significant fraction of hydrocarbon degraders containing fumarate-adding enzymes (FAE) in various marine sediments remains unknown. By combining phylogenetic reconstructions, protein homolog modelling, and functional profiling of publicly available metagenomes and genomes, 61 draft bacterial and archaeal genomes encoding anaerobic hydrocarbon degradation via fumarate addition were obtained. Besides Desulfobacterota (previously known as Deltaproteobacteria) that are well-known to catalyze these reactions, Chloroflexi are dominant FAE-encoding bacteria in hydrocarbon-impacted sediments, potentially coupling sulfate reduction or fermentation to anaerobic hydrocarbon degradation. Among Archaea, besides Archaeoglobi previously shown to have this capability, genomes of Heimdallarchaeota, Lokiarchaeota, Thorarchaeota and Thermoplasmata also suggest fermentative hydrocarbon degradation using archaea-type FAE. These bacterial and archaeal hydrocarbon degraders occur in a wide range of marine sediments, including high abundances of FAE-encoding Asgard archaea associated with natural seeps and subseafloor ecosystems. Our results expand the knowledge of diverse archaeal and bacterial lineages engaged in anaerobic degradation of alkanes and methylated aromatic hydrocarbons.","container-title":"FEMS Microbiology Ecology","DOI":"10.1093/femsec/fiab045","ISSN":"0168-6496, 1574-6941","issue":"5","language":"en","license":"https://academic.oup.com/journals/pages/open_access/funder_policies/chorus/standard_publication_model","note":"number: 5","page":"fiab045","source":"DOI.org (Crossref)","title":"Marine sediments harbor diverse archaea and bacteria with the potential for anaerobic hydrocarbon degradation via fumarate addition","volume":"97","author":[{"family":"Zhang","given":"Chuwen"},{"family":"Meckenstock","given":"Rainer U"},{"family":"Weng","given":"Shengze"},{"family":"Wei","given":"Guangshan"},{"family":"Hubert","given":"Casey R J"},{"family":"Wang","given":"Jiang-Hai"},{"family":"Dong","given":"Xiyang"}],"issued":{"date-parts":[["2021",4,13]]}}}],"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sz w:val="24"/>
              </w:rPr>
              <w:t>[15]</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4FDE30D2" w14:textId="77777777" w:rsidTr="00A4263A">
        <w:trPr>
          <w:trHeight w:val="564"/>
          <w:jc w:val="center"/>
        </w:trPr>
        <w:tc>
          <w:tcPr>
            <w:tcW w:w="538" w:type="pct"/>
          </w:tcPr>
          <w:p w14:paraId="18CF6641"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792975D"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ssA</w:t>
            </w:r>
          </w:p>
        </w:tc>
        <w:tc>
          <w:tcPr>
            <w:tcW w:w="2369" w:type="pct"/>
            <w:shd w:val="clear" w:color="auto" w:fill="auto"/>
            <w:vAlign w:val="center"/>
            <w:hideMark/>
          </w:tcPr>
          <w:p w14:paraId="7DC5BD1F"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Vallitalea guaymasensis strain L81</w:t>
            </w:r>
          </w:p>
        </w:tc>
        <w:tc>
          <w:tcPr>
            <w:tcW w:w="762" w:type="pct"/>
            <w:shd w:val="clear" w:color="auto" w:fill="auto"/>
            <w:vAlign w:val="center"/>
            <w:hideMark/>
          </w:tcPr>
          <w:p w14:paraId="25F55582" w14:textId="535AFD8B"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jRflKSKL","properties":{"formattedCitation":"[15]","plainCitation":"[15]","noteIndex":0},"citationItems":[{"id":6066,"uris":["http://zotero.org/users/local/tLbKPnjF/items/AEAJAE26"],"itemData":{"id":6066,"type":"article-journal","abstract":"ABSTRACT\n            Marine sediments can contain large amounts of alkanes and methylated aromatic hydrocarbons that are introduced by natural processes or anthropogenic activities. These compounds can be biodegraded by anaerobic microorganisms via enzymatic addition of fumarate. However, the identity and ecological roles of a significant fraction of hydrocarbon degraders containing fumarate-adding enzymes (FAE) in various marine sediments remains unknown. By combining phylogenetic reconstructions, protein homolog modelling, and functional profiling of publicly available metagenomes and genomes, 61 draft bacterial and archaeal genomes encoding anaerobic hydrocarbon degradation via fumarate addition were obtained. Besides Desulfobacterota (previously known as Deltaproteobacteria) that are well-known to catalyze these reactions, Chloroflexi are dominant FAE-encoding bacteria in hydrocarbon-impacted sediments, potentially coupling sulfate reduction or fermentation to anaerobic hydrocarbon degradation. Among Archaea, besides Archaeoglobi previously shown to have this capability, genomes of Heimdallarchaeota, Lokiarchaeota, Thorarchaeota and Thermoplasmata also suggest fermentative hydrocarbon degradation using archaea-type FAE. These bacterial and archaeal hydrocarbon degraders occur in a wide range of marine sediments, including high abundances of FAE-encoding Asgard archaea associated with natural seeps and subseafloor ecosystems. Our results expand the knowledge of diverse archaeal and bacterial lineages engaged in anaerobic degradation of alkanes and methylated aromatic hydrocarbons.","container-title":"FEMS Microbiology Ecology","DOI":"10.1093/femsec/fiab045","ISSN":"0168-6496, 1574-6941","issue":"5","language":"en","license":"https://academic.oup.com/journals/pages/open_access/funder_policies/chorus/standard_publication_model","note":"number: 5","page":"fiab045","source":"DOI.org (Crossref)","title":"Marine sediments harbor diverse archaea and bacteria with the potential for anaerobic hydrocarbon degradation via fumarate addition","volume":"97","author":[{"family":"Zhang","given":"Chuwen"},{"family":"Meckenstock","given":"Rainer U"},{"family":"Weng","given":"Shengze"},{"family":"Wei","given":"Guangshan"},{"family":"Hubert","given":"Casey R J"},{"family":"Wang","given":"Jiang-Hai"},{"family":"Dong","given":"Xiyang"}],"issued":{"date-parts":[["2021",4,13]]}}}],"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sz w:val="24"/>
              </w:rPr>
              <w:t>[15]</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4260335E" w14:textId="77777777" w:rsidTr="00A4263A">
        <w:trPr>
          <w:trHeight w:val="564"/>
          <w:jc w:val="center"/>
        </w:trPr>
        <w:tc>
          <w:tcPr>
            <w:tcW w:w="538" w:type="pct"/>
          </w:tcPr>
          <w:p w14:paraId="1A03C4E7"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DA598E1"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aeABC</w:t>
            </w:r>
          </w:p>
        </w:tc>
        <w:tc>
          <w:tcPr>
            <w:tcW w:w="2369" w:type="pct"/>
            <w:shd w:val="clear" w:color="auto" w:fill="auto"/>
            <w:vAlign w:val="center"/>
            <w:hideMark/>
          </w:tcPr>
          <w:p w14:paraId="74E6A3BC"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ehalococcoidia</w:t>
            </w:r>
          </w:p>
        </w:tc>
        <w:tc>
          <w:tcPr>
            <w:tcW w:w="762" w:type="pct"/>
            <w:shd w:val="clear" w:color="auto" w:fill="auto"/>
            <w:vAlign w:val="center"/>
            <w:hideMark/>
          </w:tcPr>
          <w:p w14:paraId="4F2465BF" w14:textId="61F75E0D"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seo88oWG","properties":{"formattedCitation":"[15]","plainCitation":"[15]","noteIndex":0},"citationItems":[{"id":6066,"uris":["http://zotero.org/users/local/tLbKPnjF/items/AEAJAE26"],"itemData":{"id":6066,"type":"article-journal","abstract":"ABSTRACT\n            Marine sediments can contain large amounts of alkanes and methylated aromatic hydrocarbons that are introduced by natural processes or anthropogenic activities. These compounds can be biodegraded by anaerobic microorganisms via enzymatic addition of fumarate. However, the identity and ecological roles of a significant fraction of hydrocarbon degraders containing fumarate-adding enzymes (FAE) in various marine sediments remains unknown. By combining phylogenetic reconstructions, protein homolog modelling, and functional profiling of publicly available metagenomes and genomes, 61 draft bacterial and archaeal genomes encoding anaerobic hydrocarbon degradation via fumarate addition were obtained. Besides Desulfobacterota (previously known as Deltaproteobacteria) that are well-known to catalyze these reactions, Chloroflexi are dominant FAE-encoding bacteria in hydrocarbon-impacted sediments, potentially coupling sulfate reduction or fermentation to anaerobic hydrocarbon degradation. Among Archaea, besides Archaeoglobi previously shown to have this capability, genomes of Heimdallarchaeota, Lokiarchaeota, Thorarchaeota and Thermoplasmata also suggest fermentative hydrocarbon degradation using archaea-type FAE. These bacterial and archaeal hydrocarbon degraders occur in a wide range of marine sediments, including high abundances of FAE-encoding Asgard archaea associated with natural seeps and subseafloor ecosystems. Our results expand the knowledge of diverse archaeal and bacterial lineages engaged in anaerobic degradation of alkanes and methylated aromatic hydrocarbons.","container-title":"FEMS Microbiology Ecology","DOI":"10.1093/femsec/fiab045","ISSN":"0168-6496, 1574-6941","issue":"5","language":"en","license":"https://academic.oup.com/journals/pages/open_access/funder_policies/chorus/standard_publication_model","note":"number: 5","page":"fiab045","source":"DOI.org (Crossref)","title":"Marine sediments harbor diverse archaea and bacteria with the potential for anaerobic hydrocarbon degradation via fumarate addition","volume":"97","author":[{"family":"Zhang","given":"Chuwen"},{"family":"Meckenstock","given":"Rainer U"},{"family":"Weng","given":"Shengze"},{"family":"Wei","given":"Guangshan"},{"family":"Hubert","given":"Casey R J"},{"family":"Wang","given":"Jiang-Hai"},{"family":"Dong","given":"Xiyang"}],"issued":{"date-parts":[["2021",4,13]]}}}],"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sz w:val="24"/>
              </w:rPr>
              <w:t>[15]</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4BD3F12D" w14:textId="77777777" w:rsidTr="00A4263A">
        <w:trPr>
          <w:trHeight w:val="288"/>
          <w:jc w:val="center"/>
        </w:trPr>
        <w:tc>
          <w:tcPr>
            <w:tcW w:w="538" w:type="pct"/>
          </w:tcPr>
          <w:p w14:paraId="7F9F74F6"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356FD13"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arGH</w:t>
            </w:r>
          </w:p>
        </w:tc>
        <w:tc>
          <w:tcPr>
            <w:tcW w:w="2369" w:type="pct"/>
            <w:shd w:val="clear" w:color="auto" w:fill="auto"/>
            <w:vAlign w:val="center"/>
            <w:hideMark/>
          </w:tcPr>
          <w:p w14:paraId="5B37978B"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rchaeoglobi</w:t>
            </w:r>
          </w:p>
        </w:tc>
        <w:tc>
          <w:tcPr>
            <w:tcW w:w="762" w:type="pct"/>
            <w:shd w:val="clear" w:color="auto" w:fill="auto"/>
            <w:vAlign w:val="center"/>
            <w:hideMark/>
          </w:tcPr>
          <w:p w14:paraId="7EBDA0EF" w14:textId="3C6FAB51"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bXrdRyqz","properties":{"formattedCitation":"[15]","plainCitation":"[15]","noteIndex":0},"citationItems":[{"id":6066,"uris":["http://zotero.org/users/local/tLbKPnjF/items/AEAJAE26"],"itemData":{"id":6066,"type":"article-journal","abstract":"ABSTRACT\n            Marine sediments can contain large amounts of alkanes and methylated aromatic hydrocarbons that are introduced by natural processes or anthropogenic activities. These compounds can be biodegraded by anaerobic microorganisms via enzymatic addition of fumarate. However, the identity and ecological roles of a significant fraction of hydrocarbon degraders containing fumarate-adding enzymes (FAE) in various marine sediments remains unknown. By combining phylogenetic reconstructions, protein homolog modelling, and functional profiling of publicly available metagenomes and genomes, 61 draft bacterial and archaeal genomes encoding anaerobic hydrocarbon degradation via fumarate addition were obtained. Besides Desulfobacterota (previously known as Deltaproteobacteria) that are well-known to catalyze these reactions, Chloroflexi are dominant FAE-encoding bacteria in hydrocarbon-impacted sediments, potentially coupling sulfate reduction or fermentation to anaerobic hydrocarbon degradation. Among Archaea, besides Archaeoglobi previously shown to have this capability, genomes of Heimdallarchaeota, Lokiarchaeota, Thorarchaeota and Thermoplasmata also suggest fermentative hydrocarbon degradation using archaea-type FAE. These bacterial and archaeal hydrocarbon degraders occur in a wide range of marine sediments, including high abundances of FAE-encoding Asgard archaea associated with natural seeps and subseafloor ecosystems. Our results expand the knowledge of diverse archaeal and bacterial lineages engaged in anaerobic degradation of alkanes and methylated aromatic hydrocarbons.","container-title":"FEMS Microbiology Ecology","DOI":"10.1093/femsec/fiab045","ISSN":"0168-6496, 1574-6941","issue":"5","language":"en","license":"https://academic.oup.com/journals/pages/open_access/funder_policies/chorus/standard_publication_model","note":"number: 5","page":"fiab045","source":"DOI.org (Crossref)","title":"Marine sediments harbor diverse archaea and bacteria with the potential for anaerobic hydrocarbon degradation via fumarate addition","volume":"97","author":[{"family":"Zhang","given":"Chuwen"},{"family":"Meckenstock","given":"Rainer U"},{"family":"Weng","given":"Shengze"},{"family":"Wei","given":"Guangshan"},{"family":"Hubert","given":"Casey R J"},{"family":"Wang","given":"Jiang-Hai"},{"family":"Dong","given":"Xiyang"}],"issued":{"date-parts":[["2021",4,13]]}}}],"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sz w:val="24"/>
              </w:rPr>
              <w:t>[15]</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33C54A32" w14:textId="77777777" w:rsidTr="00A4263A">
        <w:trPr>
          <w:trHeight w:val="288"/>
          <w:jc w:val="center"/>
        </w:trPr>
        <w:tc>
          <w:tcPr>
            <w:tcW w:w="538" w:type="pct"/>
            <w:shd w:val="clear" w:color="000000" w:fill="FFFFFF"/>
          </w:tcPr>
          <w:p w14:paraId="528E0525"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vAlign w:val="center"/>
            <w:hideMark/>
          </w:tcPr>
          <w:p w14:paraId="2D6835FB"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miE</w:t>
            </w:r>
          </w:p>
        </w:tc>
        <w:tc>
          <w:tcPr>
            <w:tcW w:w="2369" w:type="pct"/>
            <w:shd w:val="clear" w:color="000000" w:fill="FFFFFF"/>
            <w:vAlign w:val="center"/>
            <w:hideMark/>
          </w:tcPr>
          <w:p w14:paraId="11EBBA59" w14:textId="14D7905D"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icrococcus luteus CBMAI 636, Dietzia kunjamensis CBMAI 705, Bacillus subtilis CBMAI 707</w:t>
            </w:r>
          </w:p>
        </w:tc>
        <w:tc>
          <w:tcPr>
            <w:tcW w:w="762" w:type="pct"/>
            <w:shd w:val="clear" w:color="000000" w:fill="FFFFFF"/>
            <w:vAlign w:val="center"/>
            <w:hideMark/>
          </w:tcPr>
          <w:p w14:paraId="1B58ABD8" w14:textId="3C0DF05D" w:rsidR="00B92D7D" w:rsidRPr="002416CB" w:rsidRDefault="00B92D7D" w:rsidP="002416CB">
            <w:pPr>
              <w:spacing w:after="0" w:line="276" w:lineRule="auto"/>
              <w:ind w:firstLineChars="100" w:firstLine="240"/>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sidR="00EF0478">
              <w:rPr>
                <w:rFonts w:ascii="Times New Roman" w:eastAsia="Times New Roman" w:hAnsi="Times New Roman" w:cs="Times New Roman"/>
                <w:i/>
                <w:iCs/>
                <w:kern w:val="0"/>
                <w:sz w:val="24"/>
                <w:szCs w:val="24"/>
                <w:lang w:eastAsia="en-IN"/>
                <w14:ligatures w14:val="none"/>
              </w:rPr>
              <w:instrText xml:space="preserve"> ADDIN ZOTERO_ITEM CSL_CITATION {"citationID":"dJDnkdrR","properties":{"formattedCitation":"[16]","plainCitation":"[16]","noteIndex":0},"citationItems":[{"id":5557,"uris":["http://zotero.org/users/local/tLbKPnjF/items/VYAFKH39"],"itemData":{"id":5557,"type":"article-journal","container-title":"Journal of Hazardous Materials Advances","DOI":"10.1016/j.hazadv.2024.100439","ISSN":"27724166","journalAbbreviation":"Journal of Hazardous Materials Advances","language":"en","page":"100439","source":"DOI.org (Crossref)","title":"Taxonomic and evolutionary insights from comparative genomics of hydrocarbon degrading bacteria isolated from petroleum reservoirs","volume":"15","author":[{"family":"Calderon-Fajardo","given":"Alejandra"},{"family":"Hidalgo","given":"Kelly J."},{"family":"Romao","given":"Erika A. Valoni"},{"family":"Gonzales","given":"Camila Passos Silva"},{"family":"Martins","given":"Luiz Fernando"},{"family":"Oliveira","given":"Valéria Maia"}],"issued":{"date-parts":[["2024",8]]}}}],"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00EF0478" w:rsidRPr="00EF0478">
              <w:rPr>
                <w:rFonts w:ascii="Times New Roman" w:hAnsi="Times New Roman" w:cs="Times New Roman"/>
                <w:sz w:val="24"/>
              </w:rPr>
              <w:t>[16]</w:t>
            </w:r>
            <w:r w:rsidRPr="002416CB">
              <w:rPr>
                <w:rFonts w:ascii="Times New Roman" w:eastAsia="Times New Roman" w:hAnsi="Times New Roman" w:cs="Times New Roman"/>
                <w:i/>
                <w:iCs/>
                <w:kern w:val="0"/>
                <w:sz w:val="24"/>
                <w:szCs w:val="24"/>
                <w:lang w:eastAsia="en-IN"/>
                <w14:ligatures w14:val="none"/>
              </w:rPr>
              <w:fldChar w:fldCharType="end"/>
            </w:r>
          </w:p>
        </w:tc>
      </w:tr>
      <w:tr w:rsidR="00B92D7D" w:rsidRPr="00AF4240" w14:paraId="1FF8F076" w14:textId="77777777" w:rsidTr="00A4263A">
        <w:trPr>
          <w:trHeight w:val="288"/>
          <w:jc w:val="center"/>
        </w:trPr>
        <w:tc>
          <w:tcPr>
            <w:tcW w:w="538" w:type="pct"/>
            <w:shd w:val="clear" w:color="000000" w:fill="FFFFFF"/>
          </w:tcPr>
          <w:p w14:paraId="32BC3A01"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vAlign w:val="center"/>
            <w:hideMark/>
          </w:tcPr>
          <w:p w14:paraId="7A0A0A08"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ethA</w:t>
            </w:r>
          </w:p>
        </w:tc>
        <w:tc>
          <w:tcPr>
            <w:tcW w:w="2369" w:type="pct"/>
            <w:shd w:val="clear" w:color="000000" w:fill="FFFFFF"/>
            <w:vAlign w:val="center"/>
            <w:hideMark/>
          </w:tcPr>
          <w:p w14:paraId="6E2FD4A8"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icrococcus luteus CBMAI 636, Dietzia kunjamensis CBMAI 705</w:t>
            </w:r>
          </w:p>
        </w:tc>
        <w:tc>
          <w:tcPr>
            <w:tcW w:w="762" w:type="pct"/>
            <w:shd w:val="clear" w:color="000000" w:fill="FFFFFF"/>
            <w:hideMark/>
          </w:tcPr>
          <w:p w14:paraId="3BFE25B2" w14:textId="3F9E6373" w:rsidR="00B92D7D" w:rsidRPr="002416CB" w:rsidRDefault="00B92D7D" w:rsidP="002416CB">
            <w:pPr>
              <w:spacing w:after="0" w:line="276" w:lineRule="auto"/>
              <w:ind w:firstLineChars="100" w:firstLine="240"/>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sidR="00EF0478">
              <w:rPr>
                <w:rFonts w:ascii="Times New Roman" w:eastAsia="Times New Roman" w:hAnsi="Times New Roman" w:cs="Times New Roman"/>
                <w:i/>
                <w:iCs/>
                <w:kern w:val="0"/>
                <w:sz w:val="24"/>
                <w:szCs w:val="24"/>
                <w:lang w:eastAsia="en-IN"/>
                <w14:ligatures w14:val="none"/>
              </w:rPr>
              <w:instrText xml:space="preserve"> ADDIN ZOTERO_ITEM CSL_CITATION {"citationID":"ysNVANgF","properties":{"formattedCitation":"[16]","plainCitation":"[16]","noteIndex":0},"citationItems":[{"id":5557,"uris":["http://zotero.org/users/local/tLbKPnjF/items/VYAFKH39"],"itemData":{"id":5557,"type":"article-journal","container-title":"Journal of Hazardous Materials Advances","DOI":"10.1016/j.hazadv.2024.100439","ISSN":"27724166","journalAbbreviation":"Journal of Hazardous Materials Advances","language":"en","page":"100439","source":"DOI.org (Crossref)","title":"Taxonomic and evolutionary insights from comparative genomics of hydrocarbon degrading bacteria isolated from petroleum reservoirs","volume":"15","author":[{"family":"Calderon-Fajardo","given":"Alejandra"},{"family":"Hidalgo","given":"Kelly J."},{"family":"Romao","given":"Erika A. Valoni"},{"family":"Gonzales","given":"Camila Passos Silva"},{"family":"Martins","given":"Luiz Fernando"},{"family":"Oliveira","given":"Valéria Maia"}],"issued":{"date-parts":[["2024",8]]}}}],"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00EF0478" w:rsidRPr="00EF0478">
              <w:rPr>
                <w:rFonts w:ascii="Times New Roman" w:hAnsi="Times New Roman" w:cs="Times New Roman"/>
                <w:sz w:val="24"/>
              </w:rPr>
              <w:t>[16]</w:t>
            </w:r>
            <w:r w:rsidRPr="002416CB">
              <w:rPr>
                <w:rFonts w:ascii="Times New Roman" w:eastAsia="Times New Roman" w:hAnsi="Times New Roman" w:cs="Times New Roman"/>
                <w:i/>
                <w:iCs/>
                <w:kern w:val="0"/>
                <w:sz w:val="24"/>
                <w:szCs w:val="24"/>
                <w:lang w:eastAsia="en-IN"/>
                <w14:ligatures w14:val="none"/>
              </w:rPr>
              <w:fldChar w:fldCharType="end"/>
            </w:r>
          </w:p>
        </w:tc>
      </w:tr>
      <w:tr w:rsidR="00B92D7D" w:rsidRPr="00AF4240" w14:paraId="31C301F8" w14:textId="77777777" w:rsidTr="00A4263A">
        <w:trPr>
          <w:trHeight w:val="288"/>
          <w:jc w:val="center"/>
        </w:trPr>
        <w:tc>
          <w:tcPr>
            <w:tcW w:w="538" w:type="pct"/>
            <w:shd w:val="clear" w:color="000000" w:fill="FFFFFF"/>
          </w:tcPr>
          <w:p w14:paraId="2C2DADB1"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vAlign w:val="center"/>
            <w:hideMark/>
          </w:tcPr>
          <w:p w14:paraId="6F6D3C6F"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eaB</w:t>
            </w:r>
          </w:p>
        </w:tc>
        <w:tc>
          <w:tcPr>
            <w:tcW w:w="2369" w:type="pct"/>
            <w:shd w:val="clear" w:color="000000" w:fill="FFFFFF"/>
            <w:vAlign w:val="center"/>
            <w:hideMark/>
          </w:tcPr>
          <w:p w14:paraId="4CB4660F" w14:textId="51B74715"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ietzia kunjamensis CBMAI 705, Achromobacter xylosoxidans CBMAI 709</w:t>
            </w:r>
          </w:p>
        </w:tc>
        <w:tc>
          <w:tcPr>
            <w:tcW w:w="762" w:type="pct"/>
            <w:shd w:val="clear" w:color="000000" w:fill="FFFFFF"/>
            <w:hideMark/>
          </w:tcPr>
          <w:p w14:paraId="3FBC317B" w14:textId="1E893285" w:rsidR="00B92D7D" w:rsidRPr="002416CB" w:rsidRDefault="00B92D7D" w:rsidP="002416CB">
            <w:pPr>
              <w:spacing w:after="0" w:line="276" w:lineRule="auto"/>
              <w:ind w:firstLineChars="100" w:firstLine="240"/>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sidR="00EF0478">
              <w:rPr>
                <w:rFonts w:ascii="Times New Roman" w:eastAsia="Times New Roman" w:hAnsi="Times New Roman" w:cs="Times New Roman"/>
                <w:i/>
                <w:iCs/>
                <w:kern w:val="0"/>
                <w:sz w:val="24"/>
                <w:szCs w:val="24"/>
                <w:lang w:eastAsia="en-IN"/>
                <w14:ligatures w14:val="none"/>
              </w:rPr>
              <w:instrText xml:space="preserve"> ADDIN ZOTERO_ITEM CSL_CITATION {"citationID":"2oPnzKf1","properties":{"formattedCitation":"[16]","plainCitation":"[16]","noteIndex":0},"citationItems":[{"id":5557,"uris":["http://zotero.org/users/local/tLbKPnjF/items/VYAFKH39"],"itemData":{"id":5557,"type":"article-journal","container-title":"Journal of Hazardous Materials Advances","DOI":"10.1016/j.hazadv.2024.100439","ISSN":"27724166","journalAbbreviation":"Journal of Hazardous Materials Advances","language":"en","page":"100439","source":"DOI.org (Crossref)","title":"Taxonomic and evolutionary insights from comparative genomics of hydrocarbon degrading bacteria isolated from petroleum reservoirs","volume":"15","author":[{"family":"Calderon-Fajardo","given":"Alejandra"},{"family":"Hidalgo","given":"Kelly J."},{"family":"Romao","given":"Erika A. Valoni"},{"family":"Gonzales","given":"Camila Passos Silva"},{"family":"Martins","given":"Luiz Fernando"},{"family":"Oliveira","given":"Valéria Maia"}],"issued":{"date-parts":[["2024",8]]}}}],"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00EF0478" w:rsidRPr="00EF0478">
              <w:rPr>
                <w:rFonts w:ascii="Times New Roman" w:hAnsi="Times New Roman" w:cs="Times New Roman"/>
                <w:sz w:val="24"/>
              </w:rPr>
              <w:t>[16]</w:t>
            </w:r>
            <w:r w:rsidRPr="002416CB">
              <w:rPr>
                <w:rFonts w:ascii="Times New Roman" w:eastAsia="Times New Roman" w:hAnsi="Times New Roman" w:cs="Times New Roman"/>
                <w:i/>
                <w:iCs/>
                <w:kern w:val="0"/>
                <w:sz w:val="24"/>
                <w:szCs w:val="24"/>
                <w:lang w:eastAsia="en-IN"/>
                <w14:ligatures w14:val="none"/>
              </w:rPr>
              <w:fldChar w:fldCharType="end"/>
            </w:r>
          </w:p>
        </w:tc>
      </w:tr>
      <w:tr w:rsidR="00B92D7D" w:rsidRPr="00AF4240" w14:paraId="0997137B" w14:textId="77777777" w:rsidTr="00A4263A">
        <w:trPr>
          <w:trHeight w:val="288"/>
          <w:jc w:val="center"/>
        </w:trPr>
        <w:tc>
          <w:tcPr>
            <w:tcW w:w="538" w:type="pct"/>
            <w:shd w:val="clear" w:color="000000" w:fill="FFFFFF"/>
          </w:tcPr>
          <w:p w14:paraId="212F491C"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vAlign w:val="center"/>
            <w:hideMark/>
          </w:tcPr>
          <w:p w14:paraId="2E146BA0"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aiA</w:t>
            </w:r>
          </w:p>
        </w:tc>
        <w:tc>
          <w:tcPr>
            <w:tcW w:w="2369" w:type="pct"/>
            <w:shd w:val="clear" w:color="000000" w:fill="FFFFFF"/>
            <w:vAlign w:val="center"/>
            <w:hideMark/>
          </w:tcPr>
          <w:p w14:paraId="6071924B"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hromobacter xylosoxidans CBMAI 709</w:t>
            </w:r>
          </w:p>
        </w:tc>
        <w:tc>
          <w:tcPr>
            <w:tcW w:w="762" w:type="pct"/>
            <w:shd w:val="clear" w:color="000000" w:fill="FFFFFF"/>
            <w:hideMark/>
          </w:tcPr>
          <w:p w14:paraId="000637CB" w14:textId="1583FA9D"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sidR="00EF0478">
              <w:rPr>
                <w:rFonts w:ascii="Times New Roman" w:eastAsia="Times New Roman" w:hAnsi="Times New Roman" w:cs="Times New Roman"/>
                <w:i/>
                <w:iCs/>
                <w:kern w:val="0"/>
                <w:sz w:val="24"/>
                <w:szCs w:val="24"/>
                <w:lang w:eastAsia="en-IN"/>
                <w14:ligatures w14:val="none"/>
              </w:rPr>
              <w:instrText xml:space="preserve"> ADDIN ZOTERO_ITEM CSL_CITATION {"citationID":"CVSGzK4U","properties":{"formattedCitation":"[16]","plainCitation":"[16]","noteIndex":0},"citationItems":[{"id":5557,"uris":["http://zotero.org/users/local/tLbKPnjF/items/VYAFKH39"],"itemData":{"id":5557,"type":"article-journal","container-title":"Journal of Hazardous Materials Advances","DOI":"10.1016/j.hazadv.2024.100439","ISSN":"27724166","journalAbbreviation":"Journal of Hazardous Materials Advances","language":"en","page":"100439","source":"DOI.org (Crossref)","title":"Taxonomic and evolutionary insights from comparative genomics of hydrocarbon degrading bacteria isolated from petroleum reservoirs","volume":"15","author":[{"family":"Calderon-Fajardo","given":"Alejandra"},{"family":"Hidalgo","given":"Kelly J."},{"family":"Romao","given":"Erika A. Valoni"},{"family":"Gonzales","given":"Camila Passos Silva"},{"family":"Martins","given":"Luiz Fernando"},{"family":"Oliveira","given":"Valéria Maia"}],"issued":{"date-parts":[["2024",8]]}}}],"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00EF0478" w:rsidRPr="00EF0478">
              <w:rPr>
                <w:rFonts w:ascii="Times New Roman" w:hAnsi="Times New Roman" w:cs="Times New Roman"/>
                <w:sz w:val="24"/>
              </w:rPr>
              <w:t>[16]</w:t>
            </w:r>
            <w:r w:rsidRPr="002416CB">
              <w:rPr>
                <w:rFonts w:ascii="Times New Roman" w:eastAsia="Times New Roman" w:hAnsi="Times New Roman" w:cs="Times New Roman"/>
                <w:i/>
                <w:iCs/>
                <w:kern w:val="0"/>
                <w:sz w:val="24"/>
                <w:szCs w:val="24"/>
                <w:lang w:eastAsia="en-IN"/>
                <w14:ligatures w14:val="none"/>
              </w:rPr>
              <w:fldChar w:fldCharType="end"/>
            </w:r>
          </w:p>
        </w:tc>
      </w:tr>
      <w:tr w:rsidR="00B92D7D" w:rsidRPr="00AF4240" w14:paraId="065EF32F" w14:textId="77777777" w:rsidTr="00A4263A">
        <w:trPr>
          <w:trHeight w:val="288"/>
          <w:jc w:val="center"/>
        </w:trPr>
        <w:tc>
          <w:tcPr>
            <w:tcW w:w="538" w:type="pct"/>
            <w:shd w:val="clear" w:color="000000" w:fill="FFFFFF"/>
          </w:tcPr>
          <w:p w14:paraId="03D31A06"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vAlign w:val="center"/>
            <w:hideMark/>
          </w:tcPr>
          <w:p w14:paraId="549A0C1F"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thA</w:t>
            </w:r>
          </w:p>
        </w:tc>
        <w:tc>
          <w:tcPr>
            <w:tcW w:w="2369" w:type="pct"/>
            <w:shd w:val="clear" w:color="000000" w:fill="FFFFFF"/>
            <w:vAlign w:val="center"/>
            <w:hideMark/>
          </w:tcPr>
          <w:p w14:paraId="34CFF4E5"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hromobacter xylosoxidans CBMAI 709</w:t>
            </w:r>
          </w:p>
        </w:tc>
        <w:tc>
          <w:tcPr>
            <w:tcW w:w="762" w:type="pct"/>
            <w:shd w:val="clear" w:color="000000" w:fill="FFFFFF"/>
            <w:hideMark/>
          </w:tcPr>
          <w:p w14:paraId="28F2D194" w14:textId="5E98F4CF" w:rsidR="00B92D7D" w:rsidRPr="002416CB" w:rsidRDefault="00B92D7D" w:rsidP="002416CB">
            <w:pPr>
              <w:spacing w:after="0" w:line="276" w:lineRule="auto"/>
              <w:ind w:firstLineChars="100" w:firstLine="240"/>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sidR="00EF0478">
              <w:rPr>
                <w:rFonts w:ascii="Times New Roman" w:eastAsia="Times New Roman" w:hAnsi="Times New Roman" w:cs="Times New Roman"/>
                <w:i/>
                <w:iCs/>
                <w:kern w:val="0"/>
                <w:sz w:val="24"/>
                <w:szCs w:val="24"/>
                <w:lang w:eastAsia="en-IN"/>
                <w14:ligatures w14:val="none"/>
              </w:rPr>
              <w:instrText xml:space="preserve"> ADDIN ZOTERO_ITEM CSL_CITATION {"citationID":"kjguCYlQ","properties":{"formattedCitation":"[16]","plainCitation":"[16]","noteIndex":0},"citationItems":[{"id":5557,"uris":["http://zotero.org/users/local/tLbKPnjF/items/VYAFKH39"],"itemData":{"id":5557,"type":"article-journal","container-title":"Journal of Hazardous Materials Advances","DOI":"10.1016/j.hazadv.2024.100439","ISSN":"27724166","journalAbbreviation":"Journal of Hazardous Materials Advances","language":"en","page":"100439","source":"DOI.org (Crossref)","title":"Taxonomic and evolutionary insights from comparative genomics of hydrocarbon degrading bacteria isolated from petroleum reservoirs","volume":"15","author":[{"family":"Calderon-Fajardo","given":"Alejandra"},{"family":"Hidalgo","given":"Kelly J."},{"family":"Romao","given":"Erika A. Valoni"},{"family":"Gonzales","given":"Camila Passos Silva"},{"family":"Martins","given":"Luiz Fernando"},{"family":"Oliveira","given":"Valéria Maia"}],"issued":{"date-parts":[["2024",8]]}}}],"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00EF0478" w:rsidRPr="00EF0478">
              <w:rPr>
                <w:rFonts w:ascii="Times New Roman" w:hAnsi="Times New Roman" w:cs="Times New Roman"/>
                <w:sz w:val="24"/>
              </w:rPr>
              <w:t>[16]</w:t>
            </w:r>
            <w:r w:rsidRPr="002416CB">
              <w:rPr>
                <w:rFonts w:ascii="Times New Roman" w:eastAsia="Times New Roman" w:hAnsi="Times New Roman" w:cs="Times New Roman"/>
                <w:i/>
                <w:iCs/>
                <w:kern w:val="0"/>
                <w:sz w:val="24"/>
                <w:szCs w:val="24"/>
                <w:lang w:eastAsia="en-IN"/>
                <w14:ligatures w14:val="none"/>
              </w:rPr>
              <w:fldChar w:fldCharType="end"/>
            </w:r>
          </w:p>
        </w:tc>
      </w:tr>
      <w:tr w:rsidR="00B92D7D" w:rsidRPr="00AF4240" w14:paraId="3BA94547" w14:textId="77777777" w:rsidTr="00A4263A">
        <w:trPr>
          <w:trHeight w:val="288"/>
          <w:jc w:val="center"/>
        </w:trPr>
        <w:tc>
          <w:tcPr>
            <w:tcW w:w="538" w:type="pct"/>
            <w:shd w:val="clear" w:color="000000" w:fill="FFFFFF"/>
          </w:tcPr>
          <w:p w14:paraId="03A41271"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vAlign w:val="center"/>
            <w:hideMark/>
          </w:tcPr>
          <w:p w14:paraId="48642DA6"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oxdB</w:t>
            </w:r>
          </w:p>
        </w:tc>
        <w:tc>
          <w:tcPr>
            <w:tcW w:w="2369" w:type="pct"/>
            <w:shd w:val="clear" w:color="000000" w:fill="FFFFFF"/>
            <w:vAlign w:val="center"/>
            <w:hideMark/>
          </w:tcPr>
          <w:p w14:paraId="463826C6"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hromobacter xylosoxidans CBMAI 709</w:t>
            </w:r>
          </w:p>
        </w:tc>
        <w:tc>
          <w:tcPr>
            <w:tcW w:w="762" w:type="pct"/>
            <w:shd w:val="clear" w:color="000000" w:fill="FFFFFF"/>
            <w:hideMark/>
          </w:tcPr>
          <w:p w14:paraId="7334623A" w14:textId="171F5545" w:rsidR="00B92D7D" w:rsidRPr="002416CB" w:rsidRDefault="00B92D7D" w:rsidP="002416CB">
            <w:pPr>
              <w:spacing w:after="0" w:line="276" w:lineRule="auto"/>
              <w:ind w:firstLineChars="100" w:firstLine="240"/>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sidR="00EF0478">
              <w:rPr>
                <w:rFonts w:ascii="Times New Roman" w:eastAsia="Times New Roman" w:hAnsi="Times New Roman" w:cs="Times New Roman"/>
                <w:i/>
                <w:iCs/>
                <w:kern w:val="0"/>
                <w:sz w:val="24"/>
                <w:szCs w:val="24"/>
                <w:lang w:eastAsia="en-IN"/>
                <w14:ligatures w14:val="none"/>
              </w:rPr>
              <w:instrText xml:space="preserve"> ADDIN ZOTERO_ITEM CSL_CITATION {"citationID":"HjVTYeDE","properties":{"formattedCitation":"[16]","plainCitation":"[16]","noteIndex":0},"citationItems":[{"id":5557,"uris":["http://zotero.org/users/local/tLbKPnjF/items/VYAFKH39"],"itemData":{"id":5557,"type":"article-journal","container-title":"Journal of Hazardous Materials Advances","DOI":"10.1016/j.hazadv.2024.100439","ISSN":"27724166","journalAbbreviation":"Journal of Hazardous Materials Advances","language":"en","page":"100439","source":"DOI.org (Crossref)","title":"Taxonomic and evolutionary insights from comparative genomics of hydrocarbon degrading bacteria isolated from petroleum reservoirs","volume":"15","author":[{"family":"Calderon-Fajardo","given":"Alejandra"},{"family":"Hidalgo","given":"Kelly J."},{"family":"Romao","given":"Erika A. Valoni"},{"family":"Gonzales","given":"Camila Passos Silva"},{"family":"Martins","given":"Luiz Fernando"},{"family":"Oliveira","given":"Valéria Maia"}],"issued":{"date-parts":[["2024",8]]}}}],"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00EF0478" w:rsidRPr="00EF0478">
              <w:rPr>
                <w:rFonts w:ascii="Times New Roman" w:hAnsi="Times New Roman" w:cs="Times New Roman"/>
                <w:sz w:val="24"/>
              </w:rPr>
              <w:t>[16]</w:t>
            </w:r>
            <w:r w:rsidRPr="002416CB">
              <w:rPr>
                <w:rFonts w:ascii="Times New Roman" w:eastAsia="Times New Roman" w:hAnsi="Times New Roman" w:cs="Times New Roman"/>
                <w:i/>
                <w:iCs/>
                <w:kern w:val="0"/>
                <w:sz w:val="24"/>
                <w:szCs w:val="24"/>
                <w:lang w:eastAsia="en-IN"/>
                <w14:ligatures w14:val="none"/>
              </w:rPr>
              <w:fldChar w:fldCharType="end"/>
            </w:r>
          </w:p>
        </w:tc>
      </w:tr>
      <w:tr w:rsidR="00B92D7D" w:rsidRPr="00AF4240" w14:paraId="429DFBAA" w14:textId="77777777" w:rsidTr="00A4263A">
        <w:trPr>
          <w:trHeight w:val="288"/>
          <w:jc w:val="center"/>
        </w:trPr>
        <w:tc>
          <w:tcPr>
            <w:tcW w:w="538" w:type="pct"/>
          </w:tcPr>
          <w:p w14:paraId="67D39885"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B8F1D74"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ssA</w:t>
            </w:r>
          </w:p>
        </w:tc>
        <w:tc>
          <w:tcPr>
            <w:tcW w:w="2369" w:type="pct"/>
            <w:shd w:val="clear" w:color="auto" w:fill="auto"/>
            <w:vAlign w:val="center"/>
            <w:hideMark/>
          </w:tcPr>
          <w:p w14:paraId="7C69BDA2"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acillus subtilis CBMAI 707</w:t>
            </w:r>
          </w:p>
        </w:tc>
        <w:tc>
          <w:tcPr>
            <w:tcW w:w="762" w:type="pct"/>
            <w:shd w:val="clear" w:color="auto" w:fill="auto"/>
            <w:hideMark/>
          </w:tcPr>
          <w:p w14:paraId="7F9CEF87" w14:textId="19E1EBE0"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sidR="00EF0478">
              <w:rPr>
                <w:rFonts w:ascii="Times New Roman" w:eastAsia="Times New Roman" w:hAnsi="Times New Roman" w:cs="Times New Roman"/>
                <w:i/>
                <w:iCs/>
                <w:kern w:val="0"/>
                <w:sz w:val="24"/>
                <w:szCs w:val="24"/>
                <w:lang w:eastAsia="en-IN"/>
                <w14:ligatures w14:val="none"/>
              </w:rPr>
              <w:instrText xml:space="preserve"> ADDIN ZOTERO_ITEM CSL_CITATION {"citationID":"Oa1uHqRe","properties":{"formattedCitation":"[16]","plainCitation":"[16]","noteIndex":0},"citationItems":[{"id":5557,"uris":["http://zotero.org/users/local/tLbKPnjF/items/VYAFKH39"],"itemData":{"id":5557,"type":"article-journal","container-title":"Journal of Hazardous Materials Advances","DOI":"10.1016/j.hazadv.2024.100439","ISSN":"27724166","journalAbbreviation":"Journal of Hazardous Materials Advances","language":"en","page":"100439","source":"DOI.org (Crossref)","title":"Taxonomic and evolutionary insights from comparative genomics of hydrocarbon degrading bacteria isolated from petroleum reservoirs","volume":"15","author":[{"family":"Calderon-Fajardo","given":"Alejandra"},{"family":"Hidalgo","given":"Kelly J."},{"family":"Romao","given":"Erika A. Valoni"},{"family":"Gonzales","given":"Camila Passos Silva"},{"family":"Martins","given":"Luiz Fernando"},{"family":"Oliveira","given":"Valéria Maia"}],"issued":{"date-parts":[["2024",8]]}}}],"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00EF0478" w:rsidRPr="00EF0478">
              <w:rPr>
                <w:rFonts w:ascii="Times New Roman" w:hAnsi="Times New Roman" w:cs="Times New Roman"/>
                <w:sz w:val="24"/>
              </w:rPr>
              <w:t>[16]</w:t>
            </w:r>
            <w:r w:rsidRPr="002416CB">
              <w:rPr>
                <w:rFonts w:ascii="Times New Roman" w:eastAsia="Times New Roman" w:hAnsi="Times New Roman" w:cs="Times New Roman"/>
                <w:i/>
                <w:iCs/>
                <w:kern w:val="0"/>
                <w:sz w:val="24"/>
                <w:szCs w:val="24"/>
                <w:lang w:eastAsia="en-IN"/>
                <w14:ligatures w14:val="none"/>
              </w:rPr>
              <w:fldChar w:fldCharType="end"/>
            </w:r>
          </w:p>
        </w:tc>
      </w:tr>
      <w:tr w:rsidR="00B92D7D" w:rsidRPr="00AF4240" w14:paraId="2D876FE7" w14:textId="77777777" w:rsidTr="00A4263A">
        <w:trPr>
          <w:trHeight w:val="288"/>
          <w:jc w:val="center"/>
        </w:trPr>
        <w:tc>
          <w:tcPr>
            <w:tcW w:w="538" w:type="pct"/>
          </w:tcPr>
          <w:p w14:paraId="41CC78B5"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C3F8A53"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N32</w:t>
            </w:r>
          </w:p>
        </w:tc>
        <w:tc>
          <w:tcPr>
            <w:tcW w:w="2369" w:type="pct"/>
            <w:shd w:val="clear" w:color="auto" w:fill="auto"/>
            <w:vAlign w:val="center"/>
            <w:hideMark/>
          </w:tcPr>
          <w:p w14:paraId="0CAA7270"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Shewanella putrefaciens</w:t>
            </w:r>
          </w:p>
        </w:tc>
        <w:tc>
          <w:tcPr>
            <w:tcW w:w="762" w:type="pct"/>
            <w:shd w:val="clear" w:color="auto" w:fill="auto"/>
            <w:hideMark/>
          </w:tcPr>
          <w:p w14:paraId="01F4F5D4" w14:textId="09C96A31"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sidR="00EF0478">
              <w:rPr>
                <w:rFonts w:ascii="Times New Roman" w:eastAsia="Times New Roman" w:hAnsi="Times New Roman" w:cs="Times New Roman"/>
                <w:i/>
                <w:iCs/>
                <w:kern w:val="0"/>
                <w:sz w:val="24"/>
                <w:szCs w:val="24"/>
                <w:lang w:eastAsia="en-IN"/>
                <w14:ligatures w14:val="none"/>
              </w:rPr>
              <w:instrText xml:space="preserve"> ADDIN ZOTERO_ITEM CSL_CITATION {"citationID":"71IMnT21","properties":{"formattedCitation":"[16]","plainCitation":"[16]","noteIndex":0},"citationItems":[{"id":5557,"uris":["http://zotero.org/users/local/tLbKPnjF/items/VYAFKH39"],"itemData":{"id":5557,"type":"article-journal","container-title":"Journal of Hazardous Materials Advances","DOI":"10.1016/j.hazadv.2024.100439","ISSN":"27724166","journalAbbreviation":"Journal of Hazardous Materials Advances","language":"en","page":"100439","source":"DOI.org (Crossref)","title":"Taxonomic and evolutionary insights from comparative genomics of hydrocarbon degrading bacteria isolated from petroleum reservoirs","volume":"15","author":[{"family":"Calderon-Fajardo","given":"Alejandra"},{"family":"Hidalgo","given":"Kelly J."},{"family":"Romao","given":"Erika A. Valoni"},{"family":"Gonzales","given":"Camila Passos Silva"},{"family":"Martins","given":"Luiz Fernando"},{"family":"Oliveira","given":"Valéria Maia"}],"issued":{"date-parts":[["2024",8]]}}}],"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00EF0478" w:rsidRPr="00EF0478">
              <w:rPr>
                <w:rFonts w:ascii="Times New Roman" w:hAnsi="Times New Roman" w:cs="Times New Roman"/>
                <w:sz w:val="24"/>
              </w:rPr>
              <w:t>[16]</w:t>
            </w:r>
            <w:r w:rsidRPr="002416CB">
              <w:rPr>
                <w:rFonts w:ascii="Times New Roman" w:eastAsia="Times New Roman" w:hAnsi="Times New Roman" w:cs="Times New Roman"/>
                <w:i/>
                <w:iCs/>
                <w:kern w:val="0"/>
                <w:sz w:val="24"/>
                <w:szCs w:val="24"/>
                <w:lang w:eastAsia="en-IN"/>
                <w14:ligatures w14:val="none"/>
              </w:rPr>
              <w:fldChar w:fldCharType="end"/>
            </w:r>
          </w:p>
        </w:tc>
      </w:tr>
      <w:tr w:rsidR="00B92D7D" w:rsidRPr="00AF4240" w14:paraId="5406B107" w14:textId="77777777" w:rsidTr="00A4263A">
        <w:trPr>
          <w:trHeight w:val="288"/>
          <w:jc w:val="center"/>
        </w:trPr>
        <w:tc>
          <w:tcPr>
            <w:tcW w:w="538" w:type="pct"/>
          </w:tcPr>
          <w:p w14:paraId="3FDCB900"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1B21BCE"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enABCD</w:t>
            </w:r>
          </w:p>
        </w:tc>
        <w:tc>
          <w:tcPr>
            <w:tcW w:w="2369" w:type="pct"/>
            <w:shd w:val="clear" w:color="auto" w:fill="auto"/>
            <w:vAlign w:val="center"/>
            <w:hideMark/>
          </w:tcPr>
          <w:p w14:paraId="78E16967" w14:textId="2CCA04DF"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 qingshengii GOMB7</w:t>
            </w:r>
          </w:p>
        </w:tc>
        <w:tc>
          <w:tcPr>
            <w:tcW w:w="762" w:type="pct"/>
            <w:shd w:val="clear" w:color="auto" w:fill="auto"/>
            <w:hideMark/>
          </w:tcPr>
          <w:p w14:paraId="7A957DC4" w14:textId="7904F4F1" w:rsidR="00B92D7D" w:rsidRPr="002416CB" w:rsidRDefault="00A4263A" w:rsidP="002416CB">
            <w:pPr>
              <w:spacing w:after="0" w:line="276"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   </w:t>
            </w:r>
            <w:r w:rsidR="00B92D7D"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a2l283h7k28","properties":{"formattedCitation":"[17]","plainCitation":"[17]","noteIndex":0},"citationItems":[{"id":6686,"uris":["http://zotero.org/users/local/tLbKPnjF/items/MNN7A47T","http://zotero.org/users/local/tLbKPnjF/items/TUC74GG6"],"itemData":{"id":6686,"type":"article-journal","abstract":"Abstract\n            \n              Bacterial degradation of crude oil is a promising strategy for reducing the concentration of hydrocarbons in contaminated environments. In the first part of this study, we report the enrichment of two bacterial consortia from deep sediments of the Gulf of Mexico with crude oil as the sole carbon and energy source. We conducted a comparative analysis of the bacterial community in the original sediment, assessing its diversity, and compared it to the enrichment observed after exposure to crude oil in defined cultures. The consortium exhibiting the highest hydrocarbon degradation was predominantly enriched with\n              Rhodococcus\n              (75%). Bacterial community analysis revealed the presence of other hydrocarbonoclastic members in both consortia. In the second part, we report the isolation of the strain\n              Rhodococcus\n              sp. GOMB7 with crude oil as a unique carbon source under microaerobic conditions and its characterization. This strain demonstrated the ability to degrade long-chain alkanes, including eicosane, tetracosane, and octacosane. We named this new strain\n              Rhodococcus qingshengii\n              GOMB7. Genome analysis revealed the presence of several genes related to aromatic compound degradation, such as\n              benA\n              ,\n              benB\n              ,\n              benC\n              ,\n              catA\n              ,\n              catB\n              , and\n              catC\n              ; and five\n              alkB\n              genes related to alkane degradation. Although members of the genus\n              Rhodococcus\n              are well known for their great metabolic versatility, including the aerobic degradation of recalcitrant organic compounds such as petroleum hydrocarbons, this is the first report of a novel strain of\n              Rhodococcus\n              capable of degrading long-chain alkanes under microaerobic conditions. The potential of\n              R. qingshengii\n              GOMB7 for applications in bioreactors or controlled systems with low oxygen levels offers an energy-efficient approach for treating crude oil-contaminated water and sediments.","container-title":"World Journal of Microbiology and Biotechnology","DOI":"10.1007/s11274-023-03703-3","ISSN":"0959-3993, 1573-0972","issue":"10","journalAbbreviation":"World J Microbiol Biotechnol","language":"en","note":"number: 10","page":"264","source":"DOI.org (Crossref)","title":"Microaerobic degradation of crude oil and long chain alkanes by a new Rhodococcus strain from Gulf of Mexico","volume":"39","author":[{"family":"Juárez","given":"Katy"},{"family":"Reza","given":"Lizeth"},{"family":"Bretón-Deval","given":"Luz"},{"family":"Morales-Guzmán","given":"Daniel"},{"family":"Trejo-Hernández","given":"María R."},{"family":"García-Guevara","given":"Fernando"},{"family":"Lara","given":"Paloma"}],"issued":{"date-parts":[["2023",10]]}}}],"schema":"https://github.com/citation-style-language/schema/raw/master/csl-citation.json"} </w:instrText>
            </w:r>
            <w:r w:rsidR="00B92D7D"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kern w:val="0"/>
                <w:sz w:val="24"/>
              </w:rPr>
              <w:t>[17]</w:t>
            </w:r>
            <w:r w:rsidR="00B92D7D"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0B8209B8" w14:textId="77777777" w:rsidTr="00A4263A">
        <w:trPr>
          <w:trHeight w:val="288"/>
          <w:jc w:val="center"/>
        </w:trPr>
        <w:tc>
          <w:tcPr>
            <w:tcW w:w="538" w:type="pct"/>
          </w:tcPr>
          <w:p w14:paraId="1FC237E1"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8E68083"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pcB</w:t>
            </w:r>
          </w:p>
        </w:tc>
        <w:tc>
          <w:tcPr>
            <w:tcW w:w="2369" w:type="pct"/>
            <w:shd w:val="clear" w:color="auto" w:fill="auto"/>
            <w:vAlign w:val="center"/>
            <w:hideMark/>
          </w:tcPr>
          <w:p w14:paraId="3DDD1042" w14:textId="77777777"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cinetobacter johnsonii C4</w:t>
            </w:r>
          </w:p>
        </w:tc>
        <w:tc>
          <w:tcPr>
            <w:tcW w:w="762" w:type="pct"/>
            <w:shd w:val="clear" w:color="auto" w:fill="auto"/>
            <w:vAlign w:val="center"/>
            <w:hideMark/>
          </w:tcPr>
          <w:p w14:paraId="64C598C1" w14:textId="3A008AD7"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g17WmPPD","properties":{"formattedCitation":"[18]","plainCitation":"[18]","noteIndex":0},"citationItems":[{"id":5595,"uris":["http://zotero.org/users/local/tLbKPnjF/items/RVC7Q2C8"],"itemData":{"id":5595,"type":"article-journal","container-title":"Microbiology Resource Announcements","DOI":"10.1128/mra.01076-23","ISSN":"2576-098X","issue":"2","journalAbbreviation":"Microbiol Resour Announc","language":"en","note":"number: 2","page":"e01076-23","source":"DOI.org (Crossref)","title":"Draft genome sequence of three hydrocarbon-degrading &lt;i&gt;Pseudomonadota&lt;/i&gt; strains isolated from an abandoned century-old oil exploration well","volume":"13","author":[{"family":"Camacho","given":"Jefferson"},{"family":"Mesén-Porras","given":"Esteve"},{"family":"Rojas-Gätjens","given":"Diego"},{"family":"Pérez-Pantoja","given":"Danilo"},{"family":"Puente-Sánchez","given":"Fernando"},{"family":"Chavarría","given":"Max"}],"editor":[{"family":"Baltrus","given":"David A."}],"issued":{"date-parts":[["2024",2,15]]}}}],"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sz w:val="24"/>
              </w:rPr>
              <w:t>[18]</w:t>
            </w:r>
            <w:r w:rsidRPr="002416CB">
              <w:rPr>
                <w:rFonts w:ascii="Times New Roman" w:eastAsia="Times New Roman" w:hAnsi="Times New Roman" w:cs="Times New Roman"/>
                <w:kern w:val="0"/>
                <w:sz w:val="24"/>
                <w:szCs w:val="24"/>
                <w:lang w:eastAsia="en-IN"/>
                <w14:ligatures w14:val="none"/>
              </w:rPr>
              <w:fldChar w:fldCharType="end"/>
            </w:r>
          </w:p>
        </w:tc>
      </w:tr>
      <w:tr w:rsidR="00B92D7D" w:rsidRPr="00AF4240" w14:paraId="77266B0F" w14:textId="77777777" w:rsidTr="00A4263A">
        <w:trPr>
          <w:trHeight w:val="288"/>
          <w:jc w:val="center"/>
        </w:trPr>
        <w:tc>
          <w:tcPr>
            <w:tcW w:w="538" w:type="pct"/>
          </w:tcPr>
          <w:p w14:paraId="37C85C76" w14:textId="77777777" w:rsidR="00B92D7D" w:rsidRPr="001C5871" w:rsidRDefault="00B92D7D" w:rsidP="00B92D7D">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tcPr>
          <w:p w14:paraId="1C8FDD08" w14:textId="44DA247A"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etbA1A3A3A4</w:t>
            </w:r>
          </w:p>
        </w:tc>
        <w:tc>
          <w:tcPr>
            <w:tcW w:w="2369" w:type="pct"/>
            <w:shd w:val="clear" w:color="auto" w:fill="auto"/>
            <w:vAlign w:val="center"/>
          </w:tcPr>
          <w:p w14:paraId="561F3E4B" w14:textId="5D29A49E" w:rsidR="00B92D7D" w:rsidRPr="002416CB" w:rsidRDefault="00B92D7D" w:rsidP="002416CB">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 xml:space="preserve">Rhodococcus sp. </w:t>
            </w:r>
            <w:r w:rsidRPr="002416CB">
              <w:rPr>
                <w:rFonts w:ascii="Times New Roman" w:eastAsia="Times New Roman" w:hAnsi="Times New Roman" w:cs="Times New Roman"/>
                <w:kern w:val="0"/>
                <w:sz w:val="24"/>
                <w:szCs w:val="24"/>
                <w:lang w:eastAsia="en-IN"/>
                <w14:ligatures w14:val="none"/>
              </w:rPr>
              <w:t>WAY</w:t>
            </w:r>
          </w:p>
        </w:tc>
        <w:tc>
          <w:tcPr>
            <w:tcW w:w="762" w:type="pct"/>
            <w:shd w:val="clear" w:color="auto" w:fill="auto"/>
            <w:vAlign w:val="center"/>
          </w:tcPr>
          <w:p w14:paraId="07A59A8B" w14:textId="301ED3CC" w:rsidR="00B92D7D" w:rsidRPr="002416CB" w:rsidRDefault="00B92D7D" w:rsidP="002416CB">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sidR="00EF0478">
              <w:rPr>
                <w:rFonts w:ascii="Times New Roman" w:eastAsia="Times New Roman" w:hAnsi="Times New Roman" w:cs="Times New Roman"/>
                <w:kern w:val="0"/>
                <w:sz w:val="24"/>
                <w:szCs w:val="24"/>
                <w:lang w:eastAsia="en-IN"/>
                <w14:ligatures w14:val="none"/>
              </w:rPr>
              <w:instrText xml:space="preserve"> ADDIN ZOTERO_ITEM CSL_CITATION {"citationID":"a1849hmnaa4","properties":{"formattedCitation":"[19]","plainCitation":"[19]","noteIndex":0},"citationItems":[{"id":6921,"uris":["http://zotero.org/users/local/tLbKPnjF/items/NG7YVBH3"],"itemData":{"id":6921,"type":"article-journal","abstract":"The complete genome sequence of\n              \n                \n                  Rhodococcus\n                \n              \n              sp. WAY2 (WAY2) consists of a circular chromosome, three linear replicons and a small circular plasmid. The linear replicons contain typical actinobacterial invertron-type telomeres with the central CGTXCGC motif. Comparative phylogenetic analysis of the 16S rRNA gene along with phylogenomic analysis based on the genome-to-genome\n              blast\n              distance phylogeny (GBDP) algorithm and digital DNA–DNA hybridization (dDDH) with other\n              \n                \n                  Rhodococcus\n                \n              \n              type strains resulted in a clear differentiation of WAY2, which is likely a new species. The genome of WAY2 contains five distinct clusters of\n              bph\n              ,\n              etb\n              and\n              nah\n              genes, putatively involved in the degradation of several aromatic compounds. These clusters are distributed throughout the linear plasmids. The high sequence homology of the ring-hydroxylating subunits of these systems with other known enzymes has allowed us to model the range of aromatic substrates they could degrade. Further functional characterization revealed that WAY2 was able to grow with biphenyl, naphthalene and xylene as sole carbon and energy sources, and could oxidize multiple aromatic compounds, including ethylbenzene, phenanthrene, dibenzofuran and toluene. In addition, WAY2 was able to co-metabolize 23 polychlorinated biphenyl congeners, consistent with the five different ring-hydroxylating systems encoded by its genome. WAY2 could also use\n              n\n              -alkanes of various chain-lengths as a sole carbon source, probably due to the presence of\n              alkB\n              and\n              ladA\n              gene copies, which are only found in its chromosome. These results show that WAY2 has a potential to be used for the biodegradation of multiple organic compounds.","container-title":"Microbial Genomics","DOI":"10.1099/mgen.0.000363","ISSN":"2057-5858","issue":"4","language":"en","license":"http://creativecommons.org/licenses/by/4.0/","source":"DOI.org (Crossref)","title":"Analysis of the biodegradative and adaptive potential of the novel polychlorinated biphenyl degrader Rhodococcus sp. WAY2 revealed by its complete genome sequence","URL":"https://www.microbiologyresearch.org/content/journal/mgen/10.1099/mgen.0.000363","volume":"6","author":[{"family":"Garrido-Sanz","given":"Daniel"},{"family":"Sansegundo-Lobato","given":"Paula"},{"family":"Redondo-Nieto","given":"Miguel"},{"family":"Suman","given":"Jachym"},{"family":"Cajthaml","given":"Tomas"},{"family":"Blanco-Romero","given":"Esther"},{"family":"Martin","given":"Marta"},{"family":"Uhlik","given":"Ondrej"},{"family":"Rivilla","given":"Rafael"}],"accessed":{"date-parts":[["2025",3,2]]},"issued":{"date-parts":[["2020",4,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00EF0478" w:rsidRPr="00EF0478">
              <w:rPr>
                <w:rFonts w:ascii="Times New Roman" w:hAnsi="Times New Roman" w:cs="Times New Roman"/>
                <w:kern w:val="0"/>
                <w:sz w:val="24"/>
              </w:rPr>
              <w:t>[19]</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370123A1" w14:textId="77777777" w:rsidTr="00A4263A">
        <w:trPr>
          <w:trHeight w:val="288"/>
          <w:jc w:val="center"/>
        </w:trPr>
        <w:tc>
          <w:tcPr>
            <w:tcW w:w="538" w:type="pct"/>
          </w:tcPr>
          <w:p w14:paraId="6C10115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tcPr>
          <w:p w14:paraId="3F76852F" w14:textId="79AB52AC"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phEDA4A3A2aA1aCB)</w:t>
            </w:r>
          </w:p>
        </w:tc>
        <w:tc>
          <w:tcPr>
            <w:tcW w:w="2369" w:type="pct"/>
            <w:shd w:val="clear" w:color="auto" w:fill="auto"/>
            <w:vAlign w:val="center"/>
          </w:tcPr>
          <w:p w14:paraId="40E02DAC" w14:textId="219D37CA"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 xml:space="preserve">Rhodococcus sp. </w:t>
            </w:r>
            <w:r w:rsidRPr="002416CB">
              <w:rPr>
                <w:rFonts w:ascii="Times New Roman" w:eastAsia="Times New Roman" w:hAnsi="Times New Roman" w:cs="Times New Roman"/>
                <w:kern w:val="0"/>
                <w:sz w:val="24"/>
                <w:szCs w:val="24"/>
                <w:lang w:eastAsia="en-IN"/>
                <w14:ligatures w14:val="none"/>
              </w:rPr>
              <w:t>WAY</w:t>
            </w:r>
          </w:p>
        </w:tc>
        <w:tc>
          <w:tcPr>
            <w:tcW w:w="762" w:type="pct"/>
            <w:shd w:val="clear" w:color="auto" w:fill="auto"/>
            <w:vAlign w:val="center"/>
          </w:tcPr>
          <w:p w14:paraId="7344F1E7" w14:textId="51CDA5B9"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ZOTERO_ITEM CSL_CITATION {"citationID":"a1849hmnaa4","properties":{"formattedCitation":"[19]","plainCitation":"[19]","noteIndex":0},"citationItems":[{"id":6921,"uris":["http://zotero.org/users/local/tLbKPnjF/items/NG7YVBH3"],"itemData":{"id":6921,"type":"article-journal","abstract":"The complete genome sequence of\n              \n                \n                  Rhodococcus\n                \n              \n              sp. WAY2 (WAY2) consists of a circular chromosome, three linear replicons and a small circular plasmid. The linear replicons contain typical actinobacterial invertron-type telomeres with the central CGTXCGC motif. Comparative phylogenetic analysis of the 16S rRNA gene along with phylogenomic analysis based on the genome-to-genome\n              blast\n              distance phylogeny (GBDP) algorithm and digital DNA–DNA hybridization (dDDH) with other\n              \n                \n                  Rhodococcus\n                \n              \n              type strains resulted in a clear differentiation of WAY2, which is likely a new species. The genome of WAY2 contains five distinct clusters of\n              bph\n              ,\n              etb\n              and\n              nah\n              genes, putatively involved in the degradation of several aromatic compounds. These clusters are distributed throughout the linear plasmids. The high sequence homology of the ring-hydroxylating subunits of these systems with other known enzymes has allowed us to model the range of aromatic substrates they could degrade. Further functional characterization revealed that WAY2 was able to grow with biphenyl, naphthalene and xylene as sole carbon and energy sources, and could oxidize multiple aromatic compounds, including ethylbenzene, phenanthrene, dibenzofuran and toluene. In addition, WAY2 was able to co-metabolize 23 polychlorinated biphenyl congeners, consistent with the five different ring-hydroxylating systems encoded by its genome. WAY2 could also use\n              n\n              -alkanes of various chain-lengths as a sole carbon source, probably due to the presence of\n              alkB\n              and\n              ladA\n              gene copies, which are only found in its chromosome. These results show that WAY2 has a potential to be used for the biodegradation of multiple organic compounds.","container-title":"Microbial Genomics","DOI":"10.1099/mgen.0.000363","ISSN":"2057-5858","issue":"4","language":"en","license":"http://creativecommons.org/licenses/by/4.0/","source":"DOI.org (Crossref)","title":"Analysis of the biodegradative and adaptive potential of the novel polychlorinated biphenyl degrader Rhodococcus sp. WAY2 revealed by its complete genome sequence","URL":"https://www.microbiologyresearch.org/content/journal/mgen/10.1099/mgen.0.000363","volume":"6","author":[{"family":"Garrido-Sanz","given":"Daniel"},{"family":"Sansegundo-Lobato","given":"Paula"},{"family":"Redondo-Nieto","given":"Miguel"},{"family":"Suman","given":"Jachym"},{"family":"Cajthaml","given":"Tomas"},{"family":"Blanco-Romero","given":"Esther"},{"family":"Martin","given":"Marta"},{"family":"Uhlik","given":"Ondrej"},{"family":"Rivilla","given":"Rafael"}],"accessed":{"date-parts":[["2025",3,2]]},"issued":{"date-parts":[["2020",4,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EF0478">
              <w:rPr>
                <w:rFonts w:ascii="Times New Roman" w:hAnsi="Times New Roman" w:cs="Times New Roman"/>
                <w:kern w:val="0"/>
                <w:sz w:val="24"/>
              </w:rPr>
              <w:t>[19]</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71C24834" w14:textId="77777777" w:rsidTr="00A4263A">
        <w:trPr>
          <w:trHeight w:val="288"/>
          <w:jc w:val="center"/>
        </w:trPr>
        <w:tc>
          <w:tcPr>
            <w:tcW w:w="538" w:type="pct"/>
            <w:shd w:val="clear" w:color="000000" w:fill="FFFFFF"/>
          </w:tcPr>
          <w:p w14:paraId="16BB9703"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vAlign w:val="center"/>
            <w:hideMark/>
          </w:tcPr>
          <w:p w14:paraId="359D0649"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AH_alpha and MAH_betaclB</w:t>
            </w:r>
          </w:p>
        </w:tc>
        <w:tc>
          <w:tcPr>
            <w:tcW w:w="2369" w:type="pct"/>
            <w:shd w:val="clear" w:color="000000" w:fill="FFFFFF"/>
            <w:vAlign w:val="center"/>
            <w:hideMark/>
          </w:tcPr>
          <w:p w14:paraId="64070133" w14:textId="2771F390"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alioglobus and Acidimicrobiales</w:t>
            </w:r>
          </w:p>
        </w:tc>
        <w:tc>
          <w:tcPr>
            <w:tcW w:w="762" w:type="pct"/>
            <w:shd w:val="clear" w:color="000000" w:fill="FFFFFF"/>
            <w:vAlign w:val="center"/>
          </w:tcPr>
          <w:p w14:paraId="7BC5E3D4" w14:textId="48B6E945" w:rsidR="00A4263A" w:rsidRPr="002416CB" w:rsidRDefault="00A4263A" w:rsidP="00A4263A">
            <w:pPr>
              <w:spacing w:after="0" w:line="276" w:lineRule="auto"/>
              <w:ind w:firstLineChars="100" w:firstLine="240"/>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Pr>
                <w:rFonts w:ascii="Times New Roman" w:eastAsia="Times New Roman" w:hAnsi="Times New Roman" w:cs="Times New Roman"/>
                <w:i/>
                <w:iCs/>
                <w:kern w:val="0"/>
                <w:sz w:val="24"/>
                <w:szCs w:val="24"/>
                <w:lang w:eastAsia="en-IN"/>
                <w14:ligatures w14:val="none"/>
              </w:rPr>
              <w:instrText xml:space="preserve"> ADDIN ZOTERO_ITEM CSL_CITATION {"citationID":"V8kDKA6f","properties":{"formattedCitation":"[20]","plainCitation":"[20]","noteIndex":0},"citationItems":[{"id":5560,"uris":["http://zotero.org/users/local/tLbKPnjF/items/N73USNND"],"itemData":{"id":5560,"type":"article-journal","container-title":"Environmental Microbiome","DOI":"10.1186/s40793-024-00626-w","ISSN":"2524-6372","issue":"1","journalAbbreviation":"Environmental Microbiome","language":"en","note":"number: 1","page":"81","source":"DOI.org (Crossref)","title":"Arctic's hidden hydrocarbon degradation microbes: investigating the effects of hydrocarbon contamination, biostimulation, and a surface washing agent on microbial communities and hydrocarbon biodegradation pathways in high-Arctic beaches","title-short":"Arctic's hidden hydrocarbon degradation microbes","volume":"19","author":[{"family":"Chen","given":"Ya-Jou"},{"family":"Altshuler","given":"Ianina"},{"family":"Freyria","given":"Nastasia J."},{"family":"Lirette","given":"Antoine"},{"family":"Góngora","given":"Esteban"},{"family":"Greer","given":"Charles W."},{"family":"Whyte","given":"Lyle G."}],"issued":{"date-parts":[["2024",10,31]]}}}],"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Pr="00EF0478">
              <w:rPr>
                <w:rFonts w:ascii="Times New Roman" w:hAnsi="Times New Roman" w:cs="Times New Roman"/>
                <w:sz w:val="24"/>
              </w:rPr>
              <w:t>[20]</w:t>
            </w:r>
            <w:r w:rsidRPr="002416CB">
              <w:rPr>
                <w:rFonts w:ascii="Times New Roman" w:eastAsia="Times New Roman" w:hAnsi="Times New Roman" w:cs="Times New Roman"/>
                <w:i/>
                <w:iCs/>
                <w:kern w:val="0"/>
                <w:sz w:val="24"/>
                <w:szCs w:val="24"/>
                <w:lang w:eastAsia="en-IN"/>
                <w14:ligatures w14:val="none"/>
              </w:rPr>
              <w:fldChar w:fldCharType="end"/>
            </w:r>
          </w:p>
        </w:tc>
      </w:tr>
      <w:tr w:rsidR="00A4263A" w:rsidRPr="00AF4240" w14:paraId="42538D31" w14:textId="77777777" w:rsidTr="00A4263A">
        <w:trPr>
          <w:trHeight w:val="288"/>
          <w:jc w:val="center"/>
        </w:trPr>
        <w:tc>
          <w:tcPr>
            <w:tcW w:w="538" w:type="pct"/>
            <w:shd w:val="clear" w:color="000000" w:fill="FFFFFF"/>
          </w:tcPr>
          <w:p w14:paraId="4558ED66"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vAlign w:val="center"/>
            <w:hideMark/>
          </w:tcPr>
          <w:p w14:paraId="7F983B4A"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bcA</w:t>
            </w:r>
          </w:p>
        </w:tc>
        <w:tc>
          <w:tcPr>
            <w:tcW w:w="2369" w:type="pct"/>
            <w:shd w:val="clear" w:color="000000" w:fill="FFFFFF"/>
            <w:hideMark/>
          </w:tcPr>
          <w:p w14:paraId="0E2792E7" w14:textId="5999911C"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alioglobus and Acidimicrobiales</w:t>
            </w:r>
          </w:p>
        </w:tc>
        <w:tc>
          <w:tcPr>
            <w:tcW w:w="762" w:type="pct"/>
            <w:shd w:val="clear" w:color="000000" w:fill="FFFFFF"/>
            <w:vAlign w:val="center"/>
            <w:hideMark/>
          </w:tcPr>
          <w:p w14:paraId="1F3B55B4" w14:textId="20F63943"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Pr>
                <w:rFonts w:ascii="Times New Roman" w:eastAsia="Times New Roman" w:hAnsi="Times New Roman" w:cs="Times New Roman"/>
                <w:i/>
                <w:iCs/>
                <w:kern w:val="0"/>
                <w:sz w:val="24"/>
                <w:szCs w:val="24"/>
                <w:lang w:eastAsia="en-IN"/>
                <w14:ligatures w14:val="none"/>
              </w:rPr>
              <w:instrText xml:space="preserve"> ADDIN ZOTERO_ITEM CSL_CITATION {"citationID":"dpKjBSgb","properties":{"formattedCitation":"[20]","plainCitation":"[20]","noteIndex":0},"citationItems":[{"id":5560,"uris":["http://zotero.org/users/local/tLbKPnjF/items/N73USNND"],"itemData":{"id":5560,"type":"article-journal","container-title":"Environmental Microbiome","DOI":"10.1186/s40793-024-00626-w","ISSN":"2524-6372","issue":"1","journalAbbreviation":"Environmental Microbiome","language":"en","note":"number: 1","page":"81","source":"DOI.org (Crossref)","title":"Arctic's hidden hydrocarbon degradation microbes: investigating the effects of hydrocarbon contamination, biostimulation, and a surface washing agent on microbial communities and hydrocarbon biodegradation pathways in high-Arctic beaches","title-short":"Arctic's hidden hydrocarbon degradation microbes","volume":"19","author":[{"family":"Chen","given":"Ya-Jou"},{"family":"Altshuler","given":"Ianina"},{"family":"Freyria","given":"Nastasia J."},{"family":"Lirette","given":"Antoine"},{"family":"Góngora","given":"Esteban"},{"family":"Greer","given":"Charles W."},{"family":"Whyte","given":"Lyle G."}],"issued":{"date-parts":[["2024",10,31]]}}}],"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Pr="00EF0478">
              <w:rPr>
                <w:rFonts w:ascii="Times New Roman" w:hAnsi="Times New Roman" w:cs="Times New Roman"/>
                <w:sz w:val="24"/>
              </w:rPr>
              <w:t>[20]</w:t>
            </w:r>
            <w:r w:rsidRPr="002416CB">
              <w:rPr>
                <w:rFonts w:ascii="Times New Roman" w:eastAsia="Times New Roman" w:hAnsi="Times New Roman" w:cs="Times New Roman"/>
                <w:i/>
                <w:iCs/>
                <w:kern w:val="0"/>
                <w:sz w:val="24"/>
                <w:szCs w:val="24"/>
                <w:lang w:eastAsia="en-IN"/>
                <w14:ligatures w14:val="none"/>
              </w:rPr>
              <w:fldChar w:fldCharType="end"/>
            </w:r>
          </w:p>
        </w:tc>
      </w:tr>
      <w:tr w:rsidR="00A4263A" w:rsidRPr="00AF4240" w14:paraId="6030F95E" w14:textId="77777777" w:rsidTr="00A4263A">
        <w:trPr>
          <w:trHeight w:val="288"/>
          <w:jc w:val="center"/>
        </w:trPr>
        <w:tc>
          <w:tcPr>
            <w:tcW w:w="538" w:type="pct"/>
          </w:tcPr>
          <w:p w14:paraId="1A5C707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7541D29" w14:textId="37D88031"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BmoABC</w:t>
            </w:r>
          </w:p>
        </w:tc>
        <w:tc>
          <w:tcPr>
            <w:tcW w:w="2369" w:type="pct"/>
            <w:shd w:val="clear" w:color="auto" w:fill="auto"/>
            <w:hideMark/>
          </w:tcPr>
          <w:p w14:paraId="20EF9F1D" w14:textId="7360C90B"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alioglobus and Acidimicrobiales</w:t>
            </w:r>
          </w:p>
        </w:tc>
        <w:tc>
          <w:tcPr>
            <w:tcW w:w="762" w:type="pct"/>
            <w:shd w:val="clear" w:color="auto" w:fill="auto"/>
            <w:vAlign w:val="center"/>
            <w:hideMark/>
          </w:tcPr>
          <w:p w14:paraId="23B7E09F" w14:textId="7B563370"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Pr>
                <w:rFonts w:ascii="Times New Roman" w:eastAsia="Times New Roman" w:hAnsi="Times New Roman" w:cs="Times New Roman"/>
                <w:i/>
                <w:iCs/>
                <w:kern w:val="0"/>
                <w:sz w:val="24"/>
                <w:szCs w:val="24"/>
                <w:lang w:eastAsia="en-IN"/>
                <w14:ligatures w14:val="none"/>
              </w:rPr>
              <w:instrText xml:space="preserve"> ADDIN ZOTERO_ITEM CSL_CITATION {"citationID":"jhRnAlKO","properties":{"formattedCitation":"[20]","plainCitation":"[20]","noteIndex":0},"citationItems":[{"id":5560,"uris":["http://zotero.org/users/local/tLbKPnjF/items/N73USNND"],"itemData":{"id":5560,"type":"article-journal","container-title":"Environmental Microbiome","DOI":"10.1186/s40793-024-00626-w","ISSN":"2524-6372","issue":"1","journalAbbreviation":"Environmental Microbiome","language":"en","note":"number: 1","page":"81","source":"DOI.org (Crossref)","title":"Arctic's hidden hydrocarbon degradation microbes: investigating the effects of hydrocarbon contamination, biostimulation, and a surface washing agent on microbial communities and hydrocarbon biodegradation pathways in high-Arctic beaches","title-short":"Arctic's hidden hydrocarbon degradation microbes","volume":"19","author":[{"family":"Chen","given":"Ya-Jou"},{"family":"Altshuler","given":"Ianina"},{"family":"Freyria","given":"Nastasia J."},{"family":"Lirette","given":"Antoine"},{"family":"Góngora","given":"Esteban"},{"family":"Greer","given":"Charles W."},{"family":"Whyte","given":"Lyle G."}],"issued":{"date-parts":[["2024",10,31]]}}}],"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Pr="00EF0478">
              <w:rPr>
                <w:rFonts w:ascii="Times New Roman" w:hAnsi="Times New Roman" w:cs="Times New Roman"/>
                <w:sz w:val="24"/>
              </w:rPr>
              <w:t>[20]</w:t>
            </w:r>
            <w:r w:rsidRPr="002416CB">
              <w:rPr>
                <w:rFonts w:ascii="Times New Roman" w:eastAsia="Times New Roman" w:hAnsi="Times New Roman" w:cs="Times New Roman"/>
                <w:i/>
                <w:iCs/>
                <w:kern w:val="0"/>
                <w:sz w:val="24"/>
                <w:szCs w:val="24"/>
                <w:lang w:eastAsia="en-IN"/>
                <w14:ligatures w14:val="none"/>
              </w:rPr>
              <w:fldChar w:fldCharType="end"/>
            </w:r>
          </w:p>
        </w:tc>
      </w:tr>
      <w:tr w:rsidR="00A4263A" w:rsidRPr="00AF4240" w14:paraId="6D99D3A6" w14:textId="77777777" w:rsidTr="00A4263A">
        <w:trPr>
          <w:trHeight w:val="288"/>
          <w:jc w:val="center"/>
        </w:trPr>
        <w:tc>
          <w:tcPr>
            <w:tcW w:w="538" w:type="pct"/>
            <w:shd w:val="clear" w:color="000000" w:fill="FFFFFF"/>
          </w:tcPr>
          <w:p w14:paraId="51DB818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vAlign w:val="center"/>
            <w:hideMark/>
          </w:tcPr>
          <w:p w14:paraId="6D053E4E"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mdA</w:t>
            </w:r>
          </w:p>
        </w:tc>
        <w:tc>
          <w:tcPr>
            <w:tcW w:w="2369" w:type="pct"/>
            <w:shd w:val="clear" w:color="000000" w:fill="FFFFFF"/>
            <w:hideMark/>
          </w:tcPr>
          <w:p w14:paraId="7D3438DC" w14:textId="630D9E16"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alioglobus and Acidimicrobiales</w:t>
            </w:r>
          </w:p>
        </w:tc>
        <w:tc>
          <w:tcPr>
            <w:tcW w:w="762" w:type="pct"/>
            <w:shd w:val="clear" w:color="000000" w:fill="FFFFFF"/>
            <w:vAlign w:val="center"/>
            <w:hideMark/>
          </w:tcPr>
          <w:p w14:paraId="577639F2" w14:textId="25B70E1C"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Pr>
                <w:rFonts w:ascii="Times New Roman" w:eastAsia="Times New Roman" w:hAnsi="Times New Roman" w:cs="Times New Roman"/>
                <w:i/>
                <w:iCs/>
                <w:kern w:val="0"/>
                <w:sz w:val="24"/>
                <w:szCs w:val="24"/>
                <w:lang w:eastAsia="en-IN"/>
                <w14:ligatures w14:val="none"/>
              </w:rPr>
              <w:instrText xml:space="preserve"> ADDIN ZOTERO_ITEM CSL_CITATION {"citationID":"QOfypaYT","properties":{"formattedCitation":"[20]","plainCitation":"[20]","noteIndex":0},"citationItems":[{"id":5560,"uris":["http://zotero.org/users/local/tLbKPnjF/items/N73USNND"],"itemData":{"id":5560,"type":"article-journal","container-title":"Environmental Microbiome","DOI":"10.1186/s40793-024-00626-w","ISSN":"2524-6372","issue":"1","journalAbbreviation":"Environmental Microbiome","language":"en","note":"number: 1","page":"81","source":"DOI.org (Crossref)","title":"Arctic's hidden hydrocarbon degradation microbes: investigating the effects of hydrocarbon contamination, biostimulation, and a surface washing agent on microbial communities and hydrocarbon biodegradation pathways in high-Arctic beaches","title-short":"Arctic's hidden hydrocarbon degradation microbes","volume":"19","author":[{"family":"Chen","given":"Ya-Jou"},{"family":"Altshuler","given":"Ianina"},{"family":"Freyria","given":"Nastasia J."},{"family":"Lirette","given":"Antoine"},{"family":"Góngora","given":"Esteban"},{"family":"Greer","given":"Charles W."},{"family":"Whyte","given":"Lyle G."}],"issued":{"date-parts":[["2024",10,31]]}}}],"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Pr="00EF0478">
              <w:rPr>
                <w:rFonts w:ascii="Times New Roman" w:hAnsi="Times New Roman" w:cs="Times New Roman"/>
                <w:sz w:val="24"/>
              </w:rPr>
              <w:t>[20]</w:t>
            </w:r>
            <w:r w:rsidRPr="002416CB">
              <w:rPr>
                <w:rFonts w:ascii="Times New Roman" w:eastAsia="Times New Roman" w:hAnsi="Times New Roman" w:cs="Times New Roman"/>
                <w:i/>
                <w:iCs/>
                <w:kern w:val="0"/>
                <w:sz w:val="24"/>
                <w:szCs w:val="24"/>
                <w:lang w:eastAsia="en-IN"/>
                <w14:ligatures w14:val="none"/>
              </w:rPr>
              <w:fldChar w:fldCharType="end"/>
            </w:r>
          </w:p>
        </w:tc>
      </w:tr>
      <w:tr w:rsidR="00A4263A" w:rsidRPr="00AF4240" w14:paraId="771B90F6" w14:textId="77777777" w:rsidTr="00A4263A">
        <w:trPr>
          <w:trHeight w:val="288"/>
          <w:jc w:val="center"/>
        </w:trPr>
        <w:tc>
          <w:tcPr>
            <w:tcW w:w="538" w:type="pct"/>
            <w:shd w:val="clear" w:color="000000" w:fill="FFFFFF"/>
          </w:tcPr>
          <w:p w14:paraId="4159863C"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vAlign w:val="center"/>
            <w:hideMark/>
          </w:tcPr>
          <w:p w14:paraId="227F7A40"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msA</w:t>
            </w:r>
          </w:p>
        </w:tc>
        <w:tc>
          <w:tcPr>
            <w:tcW w:w="2369" w:type="pct"/>
            <w:shd w:val="clear" w:color="000000" w:fill="FFFFFF"/>
            <w:hideMark/>
          </w:tcPr>
          <w:p w14:paraId="0F81A38C" w14:textId="1C768BD5"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alioglobus and Acidimicrobiales</w:t>
            </w:r>
          </w:p>
        </w:tc>
        <w:tc>
          <w:tcPr>
            <w:tcW w:w="762" w:type="pct"/>
            <w:shd w:val="clear" w:color="000000" w:fill="FFFFFF"/>
            <w:vAlign w:val="center"/>
            <w:hideMark/>
          </w:tcPr>
          <w:p w14:paraId="7B6BF178" w14:textId="7A5EF9DC" w:rsidR="00A4263A" w:rsidRPr="002416CB" w:rsidRDefault="00A4263A" w:rsidP="00A4263A">
            <w:pPr>
              <w:spacing w:after="0" w:line="276" w:lineRule="auto"/>
              <w:ind w:firstLineChars="100" w:firstLine="240"/>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Pr>
                <w:rFonts w:ascii="Times New Roman" w:eastAsia="Times New Roman" w:hAnsi="Times New Roman" w:cs="Times New Roman"/>
                <w:i/>
                <w:iCs/>
                <w:kern w:val="0"/>
                <w:sz w:val="24"/>
                <w:szCs w:val="24"/>
                <w:lang w:eastAsia="en-IN"/>
                <w14:ligatures w14:val="none"/>
              </w:rPr>
              <w:instrText xml:space="preserve"> ADDIN ZOTERO_ITEM CSL_CITATION {"citationID":"5rgKe7mx","properties":{"formattedCitation":"[20]","plainCitation":"[20]","noteIndex":0},"citationItems":[{"id":5560,"uris":["http://zotero.org/users/local/tLbKPnjF/items/N73USNND"],"itemData":{"id":5560,"type":"article-journal","container-title":"Environmental Microbiome","DOI":"10.1186/s40793-024-00626-w","ISSN":"2524-6372","issue":"1","journalAbbreviation":"Environmental Microbiome","language":"en","note":"number: 1","page":"81","source":"DOI.org (Crossref)","title":"Arctic's hidden hydrocarbon degradation microbes: investigating the effects of hydrocarbon contamination, biostimulation, and a surface washing agent on microbial communities and hydrocarbon biodegradation pathways in high-Arctic beaches","title-short":"Arctic's hidden hydrocarbon degradation microbes","volume":"19","author":[{"family":"Chen","given":"Ya-Jou"},{"family":"Altshuler","given":"Ianina"},{"family":"Freyria","given":"Nastasia J."},{"family":"Lirette","given":"Antoine"},{"family":"Góngora","given":"Esteban"},{"family":"Greer","given":"Charles W."},{"family":"Whyte","given":"Lyle G."}],"issued":{"date-parts":[["2024",10,31]]}}}],"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Pr="00EF0478">
              <w:rPr>
                <w:rFonts w:ascii="Times New Roman" w:hAnsi="Times New Roman" w:cs="Times New Roman"/>
                <w:sz w:val="24"/>
              </w:rPr>
              <w:t>[20]</w:t>
            </w:r>
            <w:r w:rsidRPr="002416CB">
              <w:rPr>
                <w:rFonts w:ascii="Times New Roman" w:eastAsia="Times New Roman" w:hAnsi="Times New Roman" w:cs="Times New Roman"/>
                <w:i/>
                <w:iCs/>
                <w:kern w:val="0"/>
                <w:sz w:val="24"/>
                <w:szCs w:val="24"/>
                <w:lang w:eastAsia="en-IN"/>
                <w14:ligatures w14:val="none"/>
              </w:rPr>
              <w:fldChar w:fldCharType="end"/>
            </w:r>
          </w:p>
        </w:tc>
      </w:tr>
      <w:tr w:rsidR="00A4263A" w:rsidRPr="00AF4240" w14:paraId="6614A0C2" w14:textId="77777777" w:rsidTr="00A4263A">
        <w:trPr>
          <w:trHeight w:val="288"/>
          <w:jc w:val="center"/>
        </w:trPr>
        <w:tc>
          <w:tcPr>
            <w:tcW w:w="538" w:type="pct"/>
          </w:tcPr>
          <w:p w14:paraId="77951DAE"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kern w:val="0"/>
                <w:lang w:eastAsia="en-IN"/>
                <w14:ligatures w14:val="none"/>
              </w:rPr>
            </w:pPr>
          </w:p>
        </w:tc>
        <w:tc>
          <w:tcPr>
            <w:tcW w:w="1330" w:type="pct"/>
            <w:shd w:val="clear" w:color="auto" w:fill="auto"/>
            <w:vAlign w:val="center"/>
            <w:hideMark/>
          </w:tcPr>
          <w:p w14:paraId="2EA0A734"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sBmoXYZ</w:t>
            </w:r>
          </w:p>
        </w:tc>
        <w:tc>
          <w:tcPr>
            <w:tcW w:w="2369" w:type="pct"/>
            <w:shd w:val="clear" w:color="auto" w:fill="auto"/>
            <w:hideMark/>
          </w:tcPr>
          <w:p w14:paraId="643B4DA1" w14:textId="0ADF3C0E"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alioglobus and Acidimicrobiales</w:t>
            </w:r>
          </w:p>
        </w:tc>
        <w:tc>
          <w:tcPr>
            <w:tcW w:w="762" w:type="pct"/>
            <w:shd w:val="clear" w:color="auto" w:fill="auto"/>
            <w:vAlign w:val="center"/>
            <w:hideMark/>
          </w:tcPr>
          <w:p w14:paraId="521E0E3A" w14:textId="38CF19F5"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fldChar w:fldCharType="begin"/>
            </w:r>
            <w:r>
              <w:rPr>
                <w:rFonts w:ascii="Times New Roman" w:eastAsia="Times New Roman" w:hAnsi="Times New Roman" w:cs="Times New Roman"/>
                <w:i/>
                <w:iCs/>
                <w:kern w:val="0"/>
                <w:sz w:val="24"/>
                <w:szCs w:val="24"/>
                <w:lang w:eastAsia="en-IN"/>
                <w14:ligatures w14:val="none"/>
              </w:rPr>
              <w:instrText xml:space="preserve"> ADDIN ZOTERO_ITEM CSL_CITATION {"citationID":"gJjcQrO5","properties":{"formattedCitation":"[20]","plainCitation":"[20]","noteIndex":0},"citationItems":[{"id":5560,"uris":["http://zotero.org/users/local/tLbKPnjF/items/N73USNND"],"itemData":{"id":5560,"type":"article-journal","container-title":"Environmental Microbiome","DOI":"10.1186/s40793-024-00626-w","ISSN":"2524-6372","issue":"1","journalAbbreviation":"Environmental Microbiome","language":"en","note":"number: 1","page":"81","source":"DOI.org (Crossref)","title":"Arctic's hidden hydrocarbon degradation microbes: investigating the effects of hydrocarbon contamination, biostimulation, and a surface washing agent on microbial communities and hydrocarbon biodegradation pathways in high-Arctic beaches","title-short":"Arctic's hidden hydrocarbon degradation microbes","volume":"19","author":[{"family":"Chen","given":"Ya-Jou"},{"family":"Altshuler","given":"Ianina"},{"family":"Freyria","given":"Nastasia J."},{"family":"Lirette","given":"Antoine"},{"family":"Góngora","given":"Esteban"},{"family":"Greer","given":"Charles W."},{"family":"Whyte","given":"Lyle G."}],"issued":{"date-parts":[["2024",10,31]]}}}],"schema":"https://github.com/citation-style-language/schema/raw/master/csl-citation.json"} </w:instrText>
            </w:r>
            <w:r w:rsidRPr="002416CB">
              <w:rPr>
                <w:rFonts w:ascii="Times New Roman" w:eastAsia="Times New Roman" w:hAnsi="Times New Roman" w:cs="Times New Roman"/>
                <w:i/>
                <w:iCs/>
                <w:kern w:val="0"/>
                <w:sz w:val="24"/>
                <w:szCs w:val="24"/>
                <w:lang w:eastAsia="en-IN"/>
                <w14:ligatures w14:val="none"/>
              </w:rPr>
              <w:fldChar w:fldCharType="separate"/>
            </w:r>
            <w:r w:rsidRPr="00EF0478">
              <w:rPr>
                <w:rFonts w:ascii="Times New Roman" w:hAnsi="Times New Roman" w:cs="Times New Roman"/>
                <w:sz w:val="24"/>
              </w:rPr>
              <w:t>[20]</w:t>
            </w:r>
            <w:r w:rsidRPr="002416CB">
              <w:rPr>
                <w:rFonts w:ascii="Times New Roman" w:eastAsia="Times New Roman" w:hAnsi="Times New Roman" w:cs="Times New Roman"/>
                <w:i/>
                <w:iCs/>
                <w:kern w:val="0"/>
                <w:sz w:val="24"/>
                <w:szCs w:val="24"/>
                <w:lang w:eastAsia="en-IN"/>
                <w14:ligatures w14:val="none"/>
              </w:rPr>
              <w:fldChar w:fldCharType="end"/>
            </w:r>
          </w:p>
        </w:tc>
      </w:tr>
      <w:tr w:rsidR="00A4263A" w:rsidRPr="00AF4240" w14:paraId="7B3742B6" w14:textId="77777777" w:rsidTr="00A4263A">
        <w:trPr>
          <w:trHeight w:val="288"/>
          <w:jc w:val="center"/>
        </w:trPr>
        <w:tc>
          <w:tcPr>
            <w:tcW w:w="538" w:type="pct"/>
          </w:tcPr>
          <w:p w14:paraId="40681C93"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51D1508"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LasI</w:t>
            </w:r>
          </w:p>
        </w:tc>
        <w:tc>
          <w:tcPr>
            <w:tcW w:w="2369" w:type="pct"/>
            <w:shd w:val="clear" w:color="auto" w:fill="auto"/>
            <w:vAlign w:val="center"/>
            <w:hideMark/>
          </w:tcPr>
          <w:p w14:paraId="77BCC7BE"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 putida AQ8</w:t>
            </w:r>
          </w:p>
        </w:tc>
        <w:tc>
          <w:tcPr>
            <w:tcW w:w="762" w:type="pct"/>
            <w:shd w:val="clear" w:color="auto" w:fill="auto"/>
            <w:vAlign w:val="center"/>
            <w:hideMark/>
          </w:tcPr>
          <w:p w14:paraId="2047BD56" w14:textId="1A47DB33"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ZOTERO_ITEM CSL_CITATION {"citationID":"0A1wYYUn","properties":{"formattedCitation":"[21]","plainCitation":"[21]","noteIndex":0},"citationItems":[{"id":5592,"uris":["http://zotero.org/users/local/tLbKPnjF/items/D544BP7H"],"itemData":{"id":5592,"type":"article-journal","container-title":"Environmental Science and Pollution Research","DOI":"10.1007/s11356-020-09650-y","ISSN":"0944-1344, 1614-7499","issue":"29","journalAbbreviation":"Environ Sci Pollut Res","language":"en","note":"number: 29","page":"36203-36214","source":"DOI.org (Crossref)","title":"Degradation of BTEX mixture by a new Pseudomonas putida strain: role of the quorum sensing in the modulation of the upper BTEX oxidative pathway","title-short":"Degradation of BTEX mixture by a new Pseudomonas putida strain","volume":"27","author":[{"family":"Chicca","given":"Ilaria"},{"family":"Becarelli","given":"Simone"},{"family":"Dartiahl","given":"Christopher"},{"family":"La China","given":"Salvatore"},{"family":"De Kievit","given":"Teresa"},{"family":"Petroni","given":"Giulio"},{"family":"Di Gregorio","given":"Simona"},{"family":"Levin","given":"David B."}],"issued":{"date-parts":[["2020",10]]}}}],"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EF0478">
              <w:rPr>
                <w:rFonts w:ascii="Times New Roman" w:hAnsi="Times New Roman" w:cs="Times New Roman"/>
                <w:sz w:val="24"/>
              </w:rPr>
              <w:t>[21]</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5FF02703" w14:textId="77777777" w:rsidTr="00A4263A">
        <w:trPr>
          <w:trHeight w:val="288"/>
          <w:jc w:val="center"/>
        </w:trPr>
        <w:tc>
          <w:tcPr>
            <w:tcW w:w="538" w:type="pct"/>
          </w:tcPr>
          <w:p w14:paraId="1207425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B88F81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as</w:t>
            </w:r>
          </w:p>
        </w:tc>
        <w:tc>
          <w:tcPr>
            <w:tcW w:w="2369" w:type="pct"/>
            <w:shd w:val="clear" w:color="auto" w:fill="auto"/>
            <w:vAlign w:val="center"/>
            <w:hideMark/>
          </w:tcPr>
          <w:p w14:paraId="10A3820D"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eudoxanthomonas</w:t>
            </w:r>
          </w:p>
        </w:tc>
        <w:tc>
          <w:tcPr>
            <w:tcW w:w="762" w:type="pct"/>
            <w:shd w:val="clear" w:color="auto" w:fill="auto"/>
            <w:vAlign w:val="center"/>
          </w:tcPr>
          <w:p w14:paraId="6BC0D675" w14:textId="695B3D7A"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ZOTERO_ITEM CSL_CITATION {"citationID":"Jo2umfD4","properties":{"formattedCitation":"[22]","plainCitation":"[22]","noteIndex":0},"citationItems":[{"id":5661,"uris":["http://zotero.org/users/local/tLbKPnjF/items/CVSDGFHE"],"itemData":{"id":5661,"type":"article-journal","abstract":"ABSTRACT\n            \n              Pseudoxanthomonas spadix\n              BD-a59, isolated from gasoline-contaminated soil, has the ability to degrade all six BTEX (benzene, toluene, ethylbenzene, and\n              o\n              -,\n              m\n              -, and\n              p\n              -xylene) compounds. The genomic features of strain BD-a59 were analyzed bioinformatically and compared with those of another fully sequenced\n              Pseudoxanthomonas\n              strain,\n              P. suwonensis\n              11-1, which was isolated from cotton waste compost. The genome of strain BD-a59 differed from that of strain 11-1 in many characteristics, including the number of rRNA operons, dioxygenases, monooxygenases, genomic islands (GIs), and heavy metal resistance genes. A high abundance of phage integrases and GIs and the patterns in several other genetic measures (e.g., GC content, GC skew, Karlin signature, and clustered regularly interspaced short palindromic repeat [CRISPR] gene homology) indicated that strain BD-a59's genomic architecture may have been altered through horizontal gene transfers (HGT), phage attack, and genetic reshuffling during its evolutionary history. The genes for benzene/toluene, ethylbenzene, and xylene degradations were encoded on GI-9, -13, and -21, respectively, which suggests that they may have been acquired by HGT. We used bioinformatics to predict the biodegradation pathways of the six BTEX compounds, and these pathways were proved experimentally through the analysis of the intermediates of each BTEX compound using a gas chromatograph and mass spectrometry (GC-MS). The elevated abundances of dioxygenases, monooxygenases, and rRNA operons in strain BD-a59 (relative to strain 11-1), as well as other genomic characteristics, likely confer traits that enhance ecological fitness by enabling strain BD-a59 to degrade hydrocarbons in the soil environment.","container-title":"Applied and Environmental Microbiology","DOI":"10.1128/AEM.02809-12","ISSN":"0099-2240, 1098-5336","issue":"2","journalAbbreviation":"Appl Environ Microbiol","language":"en","note":"number: 2","page":"663-671","source":"DOI.org (Crossref)","title":"Comparative Genomic Analysis and Benzene, Toluene, Ethylbenzene, and &lt;i&gt;o&lt;/i&gt; -, &lt;i&gt;m&lt;/i&gt; -, and &lt;i&gt;p&lt;/i&gt; -Xylene (BTEX) Degradation Pathways of Pseudoxanthomonas spadix BD-a59","volume":"79","author":[{"family":"Choi","given":"Eun Jin"},{"family":"Jin","given":"Hyun Mi"},{"family":"Lee","given":"Seung Hyeon"},{"family":"Math","given":"Renukaradhya K."},{"family":"Madsen","given":"Eugene L."},{"family":"Jeon","given":"Che Ok"}],"issued":{"date-parts":[["2013",1,15]]}}}],"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EF0478">
              <w:rPr>
                <w:rFonts w:ascii="Times New Roman" w:hAnsi="Times New Roman" w:cs="Times New Roman"/>
                <w:sz w:val="24"/>
              </w:rPr>
              <w:t>[22]</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05C7C927" w14:textId="77777777" w:rsidTr="00A4263A">
        <w:trPr>
          <w:trHeight w:val="664"/>
          <w:jc w:val="center"/>
        </w:trPr>
        <w:tc>
          <w:tcPr>
            <w:tcW w:w="538" w:type="pct"/>
          </w:tcPr>
          <w:p w14:paraId="1B157622"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161BA3D"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sm3043</w:t>
            </w:r>
          </w:p>
        </w:tc>
        <w:tc>
          <w:tcPr>
            <w:tcW w:w="2369" w:type="pct"/>
            <w:shd w:val="clear" w:color="auto" w:fill="auto"/>
            <w:vAlign w:val="center"/>
            <w:hideMark/>
          </w:tcPr>
          <w:p w14:paraId="3D327F5E"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 salexigens</w:t>
            </w:r>
          </w:p>
        </w:tc>
        <w:tc>
          <w:tcPr>
            <w:tcW w:w="762" w:type="pct"/>
            <w:shd w:val="clear" w:color="auto" w:fill="auto"/>
            <w:vAlign w:val="center"/>
            <w:hideMark/>
          </w:tcPr>
          <w:p w14:paraId="554CFE62" w14:textId="596B9F78" w:rsidR="00A4263A" w:rsidRPr="002416CB" w:rsidRDefault="00A4263A" w:rsidP="00A4263A">
            <w:pPr>
              <w:spacing w:after="0" w:line="276"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   </w:t>
            </w:r>
            <w:r w:rsidRPr="002416CB">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ZOTERO_ITEM CSL_CITATION {"citationID":"4ZGb5ews","properties":{"formattedCitation":"[23]","plainCitation":"[23]","noteIndex":0},"citationItems":[{"id":5869,"uris":["http://zotero.org/users/local/tLbKPnjF/items/3V6GCQD7"],"itemData":{"id":5869,"type":"article-journal","container-title":"Current Microbiology","DOI":"10.1007/s00284-018-1497-x","ISSN":"0343-8651, 1432-0991","issue":"8","journalAbbreviation":"Curr Microbiol","language":"en","note":"number: 8","page":"1108-1118","source":"DOI.org (Crossref)","title":"New Findings on Aromatic Compounds’ Degradation and Their Metabolic Pathways, the Biosurfactant Production and Motility of the Halophilic Bacterium Halomonas sp. KHS3","volume":"75","author":[{"family":"Corti Monzón","given":"Georgina"},{"family":"Nisenbaum","given":"Melina"},{"family":"Herrera Seitz","given":"M. Karina"},{"family":"Murialdo","given":"Silvia E."}],"issued":{"date-parts":[["2018",8]]}}}],"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EF0478">
              <w:rPr>
                <w:rFonts w:ascii="Times New Roman" w:hAnsi="Times New Roman" w:cs="Times New Roman"/>
                <w:sz w:val="24"/>
              </w:rPr>
              <w:t>[23]</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61EE087A" w14:textId="77777777" w:rsidTr="00A4263A">
        <w:trPr>
          <w:trHeight w:val="288"/>
          <w:jc w:val="center"/>
        </w:trPr>
        <w:tc>
          <w:tcPr>
            <w:tcW w:w="538" w:type="pct"/>
          </w:tcPr>
          <w:p w14:paraId="5C7C7E96"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F111AC8"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ahAc</w:t>
            </w:r>
          </w:p>
        </w:tc>
        <w:tc>
          <w:tcPr>
            <w:tcW w:w="2369" w:type="pct"/>
            <w:shd w:val="clear" w:color="auto" w:fill="auto"/>
            <w:vAlign w:val="center"/>
            <w:hideMark/>
          </w:tcPr>
          <w:p w14:paraId="3E3D3FC6"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γ-proteobacteria</w:t>
            </w:r>
          </w:p>
        </w:tc>
        <w:tc>
          <w:tcPr>
            <w:tcW w:w="762" w:type="pct"/>
            <w:shd w:val="clear" w:color="auto" w:fill="auto"/>
            <w:vAlign w:val="center"/>
            <w:hideMark/>
          </w:tcPr>
          <w:p w14:paraId="4EC475F5" w14:textId="57195900"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ZOTERO_ITEM CSL_CITATION {"citationID":"8v2WiKLn","properties":{"formattedCitation":"[24]","plainCitation":"[24]","noteIndex":0},"citationItems":[{"id":6248,"uris":["http://zotero.org/users/local/tLbKPnjF/items/NMJWFU4M"],"itemData":{"id":6248,"type":"article-journal","container-title":"Environmental Science &amp; Technology","DOI":"10.1021/es070406c","ISSN":"0013-936X, 1520-5851","issue":"15","journalAbbreviation":"Environ. Sci. Technol.","language":"en","note":"number: 15","page":"5426-5432","source":"DOI.org (Crossref)","title":"Comparative Quantitative Prevalence of &lt;i&gt;Mycobacteria&lt;/i&gt; and Functionally Abundant &lt;i&gt;nidA&lt;/i&gt; , &lt;i&gt;nahAc&lt;/i&gt; , and &lt;i&gt;nagAc&lt;/i&gt; Dioxygenase Genes in Coal Tar Contaminated Sediments","volume":"41","author":[{"family":"DeBruyn","given":"Jennifer M."},{"family":"Chewning","given":"Christopher S."},{"family":"Sayler","given":"Gary S."}],"issued":{"date-parts":[["2007",8,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EF0478">
              <w:rPr>
                <w:rFonts w:ascii="Times New Roman" w:hAnsi="Times New Roman" w:cs="Times New Roman"/>
                <w:sz w:val="24"/>
              </w:rPr>
              <w:t>[24]</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7ABE6ED1" w14:textId="77777777" w:rsidTr="00A4263A">
        <w:trPr>
          <w:trHeight w:val="288"/>
          <w:jc w:val="center"/>
        </w:trPr>
        <w:tc>
          <w:tcPr>
            <w:tcW w:w="538" w:type="pct"/>
          </w:tcPr>
          <w:p w14:paraId="03C80D4F"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CB35323"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agAc</w:t>
            </w:r>
          </w:p>
        </w:tc>
        <w:tc>
          <w:tcPr>
            <w:tcW w:w="2369" w:type="pct"/>
            <w:shd w:val="clear" w:color="auto" w:fill="auto"/>
            <w:vAlign w:val="center"/>
            <w:hideMark/>
          </w:tcPr>
          <w:p w14:paraId="76892B78"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β-proteobacteria</w:t>
            </w:r>
          </w:p>
        </w:tc>
        <w:tc>
          <w:tcPr>
            <w:tcW w:w="762" w:type="pct"/>
            <w:shd w:val="clear" w:color="auto" w:fill="auto"/>
            <w:vAlign w:val="center"/>
            <w:hideMark/>
          </w:tcPr>
          <w:p w14:paraId="07559EEC" w14:textId="7D03A1E4"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ZOTERO_ITEM CSL_CITATION {"citationID":"e5y6eyW0","properties":{"formattedCitation":"[24]","plainCitation":"[24]","noteIndex":0},"citationItems":[{"id":6248,"uris":["http://zotero.org/users/local/tLbKPnjF/items/NMJWFU4M"],"itemData":{"id":6248,"type":"article-journal","container-title":"Environmental Science &amp; Technology","DOI":"10.1021/es070406c","ISSN":"0013-936X, 1520-5851","issue":"15","journalAbbreviation":"Environ. Sci. Technol.","language":"en","note":"number: 15","page":"5426-5432","source":"DOI.org (Crossref)","title":"Comparative Quantitative Prevalence of &lt;i&gt;Mycobacteria&lt;/i&gt; and Functionally Abundant &lt;i&gt;nidA&lt;/i&gt; , &lt;i&gt;nahAc&lt;/i&gt; , and &lt;i&gt;nagAc&lt;/i&gt; Dioxygenase Genes in Coal Tar Contaminated Sediments","volume":"41","author":[{"family":"DeBruyn","given":"Jennifer M."},{"family":"Chewning","given":"Christopher S."},{"family":"Sayler","given":"Gary S."}],"issued":{"date-parts":[["2007",8,1]]}}}],"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EF0478">
              <w:rPr>
                <w:rFonts w:ascii="Times New Roman" w:hAnsi="Times New Roman" w:cs="Times New Roman"/>
                <w:sz w:val="24"/>
              </w:rPr>
              <w:t>[24]</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6411BEC5" w14:textId="77777777" w:rsidTr="00A4263A">
        <w:trPr>
          <w:trHeight w:val="288"/>
          <w:jc w:val="center"/>
        </w:trPr>
        <w:tc>
          <w:tcPr>
            <w:tcW w:w="538" w:type="pct"/>
          </w:tcPr>
          <w:p w14:paraId="76AE32C5"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3DEB0A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dA</w:t>
            </w:r>
          </w:p>
        </w:tc>
        <w:tc>
          <w:tcPr>
            <w:tcW w:w="2369" w:type="pct"/>
            <w:shd w:val="clear" w:color="auto" w:fill="auto"/>
            <w:vAlign w:val="center"/>
            <w:hideMark/>
          </w:tcPr>
          <w:p w14:paraId="612C68C2" w14:textId="77A5C9BA"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ycloclasticus sp.</w:t>
            </w:r>
          </w:p>
        </w:tc>
        <w:tc>
          <w:tcPr>
            <w:tcW w:w="762" w:type="pct"/>
            <w:shd w:val="clear" w:color="auto" w:fill="auto"/>
            <w:vAlign w:val="center"/>
            <w:hideMark/>
          </w:tcPr>
          <w:p w14:paraId="7FBBD61B" w14:textId="62D163CC"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ZOTERO_ITEM CSL_CITATION {"citationID":"TPoNqHZU","properties":{"formattedCitation":"[25]","plainCitation":"[25]","noteIndex":0},"citationItems":[{"id":6203,"uris":["http://zotero.org/users/local/tLbKPnjF/items/7I6JRZAU"],"itemData":{"id":6203,"type":"article-journal","container-title":"Nature Microbiology","DOI":"10.1038/nmicrobiol.2016.57","ISSN":"2058-5276","issue":"7","journalAbbreviation":"Nat Microbiol","language":"en","note":"number: 7","page":"16057","source":"DOI.org (Crossref)","title":"Reconstructing metabolic pathways of hydrocarbon-degrading bacteria from the Deepwater Horizon oil spill","volume":"1","author":[{"family":"Dombrowski","given":"Nina"},{"family":"Donaho","given":"John A."},{"family":"Gutierrez","given":"Tony"},{"family":"Seitz","given":"Kiley W."},{"family":"Teske","given":"Andreas P."},{"family":"Baker","given":"Brett J."}],"issued":{"date-parts":[["2016",5,9]]}}}],"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EF0478">
              <w:rPr>
                <w:rFonts w:ascii="Times New Roman" w:hAnsi="Times New Roman" w:cs="Times New Roman"/>
                <w:sz w:val="24"/>
              </w:rPr>
              <w:t>[25]</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3DEDD12F" w14:textId="77777777" w:rsidTr="00A4263A">
        <w:trPr>
          <w:trHeight w:val="288"/>
          <w:jc w:val="center"/>
        </w:trPr>
        <w:tc>
          <w:tcPr>
            <w:tcW w:w="538" w:type="pct"/>
          </w:tcPr>
          <w:p w14:paraId="17D07A3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3EE3480"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baA</w:t>
            </w:r>
          </w:p>
        </w:tc>
        <w:tc>
          <w:tcPr>
            <w:tcW w:w="2369" w:type="pct"/>
            <w:shd w:val="clear" w:color="auto" w:fill="auto"/>
            <w:noWrap/>
            <w:vAlign w:val="bottom"/>
            <w:hideMark/>
          </w:tcPr>
          <w:p w14:paraId="5460F122"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odopseudomonas palustris.</w:t>
            </w:r>
          </w:p>
        </w:tc>
        <w:tc>
          <w:tcPr>
            <w:tcW w:w="762" w:type="pct"/>
            <w:shd w:val="clear" w:color="auto" w:fill="auto"/>
            <w:vAlign w:val="center"/>
          </w:tcPr>
          <w:p w14:paraId="260F8F01" w14:textId="754D365E"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1iuBMs0z","properties":{"formattedCitation":"[26]","plainCitation":"[26]","noteIndex":0},"citationItems":[{"id":6811,"uris":["http://zotero.org/users/local/tLbKPnjF/items/G3RGPKGH"],"itemData":{"id":6811,"type":"article-journal","abstract":"A reductive benzoate pathway is the central conduit for the anaerobic biodegradation of aromatic pollutants and lignin monomers. Benzene ring reduction requires a large input of energy and this metabolic capability has, so far, been reported only in bacteria. To determine the molecular basis for this environmentally important process, we cloned and analyzed genes required for the anaerobic degradation of benzoate and related compounds from the phototrophic bacterium,\n              Rhodopseudomonas palustris\n              . A cluster of 24 genes was identified that includes twelve genes likely to be involved in anaerobic benzoate degradation and additional genes that convert the related compounds 4-hydroxybenzoate and cyclohexanecarboxylate to benzoyl-CoA. Genes encoding benzoyl-CoA reductase, a novel enzyme able to overcome the resonance stability of the aromatic ring, were identified by directed mutagenesis. The gene encoding the ring-cleavage enzyme, 2-ketocyclohexanecarboxyl-CoA hydrolase, was identified by assaying the enzymatic activity of the protein expressed in\n              Escherichia coli\n              . Physiological data and DNA sequence analyses indicate that the benzoate pathway consists of unusual enzymes for ring reduction and cleavage interposed among enzymes homologous to those catalyzing fatty acid degradation. The cloned genes should be useful as probes to identify benzoate degradation genes from other metabolically distinct groups of anaerobic bacteria, such as denitrifying bacteria and sulfate-reducing bacteria.","container-title":"Proceedings of the National Academy of Sciences","DOI":"10.1073/pnas.94.12.6484","ISSN":"0027-8424, 1091-6490","issue":"12","journalAbbreviation":"Proc. Natl. Acad. Sci. U.S.A.","language":"en","page":"6484-6489","source":"DOI.org (Crossref)","title":"A cluster of bacterial genes for anaerobic benzene ring biodegradation","volume":"94","author":[{"family":"Egland","given":"Paul G."},{"family":"Pelletier","given":"Dale A."},{"family":"Dispensa","given":"Marilyn"},{"family":"Gibson","given":"Jane"},{"family":"Harwood","given":"Caroline S."}],"issued":{"date-parts":[["1997",6,10]]}}}],"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26]</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774CD148" w14:textId="77777777" w:rsidTr="00A4263A">
        <w:trPr>
          <w:trHeight w:val="288"/>
          <w:jc w:val="center"/>
        </w:trPr>
        <w:tc>
          <w:tcPr>
            <w:tcW w:w="538" w:type="pct"/>
          </w:tcPr>
          <w:p w14:paraId="10E42213"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AFBEB7A"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fdA1A2A3A4</w:t>
            </w:r>
          </w:p>
        </w:tc>
        <w:tc>
          <w:tcPr>
            <w:tcW w:w="2369" w:type="pct"/>
            <w:shd w:val="clear" w:color="auto" w:fill="auto"/>
            <w:vAlign w:val="center"/>
            <w:hideMark/>
          </w:tcPr>
          <w:p w14:paraId="4D85601E"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ocardioides sp. DF412</w:t>
            </w:r>
          </w:p>
        </w:tc>
        <w:tc>
          <w:tcPr>
            <w:tcW w:w="762" w:type="pct"/>
            <w:shd w:val="clear" w:color="auto" w:fill="auto"/>
            <w:vAlign w:val="center"/>
          </w:tcPr>
          <w:p w14:paraId="10C52C9A" w14:textId="12924F04"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ZOTERO_ITEM CSL_CITATION {"citationID":"myh9Aszg","properties":{"formattedCitation":"[27]","plainCitation":"[27]","noteIndex":0},"citationItems":[{"id":5555,"uris":["http://zotero.org/users/local/tLbKPnjF/items/VUPYK8H2"],"itemData":{"id":5555,"type":"article-journal","abstract":"Crude oil pollution has consistently deteriorated all environmental compartments through the cycle of activities of the oil and gas industries. However, there is a growing need to identify microbes with catabolic potentials to degrade these pollutants. This research was conducted to identify bacteria with functional degradative genes. A crude oil-polluted soil sample was obtained from an aged spill site at Imo River, Ebubu, Komkom community, Nigeria. Bacteria isolates were obtained and screened for hydrocarbon degradation potential by turbidometry assay. Plasmid and chromosomal DNA of the potential degraders were further screened for the presence of selected catabolic genes (C230, Alma, Alkb, nahAC, and PAHRHD\n              (GP)\n              ) and identified by molecular typing. Sixteen (16) out of the fifty (50) isolates obtained showed biodegradation activity in a liquid broth medium at varying levels.\n              Bacillus cereus\n              showed highest potential for this assay with an optical density of 2.450 @ 600 nm wavelength. Diverse catabolic genes resident in plasmids and chromosomes of the isolates and, in some cases, both plasmid and chromosomes of the same organism were observed. The C230 gene was resident in &gt;50% of the microbial population tested, while other genes occurred in lower proportions with the least observed in nahAC and PAHRHD. These organisms can serve as potential bioremediation agents.","container-title":"International Journal of Microbiology","DOI":"10.1155/2020/2141209","ISSN":"1687-918X, 1687-9198","journalAbbreviation":"International Journal of Microbiology","language":"en","license":"http://creativecommons.org/licenses/by/4.0/","page":"1-11","source":"DOI.org (Crossref)","title":"Functional Gene Diversity of Selected Indigenous Hydrocarbon-Degrading Bacteria in Aged Crude Oil","volume":"2020","author":[{"family":"Ehis-Eriakha","given":"Chioma Bertha"},{"family":"Chikere","given":"Chioma Blaise"},{"family":"Akaranta","given":"Onyewuchi"}],"issued":{"date-parts":[["2020",7,30]]}}}],"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EF0478">
              <w:rPr>
                <w:rFonts w:ascii="Times New Roman" w:hAnsi="Times New Roman" w:cs="Times New Roman"/>
                <w:sz w:val="24"/>
              </w:rPr>
              <w:t>[27]</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51372E11" w14:textId="77777777" w:rsidTr="00A4263A">
        <w:trPr>
          <w:trHeight w:val="288"/>
          <w:jc w:val="center"/>
        </w:trPr>
        <w:tc>
          <w:tcPr>
            <w:tcW w:w="538" w:type="pct"/>
          </w:tcPr>
          <w:p w14:paraId="40D591BC"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5C44C2F2"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tbc</w:t>
            </w:r>
          </w:p>
        </w:tc>
        <w:tc>
          <w:tcPr>
            <w:tcW w:w="2369" w:type="pct"/>
            <w:shd w:val="clear" w:color="auto" w:fill="auto"/>
          </w:tcPr>
          <w:p w14:paraId="54F79C19" w14:textId="0001F5E1"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urkholderia sp.</w:t>
            </w:r>
          </w:p>
        </w:tc>
        <w:tc>
          <w:tcPr>
            <w:tcW w:w="762" w:type="pct"/>
            <w:shd w:val="clear" w:color="auto" w:fill="auto"/>
          </w:tcPr>
          <w:p w14:paraId="3A2C5149" w14:textId="7E90146F"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ZOTERO_ITEM CSL_CITATION {"citationID":"ahlULstw","properties":{"formattedCitation":"[27]","plainCitation":"[27]","noteIndex":0},"citationItems":[{"id":5555,"uris":["http://zotero.org/users/local/tLbKPnjF/items/VUPYK8H2"],"itemData":{"id":5555,"type":"article-journal","abstract":"Crude oil pollution has consistently deteriorated all environmental compartments through the cycle of activities of the oil and gas industries. However, there is a growing need to identify microbes with catabolic potentials to degrade these pollutants. This research was conducted to identify bacteria with functional degradative genes. A crude oil-polluted soil sample was obtained from an aged spill site at Imo River, Ebubu, Komkom community, Nigeria. Bacteria isolates were obtained and screened for hydrocarbon degradation potential by turbidometry assay. Plasmid and chromosomal DNA of the potential degraders were further screened for the presence of selected catabolic genes (C230, Alma, Alkb, nahAC, and PAHRHD\n              (GP)\n              ) and identified by molecular typing. Sixteen (16) out of the fifty (50) isolates obtained showed biodegradation activity in a liquid broth medium at varying levels.\n              Bacillus cereus\n              showed highest potential for this assay with an optical density of 2.450 @ 600 nm wavelength. Diverse catabolic genes resident in plasmids and chromosomes of the isolates and, in some cases, both plasmid and chromosomes of the same organism were observed. The C230 gene was resident in &gt;50% of the microbial population tested, while other genes occurred in lower proportions with the least observed in nahAC and PAHRHD. These organisms can serve as potential bioremediation agents.","container-title":"International Journal of Microbiology","DOI":"10.1155/2020/2141209","ISSN":"1687-918X, 1687-9198","journalAbbreviation":"International Journal of Microbiology","language":"en","license":"http://creativecommons.org/licenses/by/4.0/","page":"1-11","source":"DOI.org (Crossref)","title":"Functional Gene Diversity of Selected Indigenous Hydrocarbon-Degrading Bacteria in Aged Crude Oil","volume":"2020","author":[{"family":"Ehis-Eriakha","given":"Chioma Bertha"},{"family":"Chikere","given":"Chioma Blaise"},{"family":"Akaranta","given":"Onyewuchi"}],"issued":{"date-parts":[["2020",7,30]]}}}],"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EF0478">
              <w:rPr>
                <w:rFonts w:ascii="Times New Roman" w:hAnsi="Times New Roman" w:cs="Times New Roman"/>
                <w:sz w:val="24"/>
              </w:rPr>
              <w:t>[27]</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05215CC8" w14:textId="77777777" w:rsidTr="00A4263A">
        <w:trPr>
          <w:trHeight w:val="288"/>
          <w:jc w:val="center"/>
        </w:trPr>
        <w:tc>
          <w:tcPr>
            <w:tcW w:w="538" w:type="pct"/>
          </w:tcPr>
          <w:p w14:paraId="4CEF2621"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0D96A5AB"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nifK</w:t>
            </w:r>
          </w:p>
        </w:tc>
        <w:tc>
          <w:tcPr>
            <w:tcW w:w="2369" w:type="pct"/>
            <w:shd w:val="clear" w:color="auto" w:fill="auto"/>
          </w:tcPr>
          <w:p w14:paraId="675E5740"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monas stutzeri</w:t>
            </w:r>
          </w:p>
        </w:tc>
        <w:tc>
          <w:tcPr>
            <w:tcW w:w="762" w:type="pct"/>
            <w:shd w:val="clear" w:color="auto" w:fill="auto"/>
          </w:tcPr>
          <w:p w14:paraId="2946330E" w14:textId="4733E039" w:rsidR="00A4263A" w:rsidRPr="002416CB" w:rsidRDefault="00A4263A" w:rsidP="00A4263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4Yw5FyT","properties":{"formattedCitation":"[28]","plainCitation":"[28]","noteIndex":0},"citationItems":[{"id":5966,"uris":["http://zotero.org/users/local/tLbKPnjF/items/QHKACF6J"],"itemData":{"id":5966,"type":"article-journal","abstract":"Microbial biodegradation is one of the acceptable technologies to remediate and control the pollution by polycyclic aromatic hydrocarbon (PAH). Several bacteria, fungi, and cyanobacteria strains have been isolated and used for bioremediation purpose. This review paper is intended to provide key information on the various steps and actors involved in the bacterial and fungal aerobic and anaerobic degradation of pyrene, a high molecular weight PAH, including catabolic genes and enzymes, in order to expand our understanding on pyrene degradation. The aerobic degradation pathway by Mycobacterium vanbaalenii PRY-1 and Mycobactetrium sp. KMS and the anaerobic one, by the facultative bacteria anaerobe Pseudomonas sp. JP1 and Klebsiella sp. LZ6 are reviewed and presented, to describe the complete and integrated degradation mechanism pathway of pyrene. The different microbial strains with the ability to degrade pyrene are listed, and the degradation of pyrene by consortium is also discussed. The future studies on the anaerobic degradation of pyrene would be a great initiative to understand and address the degradation mechanism pathway, since, although some strains are identified to degrade pyrene in reduced or total absence of oxygen, the degradation pathway of more than 90% remains unclear and incomplete. Additionally, the present review recommends the use of the combination of various strains of anaerobic fungi and a fungi consortium and anaerobic bacteria to achieve maximum efficiency of the pyrene biodegradation mechanism.","container-title":"International Journal of Molecular Sciences","DOI":"10.3390/ijms22158202","ISSN":"1422-0067","issue":"15","journalAbbreviation":"IJMS","language":"en","license":"https://creativecommons.org/licenses/by/4.0/","note":"number: 15","page":"8202","source":"DOI.org (Crossref)","title":"Aerobic and Anaerobic Bacterial and Fungal Degradation of Pyrene: Mechanism Pathway Including Biochemical Reaction and Catabolic Genes","title-short":"Aerobic and Anaerobic Bacterial and Fungal Degradation of Pyrene","volume":"22","author":[{"family":"Elyamine","given":"Ali Mohamed"},{"family":"Kan","given":"Jie"},{"family":"Meng","given":"Shanshan"},{"family":"Tao","given":"Peng"},{"family":"Wang","given":"Hui"},{"family":"Hu","given":"Zhong"}],"issued":{"date-parts":[["2021",7,30]]}}}],"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28]</w:t>
            </w:r>
            <w:r w:rsidRPr="002416CB">
              <w:rPr>
                <w:rFonts w:ascii="Times New Roman" w:hAnsi="Times New Roman" w:cs="Times New Roman"/>
                <w:sz w:val="24"/>
                <w:szCs w:val="24"/>
              </w:rPr>
              <w:fldChar w:fldCharType="end"/>
            </w:r>
          </w:p>
        </w:tc>
      </w:tr>
      <w:tr w:rsidR="00A4263A" w:rsidRPr="00AF4240" w14:paraId="3B9636CF" w14:textId="77777777" w:rsidTr="00A4263A">
        <w:trPr>
          <w:trHeight w:val="288"/>
          <w:jc w:val="center"/>
        </w:trPr>
        <w:tc>
          <w:tcPr>
            <w:tcW w:w="538" w:type="pct"/>
          </w:tcPr>
          <w:p w14:paraId="6BF11D13"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1BF5597E"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ArcA</w:t>
            </w:r>
          </w:p>
        </w:tc>
        <w:tc>
          <w:tcPr>
            <w:tcW w:w="2369" w:type="pct"/>
            <w:shd w:val="clear" w:color="auto" w:fill="auto"/>
          </w:tcPr>
          <w:p w14:paraId="2E76E65B"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acillus cereus P21</w:t>
            </w:r>
          </w:p>
        </w:tc>
        <w:tc>
          <w:tcPr>
            <w:tcW w:w="762" w:type="pct"/>
            <w:shd w:val="clear" w:color="auto" w:fill="auto"/>
          </w:tcPr>
          <w:p w14:paraId="226FF1A6" w14:textId="2C56B569"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6bypKPj","properties":{"formattedCitation":"[28]","plainCitation":"[28]","noteIndex":0},"citationItems":[{"id":5966,"uris":["http://zotero.org/users/local/tLbKPnjF/items/QHKACF6J"],"itemData":{"id":5966,"type":"article-journal","abstract":"Microbial biodegradation is one of the acceptable technologies to remediate and control the pollution by polycyclic aromatic hydrocarbon (PAH). Several bacteria, fungi, and cyanobacteria strains have been isolated and used for bioremediation purpose. This review paper is intended to provide key information on the various steps and actors involved in the bacterial and fungal aerobic and anaerobic degradation of pyrene, a high molecular weight PAH, including catabolic genes and enzymes, in order to expand our understanding on pyrene degradation. The aerobic degradation pathway by Mycobacterium vanbaalenii PRY-1 and Mycobactetrium sp. KMS and the anaerobic one, by the facultative bacteria anaerobe Pseudomonas sp. JP1 and Klebsiella sp. LZ6 are reviewed and presented, to describe the complete and integrated degradation mechanism pathway of pyrene. The different microbial strains with the ability to degrade pyrene are listed, and the degradation of pyrene by consortium is also discussed. The future studies on the anaerobic degradation of pyrene would be a great initiative to understand and address the degradation mechanism pathway, since, although some strains are identified to degrade pyrene in reduced or total absence of oxygen, the degradation pathway of more than 90% remains unclear and incomplete. Additionally, the present review recommends the use of the combination of various strains of anaerobic fungi and a fungi consortium and anaerobic bacteria to achieve maximum efficiency of the pyrene biodegradation mechanism.","container-title":"International Journal of Molecular Sciences","DOI":"10.3390/ijms22158202","ISSN":"1422-0067","issue":"15","journalAbbreviation":"IJMS","language":"en","license":"https://creativecommons.org/licenses/by/4.0/","note":"number: 15","page":"8202","source":"DOI.org (Crossref)","title":"Aerobic and Anaerobic Bacterial and Fungal Degradation of Pyrene: Mechanism Pathway Including Biochemical Reaction and Catabolic Genes","title-short":"Aerobic and Anaerobic Bacterial and Fungal Degradation of Pyrene","volume":"22","author":[{"family":"Elyamine","given":"Ali Mohamed"},{"family":"Kan","given":"Jie"},{"family":"Meng","given":"Shanshan"},{"family":"Tao","given":"Peng"},{"family":"Wang","given":"Hui"},{"family":"Hu","given":"Zhong"}],"issued":{"date-parts":[["2021",7,30]]}}}],"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28]</w:t>
            </w:r>
            <w:r w:rsidRPr="002416CB">
              <w:rPr>
                <w:rFonts w:ascii="Times New Roman" w:hAnsi="Times New Roman" w:cs="Times New Roman"/>
                <w:sz w:val="24"/>
                <w:szCs w:val="24"/>
              </w:rPr>
              <w:fldChar w:fldCharType="end"/>
            </w:r>
          </w:p>
        </w:tc>
      </w:tr>
      <w:tr w:rsidR="00A4263A" w:rsidRPr="00AF4240" w14:paraId="7CD1C478" w14:textId="77777777" w:rsidTr="00A4263A">
        <w:trPr>
          <w:trHeight w:val="288"/>
          <w:jc w:val="center"/>
        </w:trPr>
        <w:tc>
          <w:tcPr>
            <w:tcW w:w="538" w:type="pct"/>
          </w:tcPr>
          <w:p w14:paraId="0CC1844F"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6FD8DC2"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carB</w:t>
            </w:r>
          </w:p>
        </w:tc>
        <w:tc>
          <w:tcPr>
            <w:tcW w:w="2369" w:type="pct"/>
            <w:shd w:val="clear" w:color="auto" w:fill="auto"/>
          </w:tcPr>
          <w:p w14:paraId="78343B1E"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ycobacterium sp.</w:t>
            </w:r>
          </w:p>
        </w:tc>
        <w:tc>
          <w:tcPr>
            <w:tcW w:w="762" w:type="pct"/>
            <w:shd w:val="clear" w:color="auto" w:fill="auto"/>
          </w:tcPr>
          <w:p w14:paraId="06CCE09E" w14:textId="32FFF9E2"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HyuOBiV","properties":{"formattedCitation":"[28]","plainCitation":"[28]","noteIndex":0},"citationItems":[{"id":5966,"uris":["http://zotero.org/users/local/tLbKPnjF/items/QHKACF6J"],"itemData":{"id":5966,"type":"article-journal","abstract":"Microbial biodegradation is one of the acceptable technologies to remediate and control the pollution by polycyclic aromatic hydrocarbon (PAH). Several bacteria, fungi, and cyanobacteria strains have been isolated and used for bioremediation purpose. This review paper is intended to provide key information on the various steps and actors involved in the bacterial and fungal aerobic and anaerobic degradation of pyrene, a high molecular weight PAH, including catabolic genes and enzymes, in order to expand our understanding on pyrene degradation. The aerobic degradation pathway by Mycobacterium vanbaalenii PRY-1 and Mycobactetrium sp. KMS and the anaerobic one, by the facultative bacteria anaerobe Pseudomonas sp. JP1 and Klebsiella sp. LZ6 are reviewed and presented, to describe the complete and integrated degradation mechanism pathway of pyrene. The different microbial strains with the ability to degrade pyrene are listed, and the degradation of pyrene by consortium is also discussed. The future studies on the anaerobic degradation of pyrene would be a great initiative to understand and address the degradation mechanism pathway, since, although some strains are identified to degrade pyrene in reduced or total absence of oxygen, the degradation pathway of more than 90% remains unclear and incomplete. Additionally, the present review recommends the use of the combination of various strains of anaerobic fungi and a fungi consortium and anaerobic bacteria to achieve maximum efficiency of the pyrene biodegradation mechanism.","container-title":"International Journal of Molecular Sciences","DOI":"10.3390/ijms22158202","ISSN":"1422-0067","issue":"15","journalAbbreviation":"IJMS","language":"en","license":"https://creativecommons.org/licenses/by/4.0/","note":"number: 15","page":"8202","source":"DOI.org (Crossref)","title":"Aerobic and Anaerobic Bacterial and Fungal Degradation of Pyrene: Mechanism Pathway Including Biochemical Reaction and Catabolic Genes","title-short":"Aerobic and Anaerobic Bacterial and Fungal Degradation of Pyrene","volume":"22","author":[{"family":"Elyamine","given":"Ali Mohamed"},{"family":"Kan","given":"Jie"},{"family":"Meng","given":"Shanshan"},{"family":"Tao","given":"Peng"},{"family":"Wang","given":"Hui"},{"family":"Hu","given":"Zhong"}],"issued":{"date-parts":[["2021",7,30]]}}}],"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28]</w:t>
            </w:r>
            <w:r w:rsidRPr="002416CB">
              <w:rPr>
                <w:rFonts w:ascii="Times New Roman" w:hAnsi="Times New Roman" w:cs="Times New Roman"/>
                <w:sz w:val="24"/>
                <w:szCs w:val="24"/>
              </w:rPr>
              <w:fldChar w:fldCharType="end"/>
            </w:r>
          </w:p>
        </w:tc>
      </w:tr>
      <w:tr w:rsidR="00A4263A" w:rsidRPr="00AF4240" w14:paraId="0735304C" w14:textId="77777777" w:rsidTr="00A4263A">
        <w:trPr>
          <w:trHeight w:val="288"/>
          <w:jc w:val="center"/>
        </w:trPr>
        <w:tc>
          <w:tcPr>
            <w:tcW w:w="538" w:type="pct"/>
          </w:tcPr>
          <w:p w14:paraId="166B1CD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63E37A7"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obA</w:t>
            </w:r>
          </w:p>
        </w:tc>
        <w:tc>
          <w:tcPr>
            <w:tcW w:w="2369" w:type="pct"/>
            <w:shd w:val="clear" w:color="auto" w:fill="auto"/>
          </w:tcPr>
          <w:p w14:paraId="3BE9C973"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monas aeruginosa</w:t>
            </w:r>
          </w:p>
        </w:tc>
        <w:tc>
          <w:tcPr>
            <w:tcW w:w="762" w:type="pct"/>
            <w:shd w:val="clear" w:color="auto" w:fill="auto"/>
          </w:tcPr>
          <w:p w14:paraId="12E21B12" w14:textId="532AF746" w:rsidR="00A4263A" w:rsidRPr="002416CB" w:rsidRDefault="00A4263A" w:rsidP="00A4263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x2Zo4IV","properties":{"formattedCitation":"[29]","plainCitation":"[29]","noteIndex":0},"citationItems":[{"id":5774,"uris":["http://zotero.org/users/local/tLbKPnjF/items/D5EU83AT"],"itemData":{"id":5774,"type":"article-journal","container-title":"Gene","DOI":"10.1016/0378-1119(88)90044-3","ISSN":"03781119","issue":"2","journalAbbreviation":"Gene","language":"en","license":"https://www.elsevier.com/tdm/userlicense/1.0/","note":"number: 2","page":"279-291","source":"DOI.org (Crossref)","title":"Sequence and organization of pobA, the gene coding for p-hydroxybenzoate hydroxylase, an inducible enzyme from Pseudomonas aeruginosa","volume":"71","author":[{"family":"Entsch","given":"Barrie"},{"family":"Nan","given":"Yang"},{"family":"Weaich","given":"Karl"},{"family":"Scott","given":"Kieran F."}],"issued":{"date-parts":[["1988",11]]}}}],"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29]</w:t>
            </w:r>
            <w:r w:rsidRPr="002416CB">
              <w:rPr>
                <w:rFonts w:ascii="Times New Roman" w:hAnsi="Times New Roman" w:cs="Times New Roman"/>
                <w:sz w:val="24"/>
                <w:szCs w:val="24"/>
              </w:rPr>
              <w:fldChar w:fldCharType="end"/>
            </w:r>
          </w:p>
        </w:tc>
      </w:tr>
      <w:tr w:rsidR="00A4263A" w:rsidRPr="00AF4240" w14:paraId="581A829A" w14:textId="77777777" w:rsidTr="00A4263A">
        <w:trPr>
          <w:trHeight w:val="288"/>
          <w:jc w:val="center"/>
        </w:trPr>
        <w:tc>
          <w:tcPr>
            <w:tcW w:w="538" w:type="pct"/>
          </w:tcPr>
          <w:p w14:paraId="1E8A9446"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456711E7"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cphy</w:t>
            </w:r>
          </w:p>
        </w:tc>
        <w:tc>
          <w:tcPr>
            <w:tcW w:w="2369" w:type="pct"/>
            <w:shd w:val="clear" w:color="auto" w:fill="auto"/>
          </w:tcPr>
          <w:p w14:paraId="1E26A7E8"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 limnophilus</w:t>
            </w:r>
          </w:p>
        </w:tc>
        <w:tc>
          <w:tcPr>
            <w:tcW w:w="762" w:type="pct"/>
            <w:shd w:val="clear" w:color="auto" w:fill="auto"/>
          </w:tcPr>
          <w:p w14:paraId="4C0432B7" w14:textId="77C3B870"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KbQenqf","properties":{"formattedCitation":"[30]","plainCitation":"[30]","noteIndex":0},"citationItems":[{"id":5733,"uris":["http://zotero.org/users/local/tLbKPnjF/items/89GZP7JC"],"itemData":{"id":5733,"type":"article-journal","abstract":"ABSTRACT\n            \n              Bacterial microcompartments (BMCs) are organelles that encapsulate functionally linked enzymes within a proteinaceous shell. The prototypical example is the carboxysome, which functions in carbon fixation in cyanobacteria and some chemoautotrophs. It is increasingly apparent that diverse heterotrophic bacteria contain BMCs that are involved in catabolic reactions, and many of the BMCs are predicted to have novel functions. However, most of these putative organelles have not been experimentally characterized. In this study, we sought to discover the function of a conserved BMC gene cluster encoded in the majority of the sequenced planctomycete genomes. This BMC is especially notable for its relatively simple genetic composition, its remote phylogenetic position relative to characterized BMCs, and its apparent exclusivity to the enigmatic\n              Verrucomicrobia\n              and\n              Planctomycetes\n              . Members of the phylum\n              Planctomycetes\n              are known for their morphological dissimilarity to the rest of the bacterial domain: internal membranes, reproduction by budding, and lack of peptidoglycan. As a result, they are ripe for many discoveries, but currently the tools for genetic studies are very limited. We expanded the genetic toolbox for the planctomycetes and generated directed gene knockouts of BMC-related genes in\n              Planctomyces limnophilus\n              . A metabolic activity screen revealed that BMC gene products are involved in the degradation of a number of plant and algal cell wall sugars. Among these sugars, we confirmed that BMCs are formed and required for growth on\n              l\n              -fucose and\n              l\n              -rhamnose. Our results shed light on the functional diversity of BMCs as well as their ecological role in the planctomycetes, which are commonly associated with algae.","container-title":"Applied and Environmental Microbiology","DOI":"10.1128/AEM.03887-13","ISSN":"0099-2240, 1098-5336","issue":"7","journalAbbreviation":"Appl Environ Microbiol","language":"en","note":"number: 7","page":"2193-2205","source":"DOI.org (Crossref)","title":"Characterization of a Planctomycetal Organelle: a Novel Bacterial Microcompartment for the Aerobic Degradation of Plant Saccharides","title-short":"Characterization of a Planctomycetal Organelle","volume":"80","author":[{"family":"Erbilgin","given":"Onur"},{"family":"McDonald","given":"Kent L."},{"family":"Kerfeld","given":"Cheryl A."}],"editor":[{"family":"Spormann","given":"A. M."}],"issued":{"date-parts":[["2014",4]]}}}],"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0]</w:t>
            </w:r>
            <w:r w:rsidRPr="002416CB">
              <w:rPr>
                <w:rFonts w:ascii="Times New Roman" w:hAnsi="Times New Roman" w:cs="Times New Roman"/>
                <w:sz w:val="24"/>
                <w:szCs w:val="24"/>
              </w:rPr>
              <w:fldChar w:fldCharType="end"/>
            </w:r>
          </w:p>
        </w:tc>
      </w:tr>
      <w:tr w:rsidR="00A4263A" w:rsidRPr="00AF4240" w14:paraId="0385EE18" w14:textId="77777777" w:rsidTr="00A4263A">
        <w:trPr>
          <w:trHeight w:val="288"/>
          <w:jc w:val="center"/>
        </w:trPr>
        <w:tc>
          <w:tcPr>
            <w:tcW w:w="538" w:type="pct"/>
          </w:tcPr>
          <w:p w14:paraId="0C112BE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09CE349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utN</w:t>
            </w:r>
          </w:p>
        </w:tc>
        <w:tc>
          <w:tcPr>
            <w:tcW w:w="2369" w:type="pct"/>
            <w:shd w:val="clear" w:color="auto" w:fill="auto"/>
          </w:tcPr>
          <w:p w14:paraId="46C3EEA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S. enterica</w:t>
            </w:r>
          </w:p>
        </w:tc>
        <w:tc>
          <w:tcPr>
            <w:tcW w:w="762" w:type="pct"/>
            <w:shd w:val="clear" w:color="auto" w:fill="auto"/>
          </w:tcPr>
          <w:p w14:paraId="65A845AD" w14:textId="5575DBBD"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Y5zkRQ7","properties":{"formattedCitation":"[30]","plainCitation":"[30]","noteIndex":0},"citationItems":[{"id":5733,"uris":["http://zotero.org/users/local/tLbKPnjF/items/89GZP7JC"],"itemData":{"id":5733,"type":"article-journal","abstract":"ABSTRACT\n            \n              Bacterial microcompartments (BMCs) are organelles that encapsulate functionally linked enzymes within a proteinaceous shell. The prototypical example is the carboxysome, which functions in carbon fixation in cyanobacteria and some chemoautotrophs. It is increasingly apparent that diverse heterotrophic bacteria contain BMCs that are involved in catabolic reactions, and many of the BMCs are predicted to have novel functions. However, most of these putative organelles have not been experimentally characterized. In this study, we sought to discover the function of a conserved BMC gene cluster encoded in the majority of the sequenced planctomycete genomes. This BMC is especially notable for its relatively simple genetic composition, its remote phylogenetic position relative to characterized BMCs, and its apparent exclusivity to the enigmatic\n              Verrucomicrobia\n              and\n              Planctomycetes\n              . Members of the phylum\n              Planctomycetes\n              are known for their morphological dissimilarity to the rest of the bacterial domain: internal membranes, reproduction by budding, and lack of peptidoglycan. As a result, they are ripe for many discoveries, but currently the tools for genetic studies are very limited. We expanded the genetic toolbox for the planctomycetes and generated directed gene knockouts of BMC-related genes in\n              Planctomyces limnophilus\n              . A metabolic activity screen revealed that BMC gene products are involved in the degradation of a number of plant and algal cell wall sugars. Among these sugars, we confirmed that BMCs are formed and required for growth on\n              l\n              -fucose and\n              l\n              -rhamnose. Our results shed light on the functional diversity of BMCs as well as their ecological role in the planctomycetes, which are commonly associated with algae.","container-title":"Applied and Environmental Microbiology","DOI":"10.1128/AEM.03887-13","ISSN":"0099-2240, 1098-5336","issue":"7","journalAbbreviation":"Appl Environ Microbiol","language":"en","note":"number: 7","page":"2193-2205","source":"DOI.org (Crossref)","title":"Characterization of a Planctomycetal Organelle: a Novel Bacterial Microcompartment for the Aerobic Degradation of Plant Saccharides","title-short":"Characterization of a Planctomycetal Organelle","volume":"80","author":[{"family":"Erbilgin","given":"Onur"},{"family":"McDonald","given":"Kent L."},{"family":"Kerfeld","given":"Cheryl A."}],"editor":[{"family":"Spormann","given":"A. M."}],"issued":{"date-parts":[["2014",4]]}}}],"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0]</w:t>
            </w:r>
            <w:r w:rsidRPr="002416CB">
              <w:rPr>
                <w:rFonts w:ascii="Times New Roman" w:hAnsi="Times New Roman" w:cs="Times New Roman"/>
                <w:sz w:val="24"/>
                <w:szCs w:val="24"/>
              </w:rPr>
              <w:fldChar w:fldCharType="end"/>
            </w:r>
          </w:p>
        </w:tc>
      </w:tr>
      <w:tr w:rsidR="00A4263A" w:rsidRPr="00AF4240" w14:paraId="43BA07F8" w14:textId="77777777" w:rsidTr="00A4263A">
        <w:trPr>
          <w:trHeight w:val="288"/>
          <w:jc w:val="center"/>
        </w:trPr>
        <w:tc>
          <w:tcPr>
            <w:tcW w:w="538" w:type="pct"/>
          </w:tcPr>
          <w:p w14:paraId="440BC5F1"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12B5835F"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duA</w:t>
            </w:r>
          </w:p>
        </w:tc>
        <w:tc>
          <w:tcPr>
            <w:tcW w:w="2369" w:type="pct"/>
            <w:shd w:val="clear" w:color="auto" w:fill="auto"/>
          </w:tcPr>
          <w:p w14:paraId="587D9EAA"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S. enterica</w:t>
            </w:r>
          </w:p>
        </w:tc>
        <w:tc>
          <w:tcPr>
            <w:tcW w:w="762" w:type="pct"/>
            <w:shd w:val="clear" w:color="auto" w:fill="auto"/>
          </w:tcPr>
          <w:p w14:paraId="663CC0B7" w14:textId="3D8FF299"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U0NAu09","properties":{"formattedCitation":"[30]","plainCitation":"[30]","noteIndex":0},"citationItems":[{"id":5733,"uris":["http://zotero.org/users/local/tLbKPnjF/items/89GZP7JC"],"itemData":{"id":5733,"type":"article-journal","abstract":"ABSTRACT\n            \n              Bacterial microcompartments (BMCs) are organelles that encapsulate functionally linked enzymes within a proteinaceous shell. The prototypical example is the carboxysome, which functions in carbon fixation in cyanobacteria and some chemoautotrophs. It is increasingly apparent that diverse heterotrophic bacteria contain BMCs that are involved in catabolic reactions, and many of the BMCs are predicted to have novel functions. However, most of these putative organelles have not been experimentally characterized. In this study, we sought to discover the function of a conserved BMC gene cluster encoded in the majority of the sequenced planctomycete genomes. This BMC is especially notable for its relatively simple genetic composition, its remote phylogenetic position relative to characterized BMCs, and its apparent exclusivity to the enigmatic\n              Verrucomicrobia\n              and\n              Planctomycetes\n              . Members of the phylum\n              Planctomycetes\n              are known for their morphological dissimilarity to the rest of the bacterial domain: internal membranes, reproduction by budding, and lack of peptidoglycan. As a result, they are ripe for many discoveries, but currently the tools for genetic studies are very limited. We expanded the genetic toolbox for the planctomycetes and generated directed gene knockouts of BMC-related genes in\n              Planctomyces limnophilus\n              . A metabolic activity screen revealed that BMC gene products are involved in the degradation of a number of plant and algal cell wall sugars. Among these sugars, we confirmed that BMCs are formed and required for growth on\n              l\n              -fucose and\n              l\n              -rhamnose. Our results shed light on the functional diversity of BMCs as well as their ecological role in the planctomycetes, which are commonly associated with algae.","container-title":"Applied and Environmental Microbiology","DOI":"10.1128/AEM.03887-13","ISSN":"0099-2240, 1098-5336","issue":"7","journalAbbreviation":"Appl Environ Microbiol","language":"en","note":"number: 7","page":"2193-2205","source":"DOI.org (Crossref)","title":"Characterization of a Planctomycetal Organelle: a Novel Bacterial Microcompartment for the Aerobic Degradation of Plant Saccharides","title-short":"Characterization of a Planctomycetal Organelle","volume":"80","author":[{"family":"Erbilgin","given":"Onur"},{"family":"McDonald","given":"Kent L."},{"family":"Kerfeld","given":"Cheryl A."}],"editor":[{"family":"Spormann","given":"A. M."}],"issued":{"date-parts":[["2014",4]]}}}],"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0]</w:t>
            </w:r>
            <w:r w:rsidRPr="002416CB">
              <w:rPr>
                <w:rFonts w:ascii="Times New Roman" w:hAnsi="Times New Roman" w:cs="Times New Roman"/>
                <w:sz w:val="24"/>
                <w:szCs w:val="24"/>
              </w:rPr>
              <w:fldChar w:fldCharType="end"/>
            </w:r>
          </w:p>
        </w:tc>
      </w:tr>
      <w:tr w:rsidR="00A4263A" w:rsidRPr="00AF4240" w14:paraId="03BDC6DD" w14:textId="77777777" w:rsidTr="00A4263A">
        <w:trPr>
          <w:trHeight w:val="288"/>
          <w:jc w:val="center"/>
        </w:trPr>
        <w:tc>
          <w:tcPr>
            <w:tcW w:w="538" w:type="pct"/>
          </w:tcPr>
          <w:p w14:paraId="52D0869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4C926DA"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duB</w:t>
            </w:r>
          </w:p>
        </w:tc>
        <w:tc>
          <w:tcPr>
            <w:tcW w:w="2369" w:type="pct"/>
            <w:shd w:val="clear" w:color="auto" w:fill="auto"/>
          </w:tcPr>
          <w:p w14:paraId="53E44FA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S. enterica</w:t>
            </w:r>
          </w:p>
        </w:tc>
        <w:tc>
          <w:tcPr>
            <w:tcW w:w="762" w:type="pct"/>
            <w:shd w:val="clear" w:color="auto" w:fill="auto"/>
          </w:tcPr>
          <w:p w14:paraId="78D0F7C2" w14:textId="2939664A"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j4WnRRg","properties":{"formattedCitation":"[30]","plainCitation":"[30]","noteIndex":0},"citationItems":[{"id":5733,"uris":["http://zotero.org/users/local/tLbKPnjF/items/89GZP7JC"],"itemData":{"id":5733,"type":"article-journal","abstract":"ABSTRACT\n            \n              Bacterial microcompartments (BMCs) are organelles that encapsulate functionally linked enzymes within a proteinaceous shell. The prototypical example is the carboxysome, which functions in carbon fixation in cyanobacteria and some chemoautotrophs. It is increasingly apparent that diverse heterotrophic bacteria contain BMCs that are involved in catabolic reactions, and many of the BMCs are predicted to have novel functions. However, most of these putative organelles have not been experimentally characterized. In this study, we sought to discover the function of a conserved BMC gene cluster encoded in the majority of the sequenced planctomycete genomes. This BMC is especially notable for its relatively simple genetic composition, its remote phylogenetic position relative to characterized BMCs, and its apparent exclusivity to the enigmatic\n              Verrucomicrobia\n              and\n              Planctomycetes\n              . Members of the phylum\n              Planctomycetes\n              are known for their morphological dissimilarity to the rest of the bacterial domain: internal membranes, reproduction by budding, and lack of peptidoglycan. As a result, they are ripe for many discoveries, but currently the tools for genetic studies are very limited. We expanded the genetic toolbox for the planctomycetes and generated directed gene knockouts of BMC-related genes in\n              Planctomyces limnophilus\n              . A metabolic activity screen revealed that BMC gene products are involved in the degradation of a number of plant and algal cell wall sugars. Among these sugars, we confirmed that BMCs are formed and required for growth on\n              l\n              -fucose and\n              l\n              -rhamnose. Our results shed light on the functional diversity of BMCs as well as their ecological role in the planctomycetes, which are commonly associated with algae.","container-title":"Applied and Environmental Microbiology","DOI":"10.1128/AEM.03887-13","ISSN":"0099-2240, 1098-5336","issue":"7","journalAbbreviation":"Appl Environ Microbiol","language":"en","note":"number: 7","page":"2193-2205","source":"DOI.org (Crossref)","title":"Characterization of a Planctomycetal Organelle: a Novel Bacterial Microcompartment for the Aerobic Degradation of Plant Saccharides","title-short":"Characterization of a Planctomycetal Organelle","volume":"80","author":[{"family":"Erbilgin","given":"Onur"},{"family":"McDonald","given":"Kent L."},{"family":"Kerfeld","given":"Cheryl A."}],"editor":[{"family":"Spormann","given":"A. M."}],"issued":{"date-parts":[["2014",4]]}}}],"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0]</w:t>
            </w:r>
            <w:r w:rsidRPr="002416CB">
              <w:rPr>
                <w:rFonts w:ascii="Times New Roman" w:hAnsi="Times New Roman" w:cs="Times New Roman"/>
                <w:sz w:val="24"/>
                <w:szCs w:val="24"/>
              </w:rPr>
              <w:fldChar w:fldCharType="end"/>
            </w:r>
          </w:p>
        </w:tc>
      </w:tr>
      <w:tr w:rsidR="00A4263A" w:rsidRPr="00AF4240" w14:paraId="75095E9A" w14:textId="77777777" w:rsidTr="00A4263A">
        <w:trPr>
          <w:trHeight w:val="288"/>
          <w:jc w:val="center"/>
        </w:trPr>
        <w:tc>
          <w:tcPr>
            <w:tcW w:w="538" w:type="pct"/>
          </w:tcPr>
          <w:p w14:paraId="2282C9A7"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0E7EDC72"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duL</w:t>
            </w:r>
          </w:p>
        </w:tc>
        <w:tc>
          <w:tcPr>
            <w:tcW w:w="2369" w:type="pct"/>
            <w:shd w:val="clear" w:color="auto" w:fill="auto"/>
          </w:tcPr>
          <w:p w14:paraId="33DBAD8C"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S. enterica</w:t>
            </w:r>
          </w:p>
        </w:tc>
        <w:tc>
          <w:tcPr>
            <w:tcW w:w="762" w:type="pct"/>
            <w:shd w:val="clear" w:color="auto" w:fill="auto"/>
          </w:tcPr>
          <w:p w14:paraId="0D9DAD2D" w14:textId="1FD5A0A6"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W6R37uH","properties":{"formattedCitation":"[30]","plainCitation":"[30]","noteIndex":0},"citationItems":[{"id":5733,"uris":["http://zotero.org/users/local/tLbKPnjF/items/89GZP7JC"],"itemData":{"id":5733,"type":"article-journal","abstract":"ABSTRACT\n            \n              Bacterial microcompartments (BMCs) are organelles that encapsulate functionally linked enzymes within a proteinaceous shell. The prototypical example is the carboxysome, which functions in carbon fixation in cyanobacteria and some chemoautotrophs. It is increasingly apparent that diverse heterotrophic bacteria contain BMCs that are involved in catabolic reactions, and many of the BMCs are predicted to have novel functions. However, most of these putative organelles have not been experimentally characterized. In this study, we sought to discover the function of a conserved BMC gene cluster encoded in the majority of the sequenced planctomycete genomes. This BMC is especially notable for its relatively simple genetic composition, its remote phylogenetic position relative to characterized BMCs, and its apparent exclusivity to the enigmatic\n              Verrucomicrobia\n              and\n              Planctomycetes\n              . Members of the phylum\n              Planctomycetes\n              are known for their morphological dissimilarity to the rest of the bacterial domain: internal membranes, reproduction by budding, and lack of peptidoglycan. As a result, they are ripe for many discoveries, but currently the tools for genetic studies are very limited. We expanded the genetic toolbox for the planctomycetes and generated directed gene knockouts of BMC-related genes in\n              Planctomyces limnophilus\n              . A metabolic activity screen revealed that BMC gene products are involved in the degradation of a number of plant and algal cell wall sugars. Among these sugars, we confirmed that BMCs are formed and required for growth on\n              l\n              -fucose and\n              l\n              -rhamnose. Our results shed light on the functional diversity of BMCs as well as their ecological role in the planctomycetes, which are commonly associated with algae.","container-title":"Applied and Environmental Microbiology","DOI":"10.1128/AEM.03887-13","ISSN":"0099-2240, 1098-5336","issue":"7","journalAbbreviation":"Appl Environ Microbiol","language":"en","note":"number: 7","page":"2193-2205","source":"DOI.org (Crossref)","title":"Characterization of a Planctomycetal Organelle: a Novel Bacterial Microcompartment for the Aerobic Degradation of Plant Saccharides","title-short":"Characterization of a Planctomycetal Organelle","volume":"80","author":[{"family":"Erbilgin","given":"Onur"},{"family":"McDonald","given":"Kent L."},{"family":"Kerfeld","given":"Cheryl A."}],"editor":[{"family":"Spormann","given":"A. M."}],"issued":{"date-parts":[["2014",4]]}}}],"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0]</w:t>
            </w:r>
            <w:r w:rsidRPr="002416CB">
              <w:rPr>
                <w:rFonts w:ascii="Times New Roman" w:hAnsi="Times New Roman" w:cs="Times New Roman"/>
                <w:sz w:val="24"/>
                <w:szCs w:val="24"/>
              </w:rPr>
              <w:fldChar w:fldCharType="end"/>
            </w:r>
          </w:p>
        </w:tc>
      </w:tr>
      <w:tr w:rsidR="00A4263A" w:rsidRPr="00AF4240" w14:paraId="2860CE0D" w14:textId="77777777" w:rsidTr="00A4263A">
        <w:trPr>
          <w:trHeight w:val="288"/>
          <w:jc w:val="center"/>
        </w:trPr>
        <w:tc>
          <w:tcPr>
            <w:tcW w:w="538" w:type="pct"/>
          </w:tcPr>
          <w:p w14:paraId="037F303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416846D4"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duN</w:t>
            </w:r>
          </w:p>
        </w:tc>
        <w:tc>
          <w:tcPr>
            <w:tcW w:w="2369" w:type="pct"/>
            <w:shd w:val="clear" w:color="auto" w:fill="auto"/>
          </w:tcPr>
          <w:p w14:paraId="5871FEFE"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S. enterica</w:t>
            </w:r>
          </w:p>
        </w:tc>
        <w:tc>
          <w:tcPr>
            <w:tcW w:w="762" w:type="pct"/>
            <w:shd w:val="clear" w:color="auto" w:fill="auto"/>
          </w:tcPr>
          <w:p w14:paraId="28503728" w14:textId="4721166A"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7ahS80","properties":{"formattedCitation":"[30]","plainCitation":"[30]","noteIndex":0},"citationItems":[{"id":5733,"uris":["http://zotero.org/users/local/tLbKPnjF/items/89GZP7JC"],"itemData":{"id":5733,"type":"article-journal","abstract":"ABSTRACT\n            \n              Bacterial microcompartments (BMCs) are organelles that encapsulate functionally linked enzymes within a proteinaceous shell. The prototypical example is the carboxysome, which functions in carbon fixation in cyanobacteria and some chemoautotrophs. It is increasingly apparent that diverse heterotrophic bacteria contain BMCs that are involved in catabolic reactions, and many of the BMCs are predicted to have novel functions. However, most of these putative organelles have not been experimentally characterized. In this study, we sought to discover the function of a conserved BMC gene cluster encoded in the majority of the sequenced planctomycete genomes. This BMC is especially notable for its relatively simple genetic composition, its remote phylogenetic position relative to characterized BMCs, and its apparent exclusivity to the enigmatic\n              Verrucomicrobia\n              and\n              Planctomycetes\n              . Members of the phylum\n              Planctomycetes\n              are known for their morphological dissimilarity to the rest of the bacterial domain: internal membranes, reproduction by budding, and lack of peptidoglycan. As a result, they are ripe for many discoveries, but currently the tools for genetic studies are very limited. We expanded the genetic toolbox for the planctomycetes and generated directed gene knockouts of BMC-related genes in\n              Planctomyces limnophilus\n              . A metabolic activity screen revealed that BMC gene products are involved in the degradation of a number of plant and algal cell wall sugars. Among these sugars, we confirmed that BMCs are formed and required for growth on\n              l\n              -fucose and\n              l\n              -rhamnose. Our results shed light on the functional diversity of BMCs as well as their ecological role in the planctomycetes, which are commonly associated with algae.","container-title":"Applied and Environmental Microbiology","DOI":"10.1128/AEM.03887-13","ISSN":"0099-2240, 1098-5336","issue":"7","journalAbbreviation":"Appl Environ Microbiol","language":"en","note":"number: 7","page":"2193-2205","source":"DOI.org (Crossref)","title":"Characterization of a Planctomycetal Organelle: a Novel Bacterial Microcompartment for the Aerobic Degradation of Plant Saccharides","title-short":"Characterization of a Planctomycetal Organelle","volume":"80","author":[{"family":"Erbilgin","given":"Onur"},{"family":"McDonald","given":"Kent L."},{"family":"Kerfeld","given":"Cheryl A."}],"editor":[{"family":"Spormann","given":"A. M."}],"issued":{"date-parts":[["2014",4]]}}}],"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0]</w:t>
            </w:r>
            <w:r w:rsidRPr="002416CB">
              <w:rPr>
                <w:rFonts w:ascii="Times New Roman" w:hAnsi="Times New Roman" w:cs="Times New Roman"/>
                <w:sz w:val="24"/>
                <w:szCs w:val="24"/>
              </w:rPr>
              <w:fldChar w:fldCharType="end"/>
            </w:r>
          </w:p>
        </w:tc>
      </w:tr>
      <w:tr w:rsidR="00A4263A" w:rsidRPr="00AF4240" w14:paraId="0F71B978" w14:textId="77777777" w:rsidTr="00A4263A">
        <w:trPr>
          <w:trHeight w:val="288"/>
          <w:jc w:val="center"/>
        </w:trPr>
        <w:tc>
          <w:tcPr>
            <w:tcW w:w="538" w:type="pct"/>
          </w:tcPr>
          <w:p w14:paraId="24CD9E5E"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F41473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vmO</w:t>
            </w:r>
          </w:p>
        </w:tc>
        <w:tc>
          <w:tcPr>
            <w:tcW w:w="2369" w:type="pct"/>
            <w:shd w:val="clear" w:color="auto" w:fill="auto"/>
          </w:tcPr>
          <w:p w14:paraId="06565610"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Style w:val="named-content"/>
                <w:rFonts w:ascii="Times New Roman" w:hAnsi="Times New Roman" w:cs="Times New Roman"/>
                <w:i/>
                <w:iCs/>
                <w:color w:val="000000" w:themeColor="text1"/>
                <w:sz w:val="24"/>
                <w:szCs w:val="24"/>
              </w:rPr>
              <w:t>P. limnophilus</w:t>
            </w:r>
          </w:p>
        </w:tc>
        <w:tc>
          <w:tcPr>
            <w:tcW w:w="762" w:type="pct"/>
            <w:shd w:val="clear" w:color="auto" w:fill="auto"/>
          </w:tcPr>
          <w:p w14:paraId="39305D22" w14:textId="2E5ACD77"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8KdLdQ1","properties":{"formattedCitation":"[30]","plainCitation":"[30]","noteIndex":0},"citationItems":[{"id":5733,"uris":["http://zotero.org/users/local/tLbKPnjF/items/89GZP7JC"],"itemData":{"id":5733,"type":"article-journal","abstract":"ABSTRACT\n            \n              Bacterial microcompartments (BMCs) are organelles that encapsulate functionally linked enzymes within a proteinaceous shell. The prototypical example is the carboxysome, which functions in carbon fixation in cyanobacteria and some chemoautotrophs. It is increasingly apparent that diverse heterotrophic bacteria contain BMCs that are involved in catabolic reactions, and many of the BMCs are predicted to have novel functions. However, most of these putative organelles have not been experimentally characterized. In this study, we sought to discover the function of a conserved BMC gene cluster encoded in the majority of the sequenced planctomycete genomes. This BMC is especially notable for its relatively simple genetic composition, its remote phylogenetic position relative to characterized BMCs, and its apparent exclusivity to the enigmatic\n              Verrucomicrobia\n              and\n              Planctomycetes\n              . Members of the phylum\n              Planctomycetes\n              are known for their morphological dissimilarity to the rest of the bacterial domain: internal membranes, reproduction by budding, and lack of peptidoglycan. As a result, they are ripe for many discoveries, but currently the tools for genetic studies are very limited. We expanded the genetic toolbox for the planctomycetes and generated directed gene knockouts of BMC-related genes in\n              Planctomyces limnophilus\n              . A metabolic activity screen revealed that BMC gene products are involved in the degradation of a number of plant and algal cell wall sugars. Among these sugars, we confirmed that BMCs are formed and required for growth on\n              l\n              -fucose and\n              l\n              -rhamnose. Our results shed light on the functional diversity of BMCs as well as their ecological role in the planctomycetes, which are commonly associated with algae.","container-title":"Applied and Environmental Microbiology","DOI":"10.1128/AEM.03887-13","ISSN":"0099-2240, 1098-5336","issue":"7","journalAbbreviation":"Appl Environ Microbiol","language":"en","note":"number: 7","page":"2193-2205","source":"DOI.org (Crossref)","title":"Characterization of a Planctomycetal Organelle: a Novel Bacterial Microcompartment for the Aerobic Degradation of Plant Saccharides","title-short":"Characterization of a Planctomycetal Organelle","volume":"80","author":[{"family":"Erbilgin","given":"Onur"},{"family":"McDonald","given":"Kent L."},{"family":"Kerfeld","given":"Cheryl A."}],"editor":[{"family":"Spormann","given":"A. M."}],"issued":{"date-parts":[["2014",4]]}}}],"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0]</w:t>
            </w:r>
            <w:r w:rsidRPr="002416CB">
              <w:rPr>
                <w:rFonts w:ascii="Times New Roman" w:hAnsi="Times New Roman" w:cs="Times New Roman"/>
                <w:sz w:val="24"/>
                <w:szCs w:val="24"/>
              </w:rPr>
              <w:fldChar w:fldCharType="end"/>
            </w:r>
          </w:p>
        </w:tc>
      </w:tr>
      <w:tr w:rsidR="00A4263A" w:rsidRPr="00AF4240" w14:paraId="5A3C3A85" w14:textId="77777777" w:rsidTr="00A4263A">
        <w:trPr>
          <w:trHeight w:val="288"/>
          <w:jc w:val="center"/>
        </w:trPr>
        <w:tc>
          <w:tcPr>
            <w:tcW w:w="538" w:type="pct"/>
          </w:tcPr>
          <w:p w14:paraId="18E4FB73"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38F2FD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aa</w:t>
            </w:r>
          </w:p>
        </w:tc>
        <w:tc>
          <w:tcPr>
            <w:tcW w:w="2369" w:type="pct"/>
            <w:shd w:val="clear" w:color="auto" w:fill="auto"/>
          </w:tcPr>
          <w:p w14:paraId="472BF6E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acillus licheniformis</w:t>
            </w:r>
          </w:p>
        </w:tc>
        <w:tc>
          <w:tcPr>
            <w:tcW w:w="762" w:type="pct"/>
            <w:shd w:val="clear" w:color="auto" w:fill="auto"/>
          </w:tcPr>
          <w:p w14:paraId="7CAB7F36" w14:textId="5B718E6A" w:rsidR="00A4263A" w:rsidRPr="002416CB" w:rsidRDefault="00A4263A" w:rsidP="00A4263A">
            <w:pPr>
              <w:spacing w:after="0" w:line="276" w:lineRule="auto"/>
              <w:jc w:val="center"/>
              <w:rPr>
                <w:rFonts w:ascii="Times New Roman" w:hAnsi="Times New Roman" w:cs="Times New Roman"/>
                <w:sz w:val="24"/>
                <w:szCs w:val="24"/>
                <w:u w:val="single"/>
              </w:rPr>
            </w:pPr>
            <w:r>
              <w:rPr>
                <w:rFonts w:ascii="Times New Roman" w:hAnsi="Times New Roman" w:cs="Times New Roman"/>
                <w:sz w:val="24"/>
                <w:szCs w:val="24"/>
                <w:u w:val="single"/>
              </w:rPr>
              <w:t xml:space="preserve">    </w:t>
            </w:r>
            <w:r w:rsidRPr="002416CB">
              <w:rPr>
                <w:rFonts w:ascii="Times New Roman" w:hAnsi="Times New Roman" w:cs="Times New Roman"/>
                <w:sz w:val="24"/>
                <w:szCs w:val="24"/>
                <w:u w:val="single"/>
              </w:rPr>
              <w:fldChar w:fldCharType="begin"/>
            </w:r>
            <w:r>
              <w:rPr>
                <w:rFonts w:ascii="Times New Roman" w:hAnsi="Times New Roman" w:cs="Times New Roman"/>
                <w:sz w:val="24"/>
                <w:szCs w:val="24"/>
                <w:u w:val="single"/>
              </w:rPr>
              <w:instrText xml:space="preserve"> ADDIN ZOTERO_ITEM CSL_CITATION {"citationID":"b5g4hsbo","properties":{"formattedCitation":"[31]","plainCitation":"[31]","noteIndex":0},"citationItems":[{"id":6204,"uris":["http://zotero.org/users/local/tLbKPnjF/items/QEVJM24K"],"itemData":{"id":6204,"type":"article-journal","container-title":"Journal of Geography, Environment and Earth Science International","DOI":"10.9734/JGEESI/2017/35447","ISSN":"24547352","issue":"2","journalAbbreviation":"JGEESI","note":"number: 2","page":"1-11","source":"DOI.org (Crossref)","title":"Bioremediation of Polycyclic Aromatic Hydrocarbons by Bacillus Licheniformis ATHE9 and Bacillus Mojavensis ATHE13 as Newly Strains Isolated from Oil-Contaminated Soil","volume":"11","author":[{"family":"Eskandari","given":"Somayeh"},{"family":"Hoodaji","given":"Mehran"},{"family":"Tahmourespour","given":"Arezoo"},{"family":"Abdollahi","given":"Atousa"},{"family":"Baghi","given":"Tahere"},{"family":"Eslamian","given":"Saeid"},{"family":"Ostad-Ali-Askari","given":"Kaveh"}],"issued":{"date-parts":[["2017",1,10]]}}}],"schema":"https://github.com/citation-style-language/schema/raw/master/csl-citation.json"} </w:instrText>
            </w:r>
            <w:r w:rsidRPr="002416CB">
              <w:rPr>
                <w:rFonts w:ascii="Times New Roman" w:hAnsi="Times New Roman" w:cs="Times New Roman"/>
                <w:sz w:val="24"/>
                <w:szCs w:val="24"/>
                <w:u w:val="single"/>
              </w:rPr>
              <w:fldChar w:fldCharType="separate"/>
            </w:r>
            <w:r w:rsidRPr="00EF0478">
              <w:rPr>
                <w:rFonts w:ascii="Times New Roman" w:hAnsi="Times New Roman" w:cs="Times New Roman"/>
                <w:sz w:val="24"/>
              </w:rPr>
              <w:t>[31]</w:t>
            </w:r>
            <w:r w:rsidRPr="002416CB">
              <w:rPr>
                <w:rFonts w:ascii="Times New Roman" w:hAnsi="Times New Roman" w:cs="Times New Roman"/>
                <w:sz w:val="24"/>
                <w:szCs w:val="24"/>
                <w:u w:val="single"/>
              </w:rPr>
              <w:fldChar w:fldCharType="end"/>
            </w:r>
          </w:p>
        </w:tc>
      </w:tr>
      <w:tr w:rsidR="00A4263A" w:rsidRPr="00AF4240" w14:paraId="54146D29" w14:textId="77777777" w:rsidTr="00A4263A">
        <w:trPr>
          <w:trHeight w:val="288"/>
          <w:jc w:val="center"/>
        </w:trPr>
        <w:tc>
          <w:tcPr>
            <w:tcW w:w="538" w:type="pct"/>
          </w:tcPr>
          <w:p w14:paraId="539DDC8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6A22FE10"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napAB</w:t>
            </w:r>
          </w:p>
        </w:tc>
        <w:tc>
          <w:tcPr>
            <w:tcW w:w="2369" w:type="pct"/>
            <w:shd w:val="clear" w:color="auto" w:fill="auto"/>
          </w:tcPr>
          <w:p w14:paraId="5B799AC8"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Dokdonia</w:t>
            </w:r>
          </w:p>
        </w:tc>
        <w:tc>
          <w:tcPr>
            <w:tcW w:w="762" w:type="pct"/>
            <w:shd w:val="clear" w:color="auto" w:fill="auto"/>
          </w:tcPr>
          <w:p w14:paraId="6333C4DE" w14:textId="132582D9"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kZpFITe","properties":{"formattedCitation":"[32]","plainCitation":"[32]","noteIndex":0},"citationItems":[{"id":5663,"uris":["http://zotero.org/users/local/tLbKPnjF/items/8VLRPL8P"],"itemData":{"id":5663,"type":"article-journal","abstract":"Abstract\n            \n              The pollution of terrestrial and aquatic environments by petroleum contaminants, especially diesel fuel, is a persistent environmental threat requiring cost-effective and environmentally sensitive remediation approaches. Bioremediation is one such approach, but is dependent on the availability of microorganisms with the necessary metabolic abilities and environmental adaptability. The aim of this study was to examine the microbial community in a petroleum contaminated site, and isolate organisms potentially able to degrade hydrocarbons. Through successive enrichment of soil microorganisms from samples of an historic petroleum contaminated site in Wietze, Germany, we isolated a bacterial consortium using diesel fuel hydrocarbons as sole carbon and energy source. The 16S rRNA gene analysis revealed the dominance of\n              Alphaproteobacteria\n              . We further reconstructed a total of 18 genomes from both the original soil sample and the isolated consortium. The analysis of both the metagenome of the consortium and the reconstructed metagenome-assembled genomes show that the most abundant bacterial genus in the consortium,\n              Acidocella\n              , possess many of the genes required for the degradation of diesel fuel aromatic hydrocarbons, which are often the most toxic component. This can explain why this genus proliferated in all the enrichment cultures. Therefore, this study reveals that the microbial consortium isolated in this study and its dominant genus,\n              Acidocella\n              , could potentially serve as an effective inoculum for the bioremediation of sites polluted with diesel fuel or other organic contaminants.","container-title":"AMB Express","DOI":"10.1186/s13568-021-01250-4","ISSN":"2191-0855","issue":"1","journalAbbreviation":"AMB Expr","language":"en","note":"number: 1","page":"89","source":"DOI.org (Crossref)","title":"Diversity and metagenome analysis of a hydrocarbon-degrading bacterial consortium from asphalt lakes located in Wietze, Germany","volume":"11","author":[{"family":"Eze","given":"Michael O."},{"family":"Hose","given":"Grant C."},{"family":"George","given":"Simon C."},{"family":"Daniel","given":"Rolf"}],"issued":{"date-parts":[["2021",12]]}}}],"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2]</w:t>
            </w:r>
            <w:r w:rsidRPr="002416CB">
              <w:rPr>
                <w:rFonts w:ascii="Times New Roman" w:hAnsi="Times New Roman" w:cs="Times New Roman"/>
                <w:sz w:val="24"/>
                <w:szCs w:val="24"/>
              </w:rPr>
              <w:fldChar w:fldCharType="end"/>
            </w:r>
          </w:p>
        </w:tc>
      </w:tr>
      <w:tr w:rsidR="00A4263A" w:rsidRPr="00AF4240" w14:paraId="1CEB296C" w14:textId="77777777" w:rsidTr="00A4263A">
        <w:trPr>
          <w:trHeight w:val="288"/>
          <w:jc w:val="center"/>
        </w:trPr>
        <w:tc>
          <w:tcPr>
            <w:tcW w:w="538" w:type="pct"/>
          </w:tcPr>
          <w:p w14:paraId="2EACA90B"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30DDDB18"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yiaY</w:t>
            </w:r>
          </w:p>
        </w:tc>
        <w:tc>
          <w:tcPr>
            <w:tcW w:w="2369" w:type="pct"/>
            <w:shd w:val="clear" w:color="auto" w:fill="auto"/>
          </w:tcPr>
          <w:p w14:paraId="4A2B083A"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Citrobacter portucalensis</w:t>
            </w:r>
          </w:p>
        </w:tc>
        <w:tc>
          <w:tcPr>
            <w:tcW w:w="762" w:type="pct"/>
            <w:shd w:val="clear" w:color="auto" w:fill="auto"/>
          </w:tcPr>
          <w:p w14:paraId="6FE7711C" w14:textId="4F626C8A"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ybRfS0z","properties":{"formattedCitation":"[32]","plainCitation":"[32]","noteIndex":0},"citationItems":[{"id":5663,"uris":["http://zotero.org/users/local/tLbKPnjF/items/8VLRPL8P"],"itemData":{"id":5663,"type":"article-journal","abstract":"Abstract\n            \n              The pollution of terrestrial and aquatic environments by petroleum contaminants, especially diesel fuel, is a persistent environmental threat requiring cost-effective and environmentally sensitive remediation approaches. Bioremediation is one such approach, but is dependent on the availability of microorganisms with the necessary metabolic abilities and environmental adaptability. The aim of this study was to examine the microbial community in a petroleum contaminated site, and isolate organisms potentially able to degrade hydrocarbons. Through successive enrichment of soil microorganisms from samples of an historic petroleum contaminated site in Wietze, Germany, we isolated a bacterial consortium using diesel fuel hydrocarbons as sole carbon and energy source. The 16S rRNA gene analysis revealed the dominance of\n              Alphaproteobacteria\n              . We further reconstructed a total of 18 genomes from both the original soil sample and the isolated consortium. The analysis of both the metagenome of the consortium and the reconstructed metagenome-assembled genomes show that the most abundant bacterial genus in the consortium,\n              Acidocella\n              , possess many of the genes required for the degradation of diesel fuel aromatic hydrocarbons, which are often the most toxic component. This can explain why this genus proliferated in all the enrichment cultures. Therefore, this study reveals that the microbial consortium isolated in this study and its dominant genus,\n              Acidocella\n              , could potentially serve as an effective inoculum for the bioremediation of sites polluted with diesel fuel or other organic contaminants.","container-title":"AMB Express","DOI":"10.1186/s13568-021-01250-4","ISSN":"2191-0855","issue":"1","journalAbbreviation":"AMB Expr","language":"en","note":"number: 1","page":"89","source":"DOI.org (Crossref)","title":"Diversity and metagenome analysis of a hydrocarbon-degrading bacterial consortium from asphalt lakes located in Wietze, Germany","volume":"11","author":[{"family":"Eze","given":"Michael O."},{"family":"Hose","given":"Grant C."},{"family":"George","given":"Simon C."},{"family":"Daniel","given":"Rolf"}],"issued":{"date-parts":[["2021",12]]}}}],"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2]</w:t>
            </w:r>
            <w:r w:rsidRPr="002416CB">
              <w:rPr>
                <w:rFonts w:ascii="Times New Roman" w:hAnsi="Times New Roman" w:cs="Times New Roman"/>
                <w:sz w:val="24"/>
                <w:szCs w:val="24"/>
              </w:rPr>
              <w:fldChar w:fldCharType="end"/>
            </w:r>
          </w:p>
        </w:tc>
      </w:tr>
      <w:tr w:rsidR="00A4263A" w:rsidRPr="00AF4240" w14:paraId="09273C09" w14:textId="77777777" w:rsidTr="00A4263A">
        <w:trPr>
          <w:trHeight w:val="288"/>
          <w:jc w:val="center"/>
        </w:trPr>
        <w:tc>
          <w:tcPr>
            <w:tcW w:w="538" w:type="pct"/>
          </w:tcPr>
          <w:p w14:paraId="04A0DD9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A61BD07"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tmoCF</w:t>
            </w:r>
          </w:p>
        </w:tc>
        <w:tc>
          <w:tcPr>
            <w:tcW w:w="2369" w:type="pct"/>
            <w:shd w:val="clear" w:color="auto" w:fill="auto"/>
          </w:tcPr>
          <w:p w14:paraId="029D80DA" w14:textId="088F2B47" w:rsidR="00A4263A" w:rsidRPr="002416CB" w:rsidRDefault="00A4263A" w:rsidP="00A4263A">
            <w:pPr>
              <w:spacing w:after="0" w:line="276" w:lineRule="auto"/>
              <w:jc w:val="center"/>
              <w:rPr>
                <w:rFonts w:ascii="Times New Roman" w:hAnsi="Times New Roman" w:cs="Times New Roman"/>
                <w:sz w:val="24"/>
                <w:szCs w:val="24"/>
              </w:rPr>
            </w:pPr>
            <w:r w:rsidRPr="002416CB">
              <w:rPr>
                <w:rFonts w:ascii="Times New Roman" w:hAnsi="Times New Roman" w:cs="Times New Roman"/>
                <w:sz w:val="24"/>
                <w:szCs w:val="24"/>
              </w:rPr>
              <w:t>Bacterial consortium</w:t>
            </w:r>
            <w:r>
              <w:rPr>
                <w:rFonts w:ascii="Times New Roman" w:hAnsi="Times New Roman" w:cs="Times New Roman"/>
                <w:sz w:val="24"/>
                <w:szCs w:val="24"/>
              </w:rPr>
              <w:t xml:space="preserve"> </w:t>
            </w:r>
          </w:p>
        </w:tc>
        <w:tc>
          <w:tcPr>
            <w:tcW w:w="762" w:type="pct"/>
            <w:shd w:val="clear" w:color="auto" w:fill="auto"/>
          </w:tcPr>
          <w:p w14:paraId="6F64CD5C" w14:textId="19970F25"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xtbezxi","properties":{"formattedCitation":"[33]","plainCitation":"[33]","noteIndex":0},"citationItems":[{"id":5580,"uris":["http://zotero.org/users/local/tLbKPnjF/items/LNECLFS4"],"itemData":{"id":5580,"type":"article-journal","abstract":"Environmental contamination by petroleum hydrocarbons is of concern due to the carcinogenicity and neurotoxicity of these compounds. Successful bioremediation of organic contaminants requires bacterial populations with degradative capacity for these contaminants. Through successive enrichment of microorganisms from a petroleum-contaminated soil using diesel fuel as the sole carbon and energy source, we successfully isolated a bacterial consortium that can degrade diesel fuel hydrocarbons. Metagenome analysis revealed the specific roles of different microbial populations involved in the degradation of benzene, toluene, ethylbenzene and xylene (BTEX), and the metabolic pathways involved in these reactions. One hundred and five putative coding DNA sequences were identified as responsible for both the activation of BTEX and central metabolism (ring-cleavage) of catechol and alkylcatechols during BTEX degradation. The majority of the Coding DNA sequences (CDSs) were affiliated to Acidocella, which was also the dominant bacterial genus in the consortium. The inoculation of diesel fuel contaminated soils with the consortium resulted in approximately 70% hydrocarbon biodegradation, indicating the potential of the consortium for environmental remediation of petroleum hydrocarbons.","container-title":"Genes","DOI":"10.3390/genes12010098","ISSN":"2073-4425","issue":"1","journalAbbreviation":"Genes","language":"en","license":"https://creativecommons.org/licenses/by/4.0/","note":"number: 1","page":"98","source":"DOI.org (Crossref)","title":"Metagenome Analysis of a Hydrocarbon-Degrading Bacterial Consortium Reveals the Specific Roles of BTEX Biodegraders","volume":"12","author":[{"family":"Eze","given":"Michael O."}],"issued":{"date-parts":[["2021",1,14]]}}}],"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3]</w:t>
            </w:r>
            <w:r w:rsidRPr="002416CB">
              <w:rPr>
                <w:rFonts w:ascii="Times New Roman" w:hAnsi="Times New Roman" w:cs="Times New Roman"/>
                <w:sz w:val="24"/>
                <w:szCs w:val="24"/>
              </w:rPr>
              <w:fldChar w:fldCharType="end"/>
            </w:r>
          </w:p>
        </w:tc>
      </w:tr>
      <w:tr w:rsidR="00A4263A" w:rsidRPr="00AF4240" w14:paraId="24204984" w14:textId="77777777" w:rsidTr="00A4263A">
        <w:trPr>
          <w:trHeight w:val="562"/>
          <w:jc w:val="center"/>
        </w:trPr>
        <w:tc>
          <w:tcPr>
            <w:tcW w:w="538" w:type="pct"/>
          </w:tcPr>
          <w:p w14:paraId="4136E82E"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2760E6A"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nifHDK</w:t>
            </w:r>
          </w:p>
        </w:tc>
        <w:tc>
          <w:tcPr>
            <w:tcW w:w="2369" w:type="pct"/>
            <w:shd w:val="clear" w:color="auto" w:fill="auto"/>
          </w:tcPr>
          <w:p w14:paraId="3613F351" w14:textId="580DEFE3"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Azoarcus sp.</w:t>
            </w:r>
          </w:p>
        </w:tc>
        <w:tc>
          <w:tcPr>
            <w:tcW w:w="762" w:type="pct"/>
            <w:shd w:val="clear" w:color="auto" w:fill="auto"/>
          </w:tcPr>
          <w:p w14:paraId="366A392D" w14:textId="2BF9D155" w:rsidR="00A4263A" w:rsidRPr="002416CB" w:rsidRDefault="00A4263A" w:rsidP="00A4263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QoElml","properties":{"formattedCitation":"[34]","plainCitation":"[34]","noteIndex":0},"citationItems":[{"id":6210,"uris":["http://zotero.org/users/local/tLbKPnjF/items/5NJP3MFB"],"itemData":{"id":6210,"type":"article-journal","abstract":"Enrichments capable of toluene degradation under O2-free denitrifying conditions were established with diverse inocula including agricultural soils, compost, aquifer material, and contaminated soil samples from different geographic regions of the world. Successful enrichment was strongly dependent on the initial use of relatively low toluene concentrations, typically 5 ppm. From the enrichments showing positive activity for toluene degradation, 10 bacterial isolates were obtained. Fingerprints generated by PCR-amplified DNA, with repetitive extragenic palindromic sequence primers, showed that eight of these isolates were different. Under aerobic conditions, all eight isolates degraded toluene, five degraded ethylbenzene, three consumed benzene, and one degraded chlorobenzene, meta-Xylene was the only other substrate used anaerobically and was used by only one isolate. All isolates were motile gram-negative rods, produced N2 from denitrification, and did not hydrolyze starch. All strains but one fixed nitrogen as judged by ethylene production from acetylene, but only four strains hybridized to the nifHDK genes. All strains appeared to have heme nitrite reductase since their DNA hybridized to the heme (nirS) but not to the Cu (nirU) genes. Five strains hybridized to a toluene ortho-hydroxylase catabolic probe, and two of those also hybridized to a toluene meta-hydroxylase probe. Partial sequences of the 16S rRNA genes of all isolates showed substantial similarity to 16S rRNA sequences of Azoarcus sp. Physiological, morphological, fatty acid, and 16S rRNA analyses indicated that these strains were closely related to each other and that they belong to the genus Azoarcus.(ABSTRACT TRUNCATED AT 250 WORDS)","container-title":"Applied and Environmental Microbiology","DOI":"10.1128/aem.60.8.2802-2810.1994","ISSN":"0099-2240, 1098-5336","issue":"8","journalAbbreviation":"Appl Environ Microbiol","language":"en","note":"number: 8","page":"2802-2810","source":"DOI.org (Crossref)","title":"Isolation, characterization, and distribution of denitrifying toluene degraders from a variety of habitats","volume":"60","author":[{"family":"Fries","given":"M R"},{"family":"Zhou","given":"J"},{"family":"Chee-Sanford","given":"J"},{"family":"Tiedje","given":"J M"}],"issued":{"date-parts":[["1994",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4]</w:t>
            </w:r>
            <w:r w:rsidRPr="002416CB">
              <w:rPr>
                <w:rFonts w:ascii="Times New Roman" w:hAnsi="Times New Roman" w:cs="Times New Roman"/>
                <w:sz w:val="24"/>
                <w:szCs w:val="24"/>
              </w:rPr>
              <w:fldChar w:fldCharType="end"/>
            </w:r>
          </w:p>
        </w:tc>
      </w:tr>
      <w:tr w:rsidR="00A4263A" w:rsidRPr="00AF4240" w14:paraId="75E83A60" w14:textId="77777777" w:rsidTr="00A4263A">
        <w:trPr>
          <w:trHeight w:val="288"/>
          <w:jc w:val="center"/>
        </w:trPr>
        <w:tc>
          <w:tcPr>
            <w:tcW w:w="538" w:type="pct"/>
          </w:tcPr>
          <w:p w14:paraId="2AEF3442"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35B48951"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opN</w:t>
            </w:r>
          </w:p>
        </w:tc>
        <w:tc>
          <w:tcPr>
            <w:tcW w:w="2369" w:type="pct"/>
            <w:shd w:val="clear" w:color="auto" w:fill="auto"/>
          </w:tcPr>
          <w:p w14:paraId="6A04AAE3"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Acinetobacter calcoaceticus</w:t>
            </w:r>
          </w:p>
        </w:tc>
        <w:tc>
          <w:tcPr>
            <w:tcW w:w="762" w:type="pct"/>
            <w:shd w:val="clear" w:color="auto" w:fill="auto"/>
          </w:tcPr>
          <w:p w14:paraId="501CA4B9" w14:textId="0024A440"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HqdLe06","properties":{"formattedCitation":"[35]","plainCitation":"[35]","noteIndex":0},"citationItems":[{"id":6251,"uris":["http://zotero.org/users/local/tLbKPnjF/items/Q8GHWI4S"],"itemData":{"id":6251,"type":"article-journal","abstract":"ABSTRACT\n            \n              The sequences of the largest subunit of bacterial multicomponent phenol hydroxylases (LmPHs) were compared. It was found that LmPHs formed three phylogenetic groups, I, II, and III, corresponding to three previously reported kinetic groups, low-\n              K\n              \n                s\n              \n              (the half-saturation constant in Haldane's equation for trichloroethylene [TCE]), moderate-\n              K\n              \n                s\n              \n              , and high-\n              K\n              \n                s\n              \n              groups. Consensus sequences and specific amino acid residues for each group of LmPH were found, which facilitated the design of universal and group-specific PCR primers. PCR-mediated approaches using these primers were applied to analyze phenol/TCE-degrading populations in TCE-contaminated aquifer soil. It was found that the aquifer soil harbored diverse genotypes of LmPH, and the group-specific primers successfully amplified LmPH fragments affiliated with each of the three groups. Analyses of phenol-degrading bacteria isolated from the aquifer soil confirmed the correlation between genotype and phenotype. Competitive PCR assays were used to quantify LmPHs belonging to each group during the enrichment of phenol/TCE-degrading bacteria from the aquifer soil. We found that an enrichment culture established by batch phenol feeding expressed low TCE-degrading activity at a TCE concentration relevant to the contaminated aquifer (e.g., 0.5 mg liter\n              −1\n              ); group II and III LmPHs were predominant in this batch enrichment. In contrast, group I LmPHs overgrew an enrichment culture when phenol was fed continuously. This enrichment expressed unexpectedly high TCE-degrading activity that was comparable to the activity expressed by a pure culture of\n              Methylosinus trichosporium\n              OB3b. These results demonstrate the utility of the group-specific monitoring of LmPH genes in phenol-stimulated TCE bioremediation. It is also suggested that phenol biostimulation could become a powerful TCE bioremediation strategy when bacteria possessing group I LmPHs are selectively stimulated.","container-title":"Applied and Environmental Microbiology","DOI":"10.1128/AEM.67.10.4671-4677.2001","ISSN":"0099-2240, 1098-5336","issue":"10","journalAbbreviation":"Appl Environ Microbiol","language":"en","note":"number: 10","page":"4671-4677","source":"DOI.org (Crossref)","title":"Group-Specific Monitoring of Phenol Hydroxylase Genes for a Functional Assessment of Phenol-Stimulated Trichloroethylene Bioremediation","volume":"67","author":[{"family":"Futamata","given":"Hiroyuki"},{"family":"Harayama","given":"Shigeaki"},{"family":"Watanabe","given":"Kazuya"}],"issued":{"date-parts":[["2001",10]]}}}],"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5]</w:t>
            </w:r>
            <w:r w:rsidRPr="002416CB">
              <w:rPr>
                <w:rFonts w:ascii="Times New Roman" w:hAnsi="Times New Roman" w:cs="Times New Roman"/>
                <w:sz w:val="24"/>
                <w:szCs w:val="24"/>
              </w:rPr>
              <w:fldChar w:fldCharType="end"/>
            </w:r>
          </w:p>
        </w:tc>
      </w:tr>
      <w:tr w:rsidR="00A4263A" w:rsidRPr="00AF4240" w14:paraId="0F2C58FB" w14:textId="77777777" w:rsidTr="00A4263A">
        <w:trPr>
          <w:trHeight w:val="288"/>
          <w:jc w:val="center"/>
        </w:trPr>
        <w:tc>
          <w:tcPr>
            <w:tcW w:w="538" w:type="pct"/>
          </w:tcPr>
          <w:p w14:paraId="691467AA"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4ED9C916"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hhN</w:t>
            </w:r>
          </w:p>
        </w:tc>
        <w:tc>
          <w:tcPr>
            <w:tcW w:w="2369" w:type="pct"/>
            <w:shd w:val="clear" w:color="auto" w:fill="auto"/>
          </w:tcPr>
          <w:p w14:paraId="14043327"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 putida</w:t>
            </w:r>
          </w:p>
        </w:tc>
        <w:tc>
          <w:tcPr>
            <w:tcW w:w="762" w:type="pct"/>
            <w:shd w:val="clear" w:color="auto" w:fill="auto"/>
          </w:tcPr>
          <w:p w14:paraId="002B10B3" w14:textId="6B3CBD7A"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6MwTUMJ","properties":{"formattedCitation":"[35]","plainCitation":"[35]","noteIndex":0},"citationItems":[{"id":6251,"uris":["http://zotero.org/users/local/tLbKPnjF/items/Q8GHWI4S"],"itemData":{"id":6251,"type":"article-journal","abstract":"ABSTRACT\n            \n              The sequences of the largest subunit of bacterial multicomponent phenol hydroxylases (LmPHs) were compared. It was found that LmPHs formed three phylogenetic groups, I, II, and III, corresponding to three previously reported kinetic groups, low-\n              K\n              \n                s\n              \n              (the half-saturation constant in Haldane's equation for trichloroethylene [TCE]), moderate-\n              K\n              \n                s\n              \n              , and high-\n              K\n              \n                s\n              \n              groups. Consensus sequences and specific amino acid residues for each group of LmPH were found, which facilitated the design of universal and group-specific PCR primers. PCR-mediated approaches using these primers were applied to analyze phenol/TCE-degrading populations in TCE-contaminated aquifer soil. It was found that the aquifer soil harbored diverse genotypes of LmPH, and the group-specific primers successfully amplified LmPH fragments affiliated with each of the three groups. Analyses of phenol-degrading bacteria isolated from the aquifer soil confirmed the correlation between genotype and phenotype. Competitive PCR assays were used to quantify LmPHs belonging to each group during the enrichment of phenol/TCE-degrading bacteria from the aquifer soil. We found that an enrichment culture established by batch phenol feeding expressed low TCE-degrading activity at a TCE concentration relevant to the contaminated aquifer (e.g., 0.5 mg liter\n              −1\n              ); group II and III LmPHs were predominant in this batch enrichment. In contrast, group I LmPHs overgrew an enrichment culture when phenol was fed continuously. This enrichment expressed unexpectedly high TCE-degrading activity that was comparable to the activity expressed by a pure culture of\n              Methylosinus trichosporium\n              OB3b. These results demonstrate the utility of the group-specific monitoring of LmPH genes in phenol-stimulated TCE bioremediation. It is also suggested that phenol biostimulation could become a powerful TCE bioremediation strategy when bacteria possessing group I LmPHs are selectively stimulated.","container-title":"Applied and Environmental Microbiology","DOI":"10.1128/AEM.67.10.4671-4677.2001","ISSN":"0099-2240, 1098-5336","issue":"10","journalAbbreviation":"Appl Environ Microbiol","language":"en","note":"number: 10","page":"4671-4677","source":"DOI.org (Crossref)","title":"Group-Specific Monitoring of Phenol Hydroxylase Genes for a Functional Assessment of Phenol-Stimulated Trichloroethylene Bioremediation","volume":"67","author":[{"family":"Futamata","given":"Hiroyuki"},{"family":"Harayama","given":"Shigeaki"},{"family":"Watanabe","given":"Kazuya"}],"issued":{"date-parts":[["2001",10]]}}}],"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5]</w:t>
            </w:r>
            <w:r w:rsidRPr="002416CB">
              <w:rPr>
                <w:rFonts w:ascii="Times New Roman" w:hAnsi="Times New Roman" w:cs="Times New Roman"/>
                <w:sz w:val="24"/>
                <w:szCs w:val="24"/>
              </w:rPr>
              <w:fldChar w:fldCharType="end"/>
            </w:r>
          </w:p>
        </w:tc>
      </w:tr>
      <w:tr w:rsidR="00A4263A" w:rsidRPr="00AF4240" w14:paraId="4EC613B2" w14:textId="77777777" w:rsidTr="00A4263A">
        <w:trPr>
          <w:trHeight w:val="288"/>
          <w:jc w:val="center"/>
        </w:trPr>
        <w:tc>
          <w:tcPr>
            <w:tcW w:w="538" w:type="pct"/>
          </w:tcPr>
          <w:p w14:paraId="335E4045"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41D469EB"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oxD</w:t>
            </w:r>
          </w:p>
        </w:tc>
        <w:tc>
          <w:tcPr>
            <w:tcW w:w="2369" w:type="pct"/>
            <w:shd w:val="clear" w:color="auto" w:fill="auto"/>
          </w:tcPr>
          <w:p w14:paraId="0CF03A0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Ralstonia eutropha</w:t>
            </w:r>
          </w:p>
        </w:tc>
        <w:tc>
          <w:tcPr>
            <w:tcW w:w="762" w:type="pct"/>
            <w:shd w:val="clear" w:color="auto" w:fill="auto"/>
          </w:tcPr>
          <w:p w14:paraId="76EF20B1" w14:textId="10F99E89"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38Fws3m","properties":{"formattedCitation":"[35]","plainCitation":"[35]","noteIndex":0},"citationItems":[{"id":6251,"uris":["http://zotero.org/users/local/tLbKPnjF/items/Q8GHWI4S"],"itemData":{"id":6251,"type":"article-journal","abstract":"ABSTRACT\n            \n              The sequences of the largest subunit of bacterial multicomponent phenol hydroxylases (LmPHs) were compared. It was found that LmPHs formed three phylogenetic groups, I, II, and III, corresponding to three previously reported kinetic groups, low-\n              K\n              \n                s\n              \n              (the half-saturation constant in Haldane's equation for trichloroethylene [TCE]), moderate-\n              K\n              \n                s\n              \n              , and high-\n              K\n              \n                s\n              \n              groups. Consensus sequences and specific amino acid residues for each group of LmPH were found, which facilitated the design of universal and group-specific PCR primers. PCR-mediated approaches using these primers were applied to analyze phenol/TCE-degrading populations in TCE-contaminated aquifer soil. It was found that the aquifer soil harbored diverse genotypes of LmPH, and the group-specific primers successfully amplified LmPH fragments affiliated with each of the three groups. Analyses of phenol-degrading bacteria isolated from the aquifer soil confirmed the correlation between genotype and phenotype. Competitive PCR assays were used to quantify LmPHs belonging to each group during the enrichment of phenol/TCE-degrading bacteria from the aquifer soil. We found that an enrichment culture established by batch phenol feeding expressed low TCE-degrading activity at a TCE concentration relevant to the contaminated aquifer (e.g., 0.5 mg liter\n              −1\n              ); group II and III LmPHs were predominant in this batch enrichment. In contrast, group I LmPHs overgrew an enrichment culture when phenol was fed continuously. This enrichment expressed unexpectedly high TCE-degrading activity that was comparable to the activity expressed by a pure culture of\n              Methylosinus trichosporium\n              OB3b. These results demonstrate the utility of the group-specific monitoring of LmPH genes in phenol-stimulated TCE bioremediation. It is also suggested that phenol biostimulation could become a powerful TCE bioremediation strategy when bacteria possessing group I LmPHs are selectively stimulated.","container-title":"Applied and Environmental Microbiology","DOI":"10.1128/AEM.67.10.4671-4677.2001","ISSN":"0099-2240, 1098-5336","issue":"10","journalAbbreviation":"Appl Environ Microbiol","language":"en","note":"number: 10","page":"4671-4677","source":"DOI.org (Crossref)","title":"Group-Specific Monitoring of Phenol Hydroxylase Genes for a Functional Assessment of Phenol-Stimulated Trichloroethylene Bioremediation","volume":"67","author":[{"family":"Futamata","given":"Hiroyuki"},{"family":"Harayama","given":"Shigeaki"},{"family":"Watanabe","given":"Kazuya"}],"issued":{"date-parts":[["2001",10]]}}}],"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5]</w:t>
            </w:r>
            <w:r w:rsidRPr="002416CB">
              <w:rPr>
                <w:rFonts w:ascii="Times New Roman" w:hAnsi="Times New Roman" w:cs="Times New Roman"/>
                <w:sz w:val="24"/>
                <w:szCs w:val="24"/>
              </w:rPr>
              <w:fldChar w:fldCharType="end"/>
            </w:r>
          </w:p>
        </w:tc>
      </w:tr>
      <w:tr w:rsidR="00A4263A" w:rsidRPr="00AF4240" w14:paraId="3F7EBCEA" w14:textId="77777777" w:rsidTr="00A4263A">
        <w:trPr>
          <w:trHeight w:val="288"/>
          <w:jc w:val="center"/>
        </w:trPr>
        <w:tc>
          <w:tcPr>
            <w:tcW w:w="538" w:type="pct"/>
          </w:tcPr>
          <w:p w14:paraId="1FEE750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1A0B329B"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DQ12-45-1b</w:t>
            </w:r>
          </w:p>
        </w:tc>
        <w:tc>
          <w:tcPr>
            <w:tcW w:w="2369" w:type="pct"/>
            <w:shd w:val="clear" w:color="auto" w:fill="auto"/>
          </w:tcPr>
          <w:p w14:paraId="3AA1213A"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Dietzia sp.</w:t>
            </w:r>
          </w:p>
        </w:tc>
        <w:tc>
          <w:tcPr>
            <w:tcW w:w="762" w:type="pct"/>
            <w:shd w:val="clear" w:color="auto" w:fill="auto"/>
          </w:tcPr>
          <w:p w14:paraId="52847B65" w14:textId="272377E5"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MzXKqR6","properties":{"formattedCitation":"[36]","plainCitation":"[36]","noteIndex":0},"citationItems":[{"id":5880,"uris":["http://zotero.org/users/local/tLbKPnjF/items/U5KVP5MH"],"itemData":{"id":5880,"type":"article-journal","container-title":"Journal of Petroleum &amp; Environmental Biotechnology","DOI":"10.4172/2157-7463.1000264","ISSN":"21577463","issue":"01","journalAbbreviation":"J Pet Environ Biotechnol","note":"number: 01","source":"DOI.org (Crossref)","title":"Role of Plasmid-Borne Genes in the Biodegradation of Polycyclic Aromatic Hydrocarbons (PAHs) by Consortium of Aerobic Heterotrophic Bacteria","URL":"https://www.omicsonline.org/open-access/role-of-plasmidborne-genes-in-the-biodegradation-of-polycyclic-aromatichydrocarbons-pahs-by-consortium-of-aerobic-heterotrophic-ba-2157-7463-1000264.php?aid=67697","volume":"07","author":[{"family":"Gg","given":"Isiodu"},{"family":"Oh","given":"Stanley"}],"accessed":{"date-parts":[["2025",2,11]]},"issued":{"date-parts":[["2016"]]}}}],"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6]</w:t>
            </w:r>
            <w:r w:rsidRPr="002416CB">
              <w:rPr>
                <w:rFonts w:ascii="Times New Roman" w:hAnsi="Times New Roman" w:cs="Times New Roman"/>
                <w:sz w:val="24"/>
                <w:szCs w:val="24"/>
              </w:rPr>
              <w:fldChar w:fldCharType="end"/>
            </w:r>
          </w:p>
        </w:tc>
      </w:tr>
      <w:tr w:rsidR="00A4263A" w:rsidRPr="00AF4240" w14:paraId="54FBAE18" w14:textId="77777777" w:rsidTr="00A4263A">
        <w:trPr>
          <w:trHeight w:val="276"/>
          <w:jc w:val="center"/>
        </w:trPr>
        <w:tc>
          <w:tcPr>
            <w:tcW w:w="538" w:type="pct"/>
          </w:tcPr>
          <w:p w14:paraId="7C223412"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734994A"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rdABC</w:t>
            </w:r>
          </w:p>
        </w:tc>
        <w:tc>
          <w:tcPr>
            <w:tcW w:w="2369" w:type="pct"/>
            <w:shd w:val="clear" w:color="auto" w:fill="auto"/>
            <w:hideMark/>
          </w:tcPr>
          <w:p w14:paraId="47E9845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odococcus sp.</w:t>
            </w:r>
          </w:p>
        </w:tc>
        <w:tc>
          <w:tcPr>
            <w:tcW w:w="762" w:type="pct"/>
            <w:shd w:val="clear" w:color="auto" w:fill="auto"/>
            <w:vAlign w:val="center"/>
            <w:hideMark/>
          </w:tcPr>
          <w:p w14:paraId="64881E34" w14:textId="17DC8358"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YzRXNVQr","properties":{"formattedCitation":"[37]","plainCitation":"[37]","noteIndex":0},"citationItems":[{"id":6705,"uris":["http://zotero.org/users/local/tLbKPnjF/items/J4W2MGXB"],"itemData":{"id":6705,"type":"article-journal","container-title":"Environmental Microbiome","DOI":"10.1186/s40793-024-00616-y","ISSN":"2524-6372","issue":"1","journalAbbreviation":"Environmental Microbiome","language":"en","note":"number: 1","page":"72","source":"DOI.org (Crossref)","title":"Metagenomic survey reveals hydrocarbon biodegradation potential of Canadian high Arctic beaches","volume":"19","author":[{"family":"Góngora","given":"Esteban"},{"family":"Lirette","given":"Antoine-O."},{"family":"Freyria","given":"Nastasia J."},{"family":"Greer","given":"Charles W."},{"family":"Whyte","given":"Lyle G."}],"issued":{"date-parts":[["2024",9,18]]}}}],"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37]</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06C213F8" w14:textId="77777777" w:rsidTr="00A4263A">
        <w:trPr>
          <w:trHeight w:val="288"/>
          <w:jc w:val="center"/>
        </w:trPr>
        <w:tc>
          <w:tcPr>
            <w:tcW w:w="538" w:type="pct"/>
          </w:tcPr>
          <w:p w14:paraId="5652BC9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F18C517"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aeB</w:t>
            </w:r>
          </w:p>
        </w:tc>
        <w:tc>
          <w:tcPr>
            <w:tcW w:w="2369" w:type="pct"/>
            <w:shd w:val="clear" w:color="auto" w:fill="auto"/>
            <w:hideMark/>
          </w:tcPr>
          <w:p w14:paraId="344DE8F6"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odococcus sp.</w:t>
            </w:r>
          </w:p>
        </w:tc>
        <w:tc>
          <w:tcPr>
            <w:tcW w:w="762" w:type="pct"/>
            <w:shd w:val="clear" w:color="auto" w:fill="auto"/>
            <w:vAlign w:val="center"/>
            <w:hideMark/>
          </w:tcPr>
          <w:p w14:paraId="2BEEE489" w14:textId="5624FD91"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ih9vBhGW","properties":{"formattedCitation":"[37]","plainCitation":"[37]","noteIndex":0},"citationItems":[{"id":6705,"uris":["http://zotero.org/users/local/tLbKPnjF/items/J4W2MGXB"],"itemData":{"id":6705,"type":"article-journal","container-title":"Environmental Microbiome","DOI":"10.1186/s40793-024-00616-y","ISSN":"2524-6372","issue":"1","journalAbbreviation":"Environmental Microbiome","language":"en","note":"number: 1","page":"72","source":"DOI.org (Crossref)","title":"Metagenomic survey reveals hydrocarbon biodegradation potential of Canadian high Arctic beaches","volume":"19","author":[{"family":"Góngora","given":"Esteban"},{"family":"Lirette","given":"Antoine-O."},{"family":"Freyria","given":"Nastasia J."},{"family":"Greer","given":"Charles W."},{"family":"Whyte","given":"Lyle G."}],"issued":{"date-parts":[["2024",9,18]]}}}],"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37]</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4F32CD6F" w14:textId="77777777" w:rsidTr="00A4263A">
        <w:trPr>
          <w:trHeight w:val="288"/>
          <w:jc w:val="center"/>
        </w:trPr>
        <w:tc>
          <w:tcPr>
            <w:tcW w:w="538" w:type="pct"/>
          </w:tcPr>
          <w:p w14:paraId="5E84CD6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7C91774"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ycAB</w:t>
            </w:r>
          </w:p>
        </w:tc>
        <w:tc>
          <w:tcPr>
            <w:tcW w:w="2369" w:type="pct"/>
            <w:shd w:val="clear" w:color="auto" w:fill="auto"/>
            <w:hideMark/>
          </w:tcPr>
          <w:p w14:paraId="68957C9A"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odococcus sp.</w:t>
            </w:r>
          </w:p>
        </w:tc>
        <w:tc>
          <w:tcPr>
            <w:tcW w:w="762" w:type="pct"/>
            <w:shd w:val="clear" w:color="auto" w:fill="auto"/>
            <w:vAlign w:val="center"/>
            <w:hideMark/>
          </w:tcPr>
          <w:p w14:paraId="49DA1A61" w14:textId="107A570C"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UB4efUw7","properties":{"formattedCitation":"[37]","plainCitation":"[37]","noteIndex":0},"citationItems":[{"id":6705,"uris":["http://zotero.org/users/local/tLbKPnjF/items/J4W2MGXB"],"itemData":{"id":6705,"type":"article-journal","container-title":"Environmental Microbiome","DOI":"10.1186/s40793-024-00616-y","ISSN":"2524-6372","issue":"1","journalAbbreviation":"Environmental Microbiome","language":"en","note":"number: 1","page":"72","source":"DOI.org (Crossref)","title":"Metagenomic survey reveals hydrocarbon biodegradation potential of Canadian high Arctic beaches","volume":"19","author":[{"family":"Góngora","given":"Esteban"},{"family":"Lirette","given":"Antoine-O."},{"family":"Freyria","given":"Nastasia J."},{"family":"Greer","given":"Charles W."},{"family":"Whyte","given":"Lyle G."}],"issued":{"date-parts":[["2024",9,18]]}}}],"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37]</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010889D4" w14:textId="77777777" w:rsidTr="00A4263A">
        <w:trPr>
          <w:trHeight w:val="288"/>
          <w:jc w:val="center"/>
        </w:trPr>
        <w:tc>
          <w:tcPr>
            <w:tcW w:w="538" w:type="pct"/>
          </w:tcPr>
          <w:p w14:paraId="6AFFFF2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9EB6CBA"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AO1</w:t>
            </w:r>
          </w:p>
        </w:tc>
        <w:tc>
          <w:tcPr>
            <w:tcW w:w="2369" w:type="pct"/>
            <w:shd w:val="clear" w:color="auto" w:fill="auto"/>
          </w:tcPr>
          <w:p w14:paraId="57B71062"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monas aeruginosa</w:t>
            </w:r>
          </w:p>
        </w:tc>
        <w:tc>
          <w:tcPr>
            <w:tcW w:w="762" w:type="pct"/>
            <w:shd w:val="clear" w:color="auto" w:fill="auto"/>
          </w:tcPr>
          <w:p w14:paraId="24FC6056" w14:textId="1AD6BC3F"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DDbCiGX","properties":{"formattedCitation":"[38]","plainCitation":"[38]","noteIndex":0},"citationItems":[{"id":5864,"uris":["http://zotero.org/users/local/tLbKPnjF/items/43PVU8DB"],"itemData":{"id":5864,"type":"article-journal","container-title":"Bioscience, Biotechnology, and Biochemistry","DOI":"10.1271/bbb.67.225","ISSN":"0916-8451, 1347-6947","issue":"2","journalAbbreviation":"Bioscience, Biotechnology, and Biochemistry","language":"en","note":"number: 2","page":"225-243","source":"DOI.org (Crossref)","title":"Genetics of Polycyclic Aromatic Hydrocarbon Metabolism in Diverse Aerobic Bacteria","volume":"67","author":[{"family":"Habe","given":"Hiroshi"},{"family":"Omori","given":"Toshio"}],"issued":{"date-parts":[["2003",1]]}}}],"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8]</w:t>
            </w:r>
            <w:r w:rsidRPr="002416CB">
              <w:rPr>
                <w:rFonts w:ascii="Times New Roman" w:hAnsi="Times New Roman" w:cs="Times New Roman"/>
                <w:sz w:val="24"/>
                <w:szCs w:val="24"/>
              </w:rPr>
              <w:fldChar w:fldCharType="end"/>
            </w:r>
          </w:p>
        </w:tc>
      </w:tr>
      <w:tr w:rsidR="00A4263A" w:rsidRPr="00AF4240" w14:paraId="7862EBC2" w14:textId="77777777" w:rsidTr="00A4263A">
        <w:trPr>
          <w:trHeight w:val="288"/>
          <w:jc w:val="center"/>
        </w:trPr>
        <w:tc>
          <w:tcPr>
            <w:tcW w:w="538" w:type="pct"/>
          </w:tcPr>
          <w:p w14:paraId="3F9C418A"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688B1576"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nar</w:t>
            </w:r>
          </w:p>
        </w:tc>
        <w:tc>
          <w:tcPr>
            <w:tcW w:w="2369" w:type="pct"/>
            <w:shd w:val="clear" w:color="auto" w:fill="auto"/>
          </w:tcPr>
          <w:p w14:paraId="3AC33C5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Rhodococcus sp. NCIMB12038</w:t>
            </w:r>
          </w:p>
        </w:tc>
        <w:tc>
          <w:tcPr>
            <w:tcW w:w="762" w:type="pct"/>
            <w:shd w:val="clear" w:color="auto" w:fill="auto"/>
          </w:tcPr>
          <w:p w14:paraId="6EEF9639" w14:textId="5F7CCD14"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s4bqjE6","properties":{"formattedCitation":"[38]","plainCitation":"[38]","noteIndex":0},"citationItems":[{"id":5864,"uris":["http://zotero.org/users/local/tLbKPnjF/items/43PVU8DB"],"itemData":{"id":5864,"type":"article-journal","container-title":"Bioscience, Biotechnology, and Biochemistry","DOI":"10.1271/bbb.67.225","ISSN":"0916-8451, 1347-6947","issue":"2","journalAbbreviation":"Bioscience, Biotechnology, and Biochemistry","language":"en","note":"number: 2","page":"225-243","source":"DOI.org (Crossref)","title":"Genetics of Polycyclic Aromatic Hydrocarbon Metabolism in Diverse Aerobic Bacteria","volume":"67","author":[{"family":"Habe","given":"Hiroshi"},{"family":"Omori","given":"Toshio"}],"issued":{"date-parts":[["2003",1]]}}}],"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8]</w:t>
            </w:r>
            <w:r w:rsidRPr="002416CB">
              <w:rPr>
                <w:rFonts w:ascii="Times New Roman" w:hAnsi="Times New Roman" w:cs="Times New Roman"/>
                <w:sz w:val="24"/>
                <w:szCs w:val="24"/>
              </w:rPr>
              <w:fldChar w:fldCharType="end"/>
            </w:r>
          </w:p>
        </w:tc>
      </w:tr>
      <w:tr w:rsidR="00A4263A" w:rsidRPr="00AF4240" w14:paraId="501EA50C" w14:textId="77777777" w:rsidTr="00A4263A">
        <w:trPr>
          <w:trHeight w:val="288"/>
          <w:jc w:val="center"/>
        </w:trPr>
        <w:tc>
          <w:tcPr>
            <w:tcW w:w="538" w:type="pct"/>
          </w:tcPr>
          <w:p w14:paraId="05FB76C7"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1B08692B"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dox</w:t>
            </w:r>
          </w:p>
        </w:tc>
        <w:tc>
          <w:tcPr>
            <w:tcW w:w="2369" w:type="pct"/>
            <w:shd w:val="clear" w:color="auto" w:fill="auto"/>
          </w:tcPr>
          <w:p w14:paraId="2CB744EE"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monas sp. C18</w:t>
            </w:r>
          </w:p>
        </w:tc>
        <w:tc>
          <w:tcPr>
            <w:tcW w:w="762" w:type="pct"/>
            <w:shd w:val="clear" w:color="auto" w:fill="auto"/>
          </w:tcPr>
          <w:p w14:paraId="0DDC1BAE" w14:textId="77699FA9"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MG7HFMZ","properties":{"formattedCitation":"[38]","plainCitation":"[38]","noteIndex":0},"citationItems":[{"id":5864,"uris":["http://zotero.org/users/local/tLbKPnjF/items/43PVU8DB"],"itemData":{"id":5864,"type":"article-journal","container-title":"Bioscience, Biotechnology, and Biochemistry","DOI":"10.1271/bbb.67.225","ISSN":"0916-8451, 1347-6947","issue":"2","journalAbbreviation":"Bioscience, Biotechnology, and Biochemistry","language":"en","note":"number: 2","page":"225-243","source":"DOI.org (Crossref)","title":"Genetics of Polycyclic Aromatic Hydrocarbon Metabolism in Diverse Aerobic Bacteria","volume":"67","author":[{"family":"Habe","given":"Hiroshi"},{"family":"Omori","given":"Toshio"}],"issued":{"date-parts":[["2003",1]]}}}],"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8]</w:t>
            </w:r>
            <w:r w:rsidRPr="002416CB">
              <w:rPr>
                <w:rFonts w:ascii="Times New Roman" w:hAnsi="Times New Roman" w:cs="Times New Roman"/>
                <w:sz w:val="24"/>
                <w:szCs w:val="24"/>
              </w:rPr>
              <w:fldChar w:fldCharType="end"/>
            </w:r>
          </w:p>
        </w:tc>
      </w:tr>
      <w:tr w:rsidR="00A4263A" w:rsidRPr="00AF4240" w14:paraId="44297E8F" w14:textId="77777777" w:rsidTr="00A4263A">
        <w:trPr>
          <w:trHeight w:val="288"/>
          <w:jc w:val="center"/>
        </w:trPr>
        <w:tc>
          <w:tcPr>
            <w:tcW w:w="538" w:type="pct"/>
          </w:tcPr>
          <w:p w14:paraId="6C7C861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00313E1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hd</w:t>
            </w:r>
          </w:p>
        </w:tc>
        <w:tc>
          <w:tcPr>
            <w:tcW w:w="2369" w:type="pct"/>
            <w:shd w:val="clear" w:color="auto" w:fill="auto"/>
          </w:tcPr>
          <w:p w14:paraId="7C276CB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Comamonas testosteroni GZ39</w:t>
            </w:r>
          </w:p>
        </w:tc>
        <w:tc>
          <w:tcPr>
            <w:tcW w:w="762" w:type="pct"/>
            <w:shd w:val="clear" w:color="auto" w:fill="auto"/>
          </w:tcPr>
          <w:p w14:paraId="0F8388F3" w14:textId="3350FF45"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67yo7lP","properties":{"formattedCitation":"[38]","plainCitation":"[38]","noteIndex":0},"citationItems":[{"id":5864,"uris":["http://zotero.org/users/local/tLbKPnjF/items/43PVU8DB"],"itemData":{"id":5864,"type":"article-journal","container-title":"Bioscience, Biotechnology, and Biochemistry","DOI":"10.1271/bbb.67.225","ISSN":"0916-8451, 1347-6947","issue":"2","journalAbbreviation":"Bioscience, Biotechnology, and Biochemistry","language":"en","note":"number: 2","page":"225-243","source":"DOI.org (Crossref)","title":"Genetics of Polycyclic Aromatic Hydrocarbon Metabolism in Diverse Aerobic Bacteria","volume":"67","author":[{"family":"Habe","given":"Hiroshi"},{"family":"Omori","given":"Toshio"}],"issued":{"date-parts":[["2003",1]]}}}],"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8]</w:t>
            </w:r>
            <w:r w:rsidRPr="002416CB">
              <w:rPr>
                <w:rFonts w:ascii="Times New Roman" w:hAnsi="Times New Roman" w:cs="Times New Roman"/>
                <w:sz w:val="24"/>
                <w:szCs w:val="24"/>
              </w:rPr>
              <w:fldChar w:fldCharType="end"/>
            </w:r>
          </w:p>
        </w:tc>
      </w:tr>
      <w:tr w:rsidR="00A4263A" w:rsidRPr="00AF4240" w14:paraId="39DB6DAA" w14:textId="77777777" w:rsidTr="00A4263A">
        <w:trPr>
          <w:trHeight w:val="288"/>
          <w:jc w:val="center"/>
        </w:trPr>
        <w:tc>
          <w:tcPr>
            <w:tcW w:w="538" w:type="pct"/>
          </w:tcPr>
          <w:p w14:paraId="06E91B34"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7C558E8"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dhA</w:t>
            </w:r>
          </w:p>
        </w:tc>
        <w:tc>
          <w:tcPr>
            <w:tcW w:w="2369" w:type="pct"/>
            <w:shd w:val="clear" w:color="auto" w:fill="auto"/>
            <w:vAlign w:val="center"/>
            <w:hideMark/>
          </w:tcPr>
          <w:p w14:paraId="28F08CE8"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Style w:val="Emphasis"/>
                <w:rFonts w:ascii="Times New Roman" w:hAnsi="Times New Roman" w:cs="Times New Roman"/>
                <w:sz w:val="24"/>
                <w:szCs w:val="24"/>
                <w:bdr w:val="none" w:sz="0" w:space="0" w:color="auto" w:frame="1"/>
                <w:shd w:val="clear" w:color="auto" w:fill="FFFFFF"/>
              </w:rPr>
              <w:t>Ca.</w:t>
            </w:r>
            <w:r w:rsidRPr="002416CB">
              <w:rPr>
                <w:rFonts w:ascii="Times New Roman" w:hAnsi="Times New Roman" w:cs="Times New Roman"/>
                <w:i/>
                <w:iCs/>
                <w:sz w:val="24"/>
                <w:szCs w:val="24"/>
                <w:shd w:val="clear" w:color="auto" w:fill="FFFFFF"/>
              </w:rPr>
              <w:t> Cycloclasticus GSC22</w:t>
            </w:r>
          </w:p>
        </w:tc>
        <w:tc>
          <w:tcPr>
            <w:tcW w:w="762" w:type="pct"/>
            <w:shd w:val="clear" w:color="auto" w:fill="auto"/>
            <w:vAlign w:val="center"/>
            <w:hideMark/>
          </w:tcPr>
          <w:p w14:paraId="2F5A64D8" w14:textId="1D32F7BF"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jDSFQ6w8","properties":{"formattedCitation":"[39]","plainCitation":"[39]","noteIndex":0},"citationItems":[{"id":5720,"uris":["http://zotero.org/users/local/tLbKPnjF/items/HN6KTE2Y"],"itemData":{"id":5720,"type":"article-journal","abstract":"Abstract\n            The release of 700 million liters of oil into the Gulf of Mexico over a few months in 2010 produced dramatic changes in the microbial ecology of the water and sediment. Here, we reconstructed the genomes of 57 widespread uncultivated bacteria from post-spill deep-sea sediments, and recovered their gene expression pattern across the seafloor. These genomes comprised a common collection of bacteria that were enriched in heavily affected sediments around the wellhead. Although rare in distal sediments, some members were still detectable at sites up to 60 km away. Many of these genomes exhibited phylogenetic clustering indicative of common trait selection by the environment, and within half we identified 264 genes associated with hydrocarbon degradation. Alkane degradation ability was near ubiquitous among candidate hydrocarbon degraders, whereas just three harbored elaborate gene inventories for the degradation of alkanes and aromatic and polycyclic aromatic hydrocarbons (PAHs). Differential gene expression profiles revealed a spill-promoted microbial sulfur cycle alongside gene upregulation associated with PAH degradation. Gene expression associated with alkane degradation was widespread, although active alkane degrader identities changed along the pollution gradient. Analyses suggest that a broad metabolic capacity to respond to oil inputs exists across a large array of usually rare indigenous deep-sea bacteria.","container-title":"The ISME Journal","DOI":"10.1038/ismej.2017.110","ISSN":"1751-7362, 1751-7370","issue":"11","language":"en","license":"https://academic.oup.com/pages/standard-publication-reuse-rights","note":"number: 11","page":"2569-2583","source":"DOI.org (Crossref)","title":"Metabolic and spatio-taxonomic response of uncultivated seafloor bacteria following the Deepwater Horizon oil spill","volume":"11","author":[{"family":"Handley","given":"K M"},{"family":"Piceno","given":"Y M"},{"family":"Hu","given":"P"},{"family":"Tom","given":"L M"},{"family":"Mason","given":"O U"},{"family":"Andersen","given":"G L"},{"family":"Jansson","given":"J K"},{"family":"Gilbert","given":"J A"}],"issued":{"date-parts":[["2017",11,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39]</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79720D9C" w14:textId="77777777" w:rsidTr="00A4263A">
        <w:trPr>
          <w:trHeight w:val="288"/>
          <w:jc w:val="center"/>
        </w:trPr>
        <w:tc>
          <w:tcPr>
            <w:tcW w:w="538" w:type="pct"/>
          </w:tcPr>
          <w:p w14:paraId="6F5ADB16"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0B93C984" w14:textId="7D3686AD"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rPr>
              <w:t>pmoAC</w:t>
            </w:r>
          </w:p>
        </w:tc>
        <w:tc>
          <w:tcPr>
            <w:tcW w:w="2369" w:type="pct"/>
            <w:shd w:val="clear" w:color="auto" w:fill="auto"/>
          </w:tcPr>
          <w:p w14:paraId="3FA67D6F" w14:textId="2FD995E2" w:rsidR="00A4263A" w:rsidRPr="002416CB" w:rsidRDefault="00A4263A" w:rsidP="00A4263A">
            <w:pPr>
              <w:spacing w:after="0" w:line="276" w:lineRule="auto"/>
              <w:jc w:val="center"/>
              <w:rPr>
                <w:rStyle w:val="Emphasis"/>
                <w:rFonts w:ascii="Times New Roman" w:hAnsi="Times New Roman" w:cs="Times New Roman"/>
                <w:sz w:val="24"/>
                <w:szCs w:val="24"/>
                <w:bdr w:val="none" w:sz="0" w:space="0" w:color="auto" w:frame="1"/>
                <w:shd w:val="clear" w:color="auto" w:fill="FFFFFF"/>
              </w:rPr>
            </w:pPr>
            <w:r w:rsidRPr="002416CB">
              <w:rPr>
                <w:rFonts w:ascii="Times New Roman" w:hAnsi="Times New Roman" w:cs="Times New Roman"/>
                <w:i/>
                <w:iCs/>
                <w:sz w:val="24"/>
                <w:szCs w:val="24"/>
              </w:rPr>
              <w:t>Ca. Cycloclasticus GSC8</w:t>
            </w:r>
          </w:p>
        </w:tc>
        <w:tc>
          <w:tcPr>
            <w:tcW w:w="762" w:type="pct"/>
            <w:shd w:val="clear" w:color="auto" w:fill="auto"/>
          </w:tcPr>
          <w:p w14:paraId="7126D2CE" w14:textId="48D55D96"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fqmsGdI","properties":{"formattedCitation":"[39]","plainCitation":"[39]","noteIndex":0},"citationItems":[{"id":5720,"uris":["http://zotero.org/users/local/tLbKPnjF/items/HN6KTE2Y"],"itemData":{"id":5720,"type":"article-journal","abstract":"Abstract\n            The release of 700 million liters of oil into the Gulf of Mexico over a few months in 2010 produced dramatic changes in the microbial ecology of the water and sediment. Here, we reconstructed the genomes of 57 widespread uncultivated bacteria from post-spill deep-sea sediments, and recovered their gene expression pattern across the seafloor. These genomes comprised a common collection of bacteria that were enriched in heavily affected sediments around the wellhead. Although rare in distal sediments, some members were still detectable at sites up to 60 km away. Many of these genomes exhibited phylogenetic clustering indicative of common trait selection by the environment, and within half we identified 264 genes associated with hydrocarbon degradation. Alkane degradation ability was near ubiquitous among candidate hydrocarbon degraders, whereas just three harbored elaborate gene inventories for the degradation of alkanes and aromatic and polycyclic aromatic hydrocarbons (PAHs). Differential gene expression profiles revealed a spill-promoted microbial sulfur cycle alongside gene upregulation associated with PAH degradation. Gene expression associated with alkane degradation was widespread, although active alkane degrader identities changed along the pollution gradient. Analyses suggest that a broad metabolic capacity to respond to oil inputs exists across a large array of usually rare indigenous deep-sea bacteria.","container-title":"The ISME Journal","DOI":"10.1038/ismej.2017.110","ISSN":"1751-7362, 1751-7370","issue":"11","language":"en","license":"https://academic.oup.com/pages/standard-publication-reuse-rights","note":"number: 11","page":"2569-2583","source":"DOI.org (Crossref)","title":"Metabolic and spatio-taxonomic response of uncultivated seafloor bacteria following the Deepwater Horizon oil spill","volume":"11","author":[{"family":"Handley","given":"K M"},{"family":"Piceno","given":"Y M"},{"family":"Hu","given":"P"},{"family":"Tom","given":"L M"},{"family":"Mason","given":"O U"},{"family":"Andersen","given":"G L"},{"family":"Jansson","given":"J K"},{"family":"Gilbert","given":"J A"}],"issued":{"date-parts":[["2017",11,1]]}}}],"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9]</w:t>
            </w:r>
            <w:r w:rsidRPr="002416CB">
              <w:rPr>
                <w:rFonts w:ascii="Times New Roman" w:hAnsi="Times New Roman" w:cs="Times New Roman"/>
                <w:sz w:val="24"/>
                <w:szCs w:val="24"/>
              </w:rPr>
              <w:fldChar w:fldCharType="end"/>
            </w:r>
          </w:p>
        </w:tc>
      </w:tr>
      <w:tr w:rsidR="00A4263A" w:rsidRPr="00AF4240" w14:paraId="69F7F968" w14:textId="77777777" w:rsidTr="00A4263A">
        <w:trPr>
          <w:trHeight w:val="288"/>
          <w:jc w:val="center"/>
        </w:trPr>
        <w:tc>
          <w:tcPr>
            <w:tcW w:w="538" w:type="pct"/>
          </w:tcPr>
          <w:p w14:paraId="320AD944"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653DDC9E"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moXY</w:t>
            </w:r>
          </w:p>
        </w:tc>
        <w:tc>
          <w:tcPr>
            <w:tcW w:w="2369" w:type="pct"/>
            <w:shd w:val="clear" w:color="auto" w:fill="auto"/>
          </w:tcPr>
          <w:p w14:paraId="11458E37"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Gammaproteobacterium</w:t>
            </w:r>
          </w:p>
        </w:tc>
        <w:tc>
          <w:tcPr>
            <w:tcW w:w="762" w:type="pct"/>
            <w:shd w:val="clear" w:color="auto" w:fill="auto"/>
          </w:tcPr>
          <w:p w14:paraId="346D8E47" w14:textId="53262B08" w:rsidR="00A4263A" w:rsidRPr="002416CB" w:rsidRDefault="00A4263A" w:rsidP="00A4263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9WMkM4","properties":{"formattedCitation":"[39]","plainCitation":"[39]","noteIndex":0},"citationItems":[{"id":5720,"uris":["http://zotero.org/users/local/tLbKPnjF/items/HN6KTE2Y"],"itemData":{"id":5720,"type":"article-journal","abstract":"Abstract\n            The release of 700 million liters of oil into the Gulf of Mexico over a few months in 2010 produced dramatic changes in the microbial ecology of the water and sediment. Here, we reconstructed the genomes of 57 widespread uncultivated bacteria from post-spill deep-sea sediments, and recovered their gene expression pattern across the seafloor. These genomes comprised a common collection of bacteria that were enriched in heavily affected sediments around the wellhead. Although rare in distal sediments, some members were still detectable at sites up to 60 km away. Many of these genomes exhibited phylogenetic clustering indicative of common trait selection by the environment, and within half we identified 264 genes associated with hydrocarbon degradation. Alkane degradation ability was near ubiquitous among candidate hydrocarbon degraders, whereas just three harbored elaborate gene inventories for the degradation of alkanes and aromatic and polycyclic aromatic hydrocarbons (PAHs). Differential gene expression profiles revealed a spill-promoted microbial sulfur cycle alongside gene upregulation associated with PAH degradation. Gene expression associated with alkane degradation was widespread, although active alkane degrader identities changed along the pollution gradient. Analyses suggest that a broad metabolic capacity to respond to oil inputs exists across a large array of usually rare indigenous deep-sea bacteria.","container-title":"The ISME Journal","DOI":"10.1038/ismej.2017.110","ISSN":"1751-7362, 1751-7370","issue":"11","language":"en","license":"https://academic.oup.com/pages/standard-publication-reuse-rights","note":"number: 11","page":"2569-2583","source":"DOI.org (Crossref)","title":"Metabolic and spatio-taxonomic response of uncultivated seafloor bacteria following the Deepwater Horizon oil spill","volume":"11","author":[{"family":"Handley","given":"K M"},{"family":"Piceno","given":"Y M"},{"family":"Hu","given":"P"},{"family":"Tom","given":"L M"},{"family":"Mason","given":"O U"},{"family":"Andersen","given":"G L"},{"family":"Jansson","given":"J K"},{"family":"Gilbert","given":"J A"}],"issued":{"date-parts":[["2017",11,1]]}}}],"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39]</w:t>
            </w:r>
            <w:r w:rsidRPr="002416CB">
              <w:rPr>
                <w:rFonts w:ascii="Times New Roman" w:hAnsi="Times New Roman" w:cs="Times New Roman"/>
                <w:sz w:val="24"/>
                <w:szCs w:val="24"/>
              </w:rPr>
              <w:fldChar w:fldCharType="end"/>
            </w:r>
          </w:p>
        </w:tc>
      </w:tr>
      <w:tr w:rsidR="00A4263A" w:rsidRPr="00AF4240" w14:paraId="7468B109" w14:textId="77777777" w:rsidTr="00A4263A">
        <w:trPr>
          <w:trHeight w:val="288"/>
          <w:jc w:val="center"/>
        </w:trPr>
        <w:tc>
          <w:tcPr>
            <w:tcW w:w="538" w:type="pct"/>
          </w:tcPr>
          <w:p w14:paraId="19CEBCE1"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B30C680"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todX</w:t>
            </w:r>
          </w:p>
        </w:tc>
        <w:tc>
          <w:tcPr>
            <w:tcW w:w="2369" w:type="pct"/>
            <w:shd w:val="clear" w:color="auto" w:fill="auto"/>
          </w:tcPr>
          <w:p w14:paraId="093BF046"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monas putida</w:t>
            </w:r>
          </w:p>
        </w:tc>
        <w:tc>
          <w:tcPr>
            <w:tcW w:w="762" w:type="pct"/>
            <w:shd w:val="clear" w:color="auto" w:fill="auto"/>
          </w:tcPr>
          <w:p w14:paraId="5B7D63C0" w14:textId="5085E53B"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usCQcUw","properties":{"formattedCitation":"[40]","plainCitation":"[40]","noteIndex":0},"citationItems":[{"id":5622,"uris":["http://zotero.org/users/local/tLbKPnjF/items/82LHN2M4"],"itemData":{"id":5622,"type":"article-journal","abstract":"Bacterial biodegradation of hydrocarbons, an important process for environmental remediation, requires the passage of hydrophobic substrates across the cell membrane. Here, we report crystal structures of two outer membrane proteins,\n              Pseudomonas putida\n              TodX and\n              Ralstonia pickettii\n              TbuX, which have been implicated in hydrocarbon transport and are part of a subfamily of the FadL fatty acid transporter family. The structures of TodX and TbuX show significant differences with those previously determined for\n              Escherichia coli\n              FadL, which may provide an explanation for the substrate-specific transport of TodX and TbuX observed with\n              in vivo\n              transport assays. The TodX and TbuX structures revealed 14-stranded β-barrels with an N-terminal hatch domain blocking the barrel interior. A hydrophobic channel with bound detergent molecules extends from the extracellular surface and is contiguous with a passageway through the hatch domain, lined by both hydrophobic and polar or charged residues. The TodX and TbuX structures support a mechanism for transport of hydrophobic substrates from the extracellular environment to the periplasm via a channel through the hatch domain.","container-title":"Proceedings of the National Academy of Sciences","DOI":"10.1073/pnas.0801264105","ISSN":"0027-8424, 1091-6490","issue":"25","journalAbbreviation":"Proc. Natl. Acad. Sci. U.S.A.","language":"en","note":"number: 25","page":"8601-8606","source":"DOI.org (Crossref)","title":"Outer-membrane transport of aromatic hydrocarbons as a first step in biodegradation","volume":"105","author":[{"family":"Hearn","given":"Elizabeth M."},{"family":"Patel","given":"Dimki R."},{"family":"Van Den Berg","given":"Bert"}],"issued":{"date-parts":[["2008",6,24]]}}}],"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0]</w:t>
            </w:r>
            <w:r w:rsidRPr="002416CB">
              <w:rPr>
                <w:rFonts w:ascii="Times New Roman" w:hAnsi="Times New Roman" w:cs="Times New Roman"/>
                <w:sz w:val="24"/>
                <w:szCs w:val="24"/>
              </w:rPr>
              <w:fldChar w:fldCharType="end"/>
            </w:r>
          </w:p>
        </w:tc>
      </w:tr>
      <w:tr w:rsidR="00A4263A" w:rsidRPr="00AF4240" w14:paraId="51BA8229" w14:textId="77777777" w:rsidTr="00A4263A">
        <w:trPr>
          <w:trHeight w:val="288"/>
          <w:jc w:val="center"/>
        </w:trPr>
        <w:tc>
          <w:tcPr>
            <w:tcW w:w="538" w:type="pct"/>
          </w:tcPr>
          <w:p w14:paraId="7CD0E34B"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4ACB62B" w14:textId="06396D93"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ntdAc</w:t>
            </w:r>
          </w:p>
        </w:tc>
        <w:tc>
          <w:tcPr>
            <w:tcW w:w="2369" w:type="pct"/>
            <w:shd w:val="clear" w:color="auto" w:fill="auto"/>
          </w:tcPr>
          <w:p w14:paraId="20D58EA0" w14:textId="642D6410"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monas putida</w:t>
            </w:r>
          </w:p>
        </w:tc>
        <w:tc>
          <w:tcPr>
            <w:tcW w:w="762" w:type="pct"/>
            <w:shd w:val="clear" w:color="auto" w:fill="auto"/>
          </w:tcPr>
          <w:p w14:paraId="3BCD6578" w14:textId="7722C6AD"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WBxkbXk","properties":{"formattedCitation":"[41]","plainCitation":"[41]","noteIndex":0},"citationItems":[{"id":6545,"uris":["http://zotero.org/users/local/tLbKPnjF/items/PSXII8B4"],"itemData":{"id":6545,"type":"article-journal","abstract":"ABSTRACT\n            \n              Two strains of bacteria were isolated from creosote-contaminated Puget Sound sediment based on their ability to utilize naphthalene as a sole carbon and energy source. When incubated with a polycyclic aromatic hydrocarbon (PAH) compound in artificial seawater, each strain also degraded 2-methylnaphthalene and 1-methylnaphthalene; in addition, one strain, NAG-2N-113, degraded 2,6-dimethylnaphthalene and phenanthrene. Acenaphthene was not degraded when it was used as a sole carbon source but was degraded by both strains when it was incubated with a mixture of seven other PAHs. Degenerate primers and the PCR were used to isolate a portion of a naphthalene dioxygenase iron-sulfur protein (ISP) gene from each of the strains. A phylogenetic analysis of PAH dioxygenase ISP deduced amino acid sequences showed that the genes isolated in this study were distantly related to the genes encoding naphthalene dioxygenases of\n              Pseudomonas\n              and\n              Burkholderia\n              strains. Despite the differences in PAH degradation phenotype between the new strains, the dioxygenase ISP deduced amino acid fragments of these organisms were 97.6% identical. 16S ribosomal DNA-based phylogenetic analysis placed these bacteria in the gamma-3 subgroup of the\n              Proteobacteria\n              , most closely related to members of the genus\n              Oceanospirillum\n              . However, morphologic, physiologic, and genotypic differences between the new strains and the oceanospirilla justify the creation of a novel genus and species,\n              Neptunomonas naphthovorans\n              . The type strain of\n              N. naphthovorans\n              is strain NAG-2N-126.","container-title":"Applied and Environmental Microbiology","DOI":"10.1128/AEM.65.1.251-259.1999","ISSN":"0099-2240, 1098-5336","issue":"1","journalAbbreviation":"Appl Environ Microbiol","language":"en","note":"number: 1","page":"251-259","source":"DOI.org (Crossref)","title":"Polycyclic Aromatic Hydrocarbon Degradation by a New Marine Bacterium, &lt;i&gt;Neptunomonas naphthovorans&lt;/i&gt; gen. nov., sp. nov","volume":"65","author":[{"family":"Hedlund","given":"Brian P."},{"family":"Geiselbrecht","given":"Allison D."},{"family":"Bair","given":"Timothy J."},{"family":"Staley","given":"James T."}],"issued":{"date-parts":[["1999",1]]}}}],"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1]</w:t>
            </w:r>
            <w:r w:rsidRPr="002416CB">
              <w:rPr>
                <w:rFonts w:ascii="Times New Roman" w:hAnsi="Times New Roman" w:cs="Times New Roman"/>
                <w:sz w:val="24"/>
                <w:szCs w:val="24"/>
              </w:rPr>
              <w:fldChar w:fldCharType="end"/>
            </w:r>
          </w:p>
        </w:tc>
      </w:tr>
      <w:tr w:rsidR="00A4263A" w:rsidRPr="00AF4240" w14:paraId="14E6DC4D" w14:textId="77777777" w:rsidTr="00A4263A">
        <w:trPr>
          <w:trHeight w:val="288"/>
          <w:jc w:val="center"/>
        </w:trPr>
        <w:tc>
          <w:tcPr>
            <w:tcW w:w="538" w:type="pct"/>
          </w:tcPr>
          <w:p w14:paraId="7171083F"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18565007" w14:textId="79A0DDEA"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ahAc</w:t>
            </w:r>
          </w:p>
        </w:tc>
        <w:tc>
          <w:tcPr>
            <w:tcW w:w="2369" w:type="pct"/>
            <w:shd w:val="clear" w:color="auto" w:fill="auto"/>
          </w:tcPr>
          <w:p w14:paraId="4248C8D3" w14:textId="2B6E52CB"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monas aeruginosa</w:t>
            </w:r>
          </w:p>
        </w:tc>
        <w:tc>
          <w:tcPr>
            <w:tcW w:w="762" w:type="pct"/>
            <w:shd w:val="clear" w:color="auto" w:fill="auto"/>
          </w:tcPr>
          <w:p w14:paraId="7D4D2DE6" w14:textId="184C8450"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Bv8EbSM","properties":{"formattedCitation":"[41]","plainCitation":"[41]","noteIndex":0},"citationItems":[{"id":6545,"uris":["http://zotero.org/users/local/tLbKPnjF/items/PSXII8B4"],"itemData":{"id":6545,"type":"article-journal","abstract":"ABSTRACT\n            \n              Two strains of bacteria were isolated from creosote-contaminated Puget Sound sediment based on their ability to utilize naphthalene as a sole carbon and energy source. When incubated with a polycyclic aromatic hydrocarbon (PAH) compound in artificial seawater, each strain also degraded 2-methylnaphthalene and 1-methylnaphthalene; in addition, one strain, NAG-2N-113, degraded 2,6-dimethylnaphthalene and phenanthrene. Acenaphthene was not degraded when it was used as a sole carbon source but was degraded by both strains when it was incubated with a mixture of seven other PAHs. Degenerate primers and the PCR were used to isolate a portion of a naphthalene dioxygenase iron-sulfur protein (ISP) gene from each of the strains. A phylogenetic analysis of PAH dioxygenase ISP deduced amino acid sequences showed that the genes isolated in this study were distantly related to the genes encoding naphthalene dioxygenases of\n              Pseudomonas\n              and\n              Burkholderia\n              strains. Despite the differences in PAH degradation phenotype between the new strains, the dioxygenase ISP deduced amino acid fragments of these organisms were 97.6% identical. 16S ribosomal DNA-based phylogenetic analysis placed these bacteria in the gamma-3 subgroup of the\n              Proteobacteria\n              , most closely related to members of the genus\n              Oceanospirillum\n              . However, morphologic, physiologic, and genotypic differences between the new strains and the oceanospirilla justify the creation of a novel genus and species,\n              Neptunomonas naphthovorans\n              . The type strain of\n              N. naphthovorans\n              is strain NAG-2N-126.","container-title":"Applied and Environmental Microbiology","DOI":"10.1128/AEM.65.1.251-259.1999","ISSN":"0099-2240, 1098-5336","issue":"1","journalAbbreviation":"Appl Environ Microbiol","language":"en","note":"number: 1","page":"251-259","source":"DOI.org (Crossref)","title":"Polycyclic Aromatic Hydrocarbon Degradation by a New Marine Bacterium, &lt;i&gt;Neptunomonas naphthovorans&lt;/i&gt; gen. nov., sp. nov","volume":"65","author":[{"family":"Hedlund","given":"Brian P."},{"family":"Geiselbrecht","given":"Allison D."},{"family":"Bair","given":"Timothy J."},{"family":"Staley","given":"James T."}],"issued":{"date-parts":[["1999",1]]}}}],"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1]</w:t>
            </w:r>
            <w:r w:rsidRPr="002416CB">
              <w:rPr>
                <w:rFonts w:ascii="Times New Roman" w:hAnsi="Times New Roman" w:cs="Times New Roman"/>
                <w:sz w:val="24"/>
                <w:szCs w:val="24"/>
              </w:rPr>
              <w:fldChar w:fldCharType="end"/>
            </w:r>
          </w:p>
        </w:tc>
      </w:tr>
      <w:tr w:rsidR="00A4263A" w:rsidRPr="00AF4240" w14:paraId="68FD3EDD" w14:textId="77777777" w:rsidTr="00A4263A">
        <w:trPr>
          <w:trHeight w:val="288"/>
          <w:jc w:val="center"/>
        </w:trPr>
        <w:tc>
          <w:tcPr>
            <w:tcW w:w="538" w:type="pct"/>
          </w:tcPr>
          <w:p w14:paraId="6F5CA2DF"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4FE147E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pdB</w:t>
            </w:r>
          </w:p>
        </w:tc>
        <w:tc>
          <w:tcPr>
            <w:tcW w:w="2369" w:type="pct"/>
            <w:shd w:val="clear" w:color="auto" w:fill="auto"/>
          </w:tcPr>
          <w:p w14:paraId="10909C13" w14:textId="12F0F3C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Rhodococcus sp. M5</w:t>
            </w:r>
          </w:p>
        </w:tc>
        <w:tc>
          <w:tcPr>
            <w:tcW w:w="762" w:type="pct"/>
            <w:shd w:val="clear" w:color="auto" w:fill="auto"/>
          </w:tcPr>
          <w:p w14:paraId="16C043FF" w14:textId="4E0D4BED"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HnlxO8x","properties":{"formattedCitation":"[41]","plainCitation":"[41]","noteIndex":0},"citationItems":[{"id":6545,"uris":["http://zotero.org/users/local/tLbKPnjF/items/PSXII8B4"],"itemData":{"id":6545,"type":"article-journal","abstract":"ABSTRACT\n            \n              Two strains of bacteria were isolated from creosote-contaminated Puget Sound sediment based on their ability to utilize naphthalene as a sole carbon and energy source. When incubated with a polycyclic aromatic hydrocarbon (PAH) compound in artificial seawater, each strain also degraded 2-methylnaphthalene and 1-methylnaphthalene; in addition, one strain, NAG-2N-113, degraded 2,6-dimethylnaphthalene and phenanthrene. Acenaphthene was not degraded when it was used as a sole carbon source but was degraded by both strains when it was incubated with a mixture of seven other PAHs. Degenerate primers and the PCR were used to isolate a portion of a naphthalene dioxygenase iron-sulfur protein (ISP) gene from each of the strains. A phylogenetic analysis of PAH dioxygenase ISP deduced amino acid sequences showed that the genes isolated in this study were distantly related to the genes encoding naphthalene dioxygenases of\n              Pseudomonas\n              and\n              Burkholderia\n              strains. Despite the differences in PAH degradation phenotype between the new strains, the dioxygenase ISP deduced amino acid fragments of these organisms were 97.6% identical. 16S ribosomal DNA-based phylogenetic analysis placed these bacteria in the gamma-3 subgroup of the\n              Proteobacteria\n              , most closely related to members of the genus\n              Oceanospirillum\n              . However, morphologic, physiologic, and genotypic differences between the new strains and the oceanospirilla justify the creation of a novel genus and species,\n              Neptunomonas naphthovorans\n              . The type strain of\n              N. naphthovorans\n              is strain NAG-2N-126.","container-title":"Applied and Environmental Microbiology","DOI":"10.1128/AEM.65.1.251-259.1999","ISSN":"0099-2240, 1098-5336","issue":"1","journalAbbreviation":"Appl Environ Microbiol","language":"en","note":"number: 1","page":"251-259","source":"DOI.org (Crossref)","title":"Polycyclic Aromatic Hydrocarbon Degradation by a New Marine Bacterium, &lt;i&gt;Neptunomonas naphthovorans&lt;/i&gt; gen. nov., sp. nov","volume":"65","author":[{"family":"Hedlund","given":"Brian P."},{"family":"Geiselbrecht","given":"Allison D."},{"family":"Bair","given":"Timothy J."},{"family":"Staley","given":"James T."}],"issued":{"date-parts":[["1999",1]]}}}],"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1]</w:t>
            </w:r>
            <w:r w:rsidRPr="002416CB">
              <w:rPr>
                <w:rFonts w:ascii="Times New Roman" w:hAnsi="Times New Roman" w:cs="Times New Roman"/>
                <w:sz w:val="24"/>
                <w:szCs w:val="24"/>
              </w:rPr>
              <w:fldChar w:fldCharType="end"/>
            </w:r>
          </w:p>
        </w:tc>
      </w:tr>
      <w:tr w:rsidR="00A4263A" w:rsidRPr="00AF4240" w14:paraId="0C1E47F7" w14:textId="77777777" w:rsidTr="00A4263A">
        <w:trPr>
          <w:trHeight w:val="288"/>
          <w:jc w:val="center"/>
        </w:trPr>
        <w:tc>
          <w:tcPr>
            <w:tcW w:w="538" w:type="pct"/>
          </w:tcPr>
          <w:p w14:paraId="2C30A59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614E413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ssABC</w:t>
            </w:r>
          </w:p>
        </w:tc>
        <w:tc>
          <w:tcPr>
            <w:tcW w:w="2369" w:type="pct"/>
            <w:shd w:val="clear" w:color="auto" w:fill="auto"/>
          </w:tcPr>
          <w:p w14:paraId="1229ACC3"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T. aromatica</w:t>
            </w:r>
          </w:p>
        </w:tc>
        <w:tc>
          <w:tcPr>
            <w:tcW w:w="762" w:type="pct"/>
            <w:shd w:val="clear" w:color="auto" w:fill="auto"/>
          </w:tcPr>
          <w:p w14:paraId="63D56205" w14:textId="77A32445" w:rsidR="00A4263A" w:rsidRPr="002416CB" w:rsidRDefault="00A4263A" w:rsidP="00A4263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mlGo2FY","properties":{"formattedCitation":"[42]","plainCitation":"[42]","noteIndex":0},"citationItems":[{"id":5616,"uris":["http://zotero.org/users/local/tLbKPnjF/items/AGVVL57F"],"itemData":{"id":5616,"type":"article-journal","container-title":"FEMS Microbiology Reviews","DOI":"10.1111/j.1574-6976.1998.tb00381.x","ISSN":"1574-6976","issue":"5","journalAbbreviation":"FEMS Microbiol Rev","language":"en","note":"number: 5","page":"459-473","source":"DOI.org (Crossref)","title":"Anaerobic bacterial metabolism of hydrocarbons","volume":"22","author":[{"family":"Heider","given":"Johann"},{"family":"Spormann","given":"Alfred M."},{"family":"Beller","given":"Harry R."},{"family":"Widdel","given":"Friedrich"}],"issued":{"date-parts":[["1998",12]]}}}],"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2]</w:t>
            </w:r>
            <w:r w:rsidRPr="002416CB">
              <w:rPr>
                <w:rFonts w:ascii="Times New Roman" w:hAnsi="Times New Roman" w:cs="Times New Roman"/>
                <w:sz w:val="24"/>
                <w:szCs w:val="24"/>
              </w:rPr>
              <w:fldChar w:fldCharType="end"/>
            </w:r>
          </w:p>
        </w:tc>
      </w:tr>
      <w:tr w:rsidR="00A4263A" w:rsidRPr="00AF4240" w14:paraId="2D6B3755" w14:textId="77777777" w:rsidTr="00A4263A">
        <w:trPr>
          <w:trHeight w:val="288"/>
          <w:jc w:val="center"/>
        </w:trPr>
        <w:tc>
          <w:tcPr>
            <w:tcW w:w="538" w:type="pct"/>
          </w:tcPr>
          <w:p w14:paraId="00BB82A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34903C27"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tutE</w:t>
            </w:r>
          </w:p>
        </w:tc>
        <w:tc>
          <w:tcPr>
            <w:tcW w:w="2369" w:type="pct"/>
            <w:shd w:val="clear" w:color="auto" w:fill="auto"/>
          </w:tcPr>
          <w:p w14:paraId="1C6064D6" w14:textId="13D92ED6"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Thauera sp. T1</w:t>
            </w:r>
          </w:p>
        </w:tc>
        <w:tc>
          <w:tcPr>
            <w:tcW w:w="762" w:type="pct"/>
            <w:shd w:val="clear" w:color="auto" w:fill="auto"/>
          </w:tcPr>
          <w:p w14:paraId="39091B5B" w14:textId="4470D850"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szJBlQ","properties":{"formattedCitation":"[42]","plainCitation":"[42]","noteIndex":0},"citationItems":[{"id":5616,"uris":["http://zotero.org/users/local/tLbKPnjF/items/AGVVL57F"],"itemData":{"id":5616,"type":"article-journal","container-title":"FEMS Microbiology Reviews","DOI":"10.1111/j.1574-6976.1998.tb00381.x","ISSN":"1574-6976","issue":"5","journalAbbreviation":"FEMS Microbiol Rev","language":"en","note":"number: 5","page":"459-473","source":"DOI.org (Crossref)","title":"Anaerobic bacterial metabolism of hydrocarbons","volume":"22","author":[{"family":"Heider","given":"Johann"},{"family":"Spormann","given":"Alfred M."},{"family":"Beller","given":"Harry R."},{"family":"Widdel","given":"Friedrich"}],"issued":{"date-parts":[["1998",12]]}}}],"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2]</w:t>
            </w:r>
            <w:r w:rsidRPr="002416CB">
              <w:rPr>
                <w:rFonts w:ascii="Times New Roman" w:hAnsi="Times New Roman" w:cs="Times New Roman"/>
                <w:sz w:val="24"/>
                <w:szCs w:val="24"/>
              </w:rPr>
              <w:fldChar w:fldCharType="end"/>
            </w:r>
          </w:p>
        </w:tc>
      </w:tr>
      <w:tr w:rsidR="00A4263A" w:rsidRPr="00AF4240" w14:paraId="1AA29419" w14:textId="77777777" w:rsidTr="00A4263A">
        <w:trPr>
          <w:trHeight w:val="288"/>
          <w:jc w:val="center"/>
        </w:trPr>
        <w:tc>
          <w:tcPr>
            <w:tcW w:w="538" w:type="pct"/>
          </w:tcPr>
          <w:p w14:paraId="29E968C3"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A64D5F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ahA</w:t>
            </w:r>
          </w:p>
        </w:tc>
        <w:tc>
          <w:tcPr>
            <w:tcW w:w="2369" w:type="pct"/>
            <w:shd w:val="clear" w:color="auto" w:fill="auto"/>
          </w:tcPr>
          <w:p w14:paraId="0970FF0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Sphingomonas, Mycobacterium, Rhodococcus</w:t>
            </w:r>
          </w:p>
        </w:tc>
        <w:tc>
          <w:tcPr>
            <w:tcW w:w="762" w:type="pct"/>
            <w:shd w:val="clear" w:color="auto" w:fill="auto"/>
          </w:tcPr>
          <w:p w14:paraId="4EF4A674" w14:textId="3DAD4C2E" w:rsidR="00A4263A" w:rsidRPr="002416CB" w:rsidRDefault="00A4263A" w:rsidP="00A4263A">
            <w:pPr>
              <w:spacing w:after="0" w:line="276" w:lineRule="auto"/>
              <w:ind w:firstLineChars="100" w:firstLine="240"/>
              <w:jc w:val="center"/>
              <w:rPr>
                <w:rFonts w:ascii="Times New Roman" w:hAnsi="Times New Roman" w:cs="Times New Roman"/>
                <w:sz w:val="24"/>
                <w:szCs w:val="24"/>
                <w:u w:val="single"/>
              </w:rPr>
            </w:pPr>
            <w:r w:rsidRPr="002416CB">
              <w:rPr>
                <w:rFonts w:ascii="Times New Roman" w:hAnsi="Times New Roman" w:cs="Times New Roman"/>
                <w:sz w:val="24"/>
                <w:szCs w:val="24"/>
                <w:u w:val="single"/>
              </w:rPr>
              <w:fldChar w:fldCharType="begin"/>
            </w:r>
            <w:r>
              <w:rPr>
                <w:rFonts w:ascii="Times New Roman" w:hAnsi="Times New Roman" w:cs="Times New Roman"/>
                <w:sz w:val="24"/>
                <w:szCs w:val="24"/>
                <w:u w:val="single"/>
              </w:rPr>
              <w:instrText xml:space="preserve"> ADDIN ZOTERO_ITEM CSL_CITATION {"citationID":"lgzIU3fC","properties":{"formattedCitation":"[43]","plainCitation":"[43]","noteIndex":0},"citationItems":[{"id":5546,"uris":["http://zotero.org/users/local/tLbKPnjF/items/RJC2QZKK"],"itemData":{"id":5546,"type":"article-journal","abstract":"Polycyclic aromatic hydrocarbons (PAHs) are serious pollutants and health hazards. In this study, 15 PAHs-degrading bacteria were isolated from Egyptian oily soil. Among them, one Gram-negative strain (ASU-06) was selected and biodegradation ability and initial catabolic genes of petroleum compounds were investigated. Comparison of 16S rRNA gene sequence of strain ASU-06 to published sequences in GenBank database as well as phylogenetic analysis identified ASU-06 as\n              Sphingomonas koreensis\n              . Strain ASU-06 degraded 100, 99, 98, and 92.7% of 100 mg/L naphthalene, phenanthrene, anthracene, and pyrene within 15 days, respectively. When these PAHs present in a mixed form, the enhancement phenomenon appeared, particularly in the degradation of pyrene, whereas the degradation rate was 98.6% within the period. This is the first report showing the degradation of different PAHs by this species. PCR experiments with specific primers for catabolic genes\n              alkB, alkB1, nahAc, C12O\n              , and\n              C23O\n              suggested that ASU-06 might possess genes for aliphatic and PAHs degradation, while\n              \n                PAH-RHD\n                α\n                GP\n              \n              gene was not detected. Production of biosurfactants and increasing cell-surface hydrophobicity were investigated. GC/MS analysis of intermediate metabolites of studied PAHs concluded that this strain utilized these compounds via two main pathways, and phthalate was the major constant product that appeared in each day of the degradation period.","container-title":"BioMed Research International","DOI":"10.1155/2014/127674","ISSN":"2314-6133, 2314-6141","journalAbbreviation":"BioMed Research International","language":"en","license":"http://creativecommons.org/licenses/by/3.0/","page":"1-10","source":"DOI.org (Crossref)","title":"Biodegradation Ability and Catabolic Genes of Petroleum-Degrading &lt;i&gt;Sphingomonas koreensis&lt;/i&gt; Strain ASU-06 Isolated from Egyptian Oily Soil","volume":"2014","author":[{"family":"Hesham","given":"Abd El-Latif"},{"family":"Mawad","given":"Asmaa M. M."},{"family":"Mostafa","given":"Yasser M."},{"family":"Shoreit","given":"Ahmed"}],"issued":{"date-parts":[["2014"]]}}}],"schema":"https://github.com/citation-style-language/schema/raw/master/csl-citation.json"} </w:instrText>
            </w:r>
            <w:r w:rsidRPr="002416CB">
              <w:rPr>
                <w:rFonts w:ascii="Times New Roman" w:hAnsi="Times New Roman" w:cs="Times New Roman"/>
                <w:sz w:val="24"/>
                <w:szCs w:val="24"/>
                <w:u w:val="single"/>
              </w:rPr>
              <w:fldChar w:fldCharType="separate"/>
            </w:r>
            <w:r w:rsidRPr="00EF0478">
              <w:rPr>
                <w:rFonts w:ascii="Times New Roman" w:hAnsi="Times New Roman" w:cs="Times New Roman"/>
                <w:sz w:val="24"/>
              </w:rPr>
              <w:t>[43]</w:t>
            </w:r>
            <w:r w:rsidRPr="002416CB">
              <w:rPr>
                <w:rFonts w:ascii="Times New Roman" w:hAnsi="Times New Roman" w:cs="Times New Roman"/>
                <w:sz w:val="24"/>
                <w:szCs w:val="24"/>
                <w:u w:val="single"/>
              </w:rPr>
              <w:fldChar w:fldCharType="end"/>
            </w:r>
          </w:p>
        </w:tc>
      </w:tr>
      <w:tr w:rsidR="00A4263A" w:rsidRPr="00AF4240" w14:paraId="1D87118E" w14:textId="77777777" w:rsidTr="00A4263A">
        <w:trPr>
          <w:trHeight w:val="288"/>
          <w:jc w:val="center"/>
        </w:trPr>
        <w:tc>
          <w:tcPr>
            <w:tcW w:w="538" w:type="pct"/>
          </w:tcPr>
          <w:p w14:paraId="7126C69B"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79E249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AH-RHDα</w:t>
            </w:r>
          </w:p>
        </w:tc>
        <w:tc>
          <w:tcPr>
            <w:tcW w:w="2369" w:type="pct"/>
            <w:shd w:val="clear" w:color="auto" w:fill="auto"/>
          </w:tcPr>
          <w:p w14:paraId="675D705C" w14:textId="48B35444"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Sphingomonas koreensis</w:t>
            </w:r>
          </w:p>
        </w:tc>
        <w:tc>
          <w:tcPr>
            <w:tcW w:w="762" w:type="pct"/>
            <w:shd w:val="clear" w:color="auto" w:fill="auto"/>
          </w:tcPr>
          <w:p w14:paraId="06AC5D61" w14:textId="7BD29136"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u w:val="single"/>
              </w:rPr>
              <w:fldChar w:fldCharType="begin"/>
            </w:r>
            <w:r>
              <w:rPr>
                <w:rFonts w:ascii="Times New Roman" w:hAnsi="Times New Roman" w:cs="Times New Roman"/>
                <w:sz w:val="24"/>
                <w:szCs w:val="24"/>
                <w:u w:val="single"/>
              </w:rPr>
              <w:instrText xml:space="preserve"> ADDIN ZOTERO_ITEM CSL_CITATION {"citationID":"NDIcN8mg","properties":{"formattedCitation":"[43]","plainCitation":"[43]","noteIndex":0},"citationItems":[{"id":5546,"uris":["http://zotero.org/users/local/tLbKPnjF/items/RJC2QZKK"],"itemData":{"id":5546,"type":"article-journal","abstract":"Polycyclic aromatic hydrocarbons (PAHs) are serious pollutants and health hazards. In this study, 15 PAHs-degrading bacteria were isolated from Egyptian oily soil. Among them, one Gram-negative strain (ASU-06) was selected and biodegradation ability and initial catabolic genes of petroleum compounds were investigated. Comparison of 16S rRNA gene sequence of strain ASU-06 to published sequences in GenBank database as well as phylogenetic analysis identified ASU-06 as\n              Sphingomonas koreensis\n              . Strain ASU-06 degraded 100, 99, 98, and 92.7% of 100 mg/L naphthalene, phenanthrene, anthracene, and pyrene within 15 days, respectively. When these PAHs present in a mixed form, the enhancement phenomenon appeared, particularly in the degradation of pyrene, whereas the degradation rate was 98.6% within the period. This is the first report showing the degradation of different PAHs by this species. PCR experiments with specific primers for catabolic genes\n              alkB, alkB1, nahAc, C12O\n              , and\n              C23O\n              suggested that ASU-06 might possess genes for aliphatic and PAHs degradation, while\n              \n                PAH-RHD\n                α\n                GP\n              \n              gene was not detected. Production of biosurfactants and increasing cell-surface hydrophobicity were investigated. GC/MS analysis of intermediate metabolites of studied PAHs concluded that this strain utilized these compounds via two main pathways, and phthalate was the major constant product that appeared in each day of the degradation period.","container-title":"BioMed Research International","DOI":"10.1155/2014/127674","ISSN":"2314-6133, 2314-6141","journalAbbreviation":"BioMed Research International","language":"en","license":"http://creativecommons.org/licenses/by/3.0/","page":"1-10","source":"DOI.org (Crossref)","title":"Biodegradation Ability and Catabolic Genes of Petroleum-Degrading &lt;i&gt;Sphingomonas koreensis&lt;/i&gt; Strain ASU-06 Isolated from Egyptian Oily Soil","volume":"2014","author":[{"family":"Hesham","given":"Abd El-Latif"},{"family":"Mawad","given":"Asmaa M. M."},{"family":"Mostafa","given":"Yasser M."},{"family":"Shoreit","given":"Ahmed"}],"issued":{"date-parts":[["2014"]]}}}],"schema":"https://github.com/citation-style-language/schema/raw/master/csl-citation.json"} </w:instrText>
            </w:r>
            <w:r w:rsidRPr="002416CB">
              <w:rPr>
                <w:rFonts w:ascii="Times New Roman" w:hAnsi="Times New Roman" w:cs="Times New Roman"/>
                <w:sz w:val="24"/>
                <w:szCs w:val="24"/>
                <w:u w:val="single"/>
              </w:rPr>
              <w:fldChar w:fldCharType="separate"/>
            </w:r>
            <w:r w:rsidRPr="00EF0478">
              <w:rPr>
                <w:rFonts w:ascii="Times New Roman" w:hAnsi="Times New Roman" w:cs="Times New Roman"/>
                <w:sz w:val="24"/>
              </w:rPr>
              <w:t>[43]</w:t>
            </w:r>
            <w:r w:rsidRPr="002416CB">
              <w:rPr>
                <w:rFonts w:ascii="Times New Roman" w:hAnsi="Times New Roman" w:cs="Times New Roman"/>
                <w:sz w:val="24"/>
                <w:szCs w:val="24"/>
                <w:u w:val="single"/>
              </w:rPr>
              <w:fldChar w:fldCharType="end"/>
            </w:r>
          </w:p>
        </w:tc>
      </w:tr>
      <w:tr w:rsidR="00A4263A" w:rsidRPr="00AF4240" w14:paraId="640DEEA3" w14:textId="77777777" w:rsidTr="00A4263A">
        <w:trPr>
          <w:trHeight w:val="288"/>
          <w:jc w:val="center"/>
        </w:trPr>
        <w:tc>
          <w:tcPr>
            <w:tcW w:w="538" w:type="pct"/>
          </w:tcPr>
          <w:p w14:paraId="61B93AB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1A0E7F4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ah</w:t>
            </w:r>
          </w:p>
        </w:tc>
        <w:tc>
          <w:tcPr>
            <w:tcW w:w="2369" w:type="pct"/>
            <w:shd w:val="clear" w:color="auto" w:fill="auto"/>
          </w:tcPr>
          <w:p w14:paraId="3935D036"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Comamonas testosteroni</w:t>
            </w:r>
          </w:p>
        </w:tc>
        <w:tc>
          <w:tcPr>
            <w:tcW w:w="762" w:type="pct"/>
            <w:shd w:val="clear" w:color="auto" w:fill="auto"/>
          </w:tcPr>
          <w:p w14:paraId="60818666" w14:textId="224E3B8C"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8gaajtk","properties":{"formattedCitation":"[44]","plainCitation":"[44]","noteIndex":0},"citationItems":[{"id":5538,"uris":["http://zotero.org/users/local/tLbKPnjF/items/NMNNZPLY"],"itemData":{"id":5538,"type":"article-journal","container-title":"Frontiers in Microbiology","DOI":"10.3389/fmicb.2020.561506","ISSN":"1664-302X","journalAbbreviation":"Front. Microbiol.","page":"561506","source":"DOI.org (Crossref)","title":"Metagenomic Insights Into the Mechanisms for Biodegradation of Polycyclic Aromatic Hydrocarbons in the Oil Supply Chain","volume":"11","author":[{"family":"Hidalgo","given":"Kelly J."},{"family":"Sierra-Garcia","given":"Isabel N."},{"family":"Dellagnezze","given":"Bruna M."},{"family":"De Oliveira","given":"Valéria Maia"}],"issued":{"date-parts":[["2020",9,1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4]</w:t>
            </w:r>
            <w:r w:rsidRPr="002416CB">
              <w:rPr>
                <w:rFonts w:ascii="Times New Roman" w:hAnsi="Times New Roman" w:cs="Times New Roman"/>
                <w:sz w:val="24"/>
                <w:szCs w:val="24"/>
              </w:rPr>
              <w:fldChar w:fldCharType="end"/>
            </w:r>
          </w:p>
        </w:tc>
      </w:tr>
      <w:tr w:rsidR="00A4263A" w:rsidRPr="00AF4240" w14:paraId="0ACD26BD" w14:textId="77777777" w:rsidTr="00A4263A">
        <w:trPr>
          <w:trHeight w:val="288"/>
          <w:jc w:val="center"/>
        </w:trPr>
        <w:tc>
          <w:tcPr>
            <w:tcW w:w="538" w:type="pct"/>
          </w:tcPr>
          <w:p w14:paraId="0588DF86"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6EF3D844"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hdC</w:t>
            </w:r>
          </w:p>
        </w:tc>
        <w:tc>
          <w:tcPr>
            <w:tcW w:w="2369" w:type="pct"/>
            <w:shd w:val="clear" w:color="auto" w:fill="auto"/>
          </w:tcPr>
          <w:p w14:paraId="1BBC9893" w14:textId="310F981D" w:rsidR="00A4263A" w:rsidRPr="002416CB" w:rsidRDefault="00A4263A" w:rsidP="00A4263A">
            <w:pPr>
              <w:tabs>
                <w:tab w:val="left" w:pos="1164"/>
              </w:tabs>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Oceanospirillales,</w:t>
            </w:r>
          </w:p>
        </w:tc>
        <w:tc>
          <w:tcPr>
            <w:tcW w:w="762" w:type="pct"/>
            <w:shd w:val="clear" w:color="auto" w:fill="auto"/>
          </w:tcPr>
          <w:p w14:paraId="2D35FA39" w14:textId="22BB2BAE"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6q4oMW","properties":{"formattedCitation":"[44]","plainCitation":"[44]","noteIndex":0},"citationItems":[{"id":5538,"uris":["http://zotero.org/users/local/tLbKPnjF/items/NMNNZPLY"],"itemData":{"id":5538,"type":"article-journal","container-title":"Frontiers in Microbiology","DOI":"10.3389/fmicb.2020.561506","ISSN":"1664-302X","journalAbbreviation":"Front. Microbiol.","page":"561506","source":"DOI.org (Crossref)","title":"Metagenomic Insights Into the Mechanisms for Biodegradation of Polycyclic Aromatic Hydrocarbons in the Oil Supply Chain","volume":"11","author":[{"family":"Hidalgo","given":"Kelly J."},{"family":"Sierra-Garcia","given":"Isabel N."},{"family":"Dellagnezze","given":"Bruna M."},{"family":"De Oliveira","given":"Valéria Maia"}],"issued":{"date-parts":[["2020",9,1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4]</w:t>
            </w:r>
            <w:r w:rsidRPr="002416CB">
              <w:rPr>
                <w:rFonts w:ascii="Times New Roman" w:hAnsi="Times New Roman" w:cs="Times New Roman"/>
                <w:sz w:val="24"/>
                <w:szCs w:val="24"/>
              </w:rPr>
              <w:fldChar w:fldCharType="end"/>
            </w:r>
          </w:p>
        </w:tc>
      </w:tr>
      <w:tr w:rsidR="00A4263A" w:rsidRPr="00AF4240" w14:paraId="60D1F322" w14:textId="77777777" w:rsidTr="00A4263A">
        <w:trPr>
          <w:trHeight w:val="288"/>
          <w:jc w:val="center"/>
        </w:trPr>
        <w:tc>
          <w:tcPr>
            <w:tcW w:w="538" w:type="pct"/>
          </w:tcPr>
          <w:p w14:paraId="7B53E5D1"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5CA475D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hn</w:t>
            </w:r>
          </w:p>
        </w:tc>
        <w:tc>
          <w:tcPr>
            <w:tcW w:w="2369" w:type="pct"/>
            <w:shd w:val="clear" w:color="auto" w:fill="auto"/>
          </w:tcPr>
          <w:p w14:paraId="2C4A91B4"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Comamonas testosteroni</w:t>
            </w:r>
          </w:p>
        </w:tc>
        <w:tc>
          <w:tcPr>
            <w:tcW w:w="762" w:type="pct"/>
            <w:shd w:val="clear" w:color="auto" w:fill="auto"/>
          </w:tcPr>
          <w:p w14:paraId="43C467E1" w14:textId="10B918BD"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fonKgDX","properties":{"formattedCitation":"[44]","plainCitation":"[44]","noteIndex":0},"citationItems":[{"id":5538,"uris":["http://zotero.org/users/local/tLbKPnjF/items/NMNNZPLY"],"itemData":{"id":5538,"type":"article-journal","container-title":"Frontiers in Microbiology","DOI":"10.3389/fmicb.2020.561506","ISSN":"1664-302X","journalAbbreviation":"Front. Microbiol.","page":"561506","source":"DOI.org (Crossref)","title":"Metagenomic Insights Into the Mechanisms for Biodegradation of Polycyclic Aromatic Hydrocarbons in the Oil Supply Chain","volume":"11","author":[{"family":"Hidalgo","given":"Kelly J."},{"family":"Sierra-Garcia","given":"Isabel N."},{"family":"Dellagnezze","given":"Bruna M."},{"family":"De Oliveira","given":"Valéria Maia"}],"issued":{"date-parts":[["2020",9,1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4]</w:t>
            </w:r>
            <w:r w:rsidRPr="002416CB">
              <w:rPr>
                <w:rFonts w:ascii="Times New Roman" w:hAnsi="Times New Roman" w:cs="Times New Roman"/>
                <w:sz w:val="24"/>
                <w:szCs w:val="24"/>
              </w:rPr>
              <w:fldChar w:fldCharType="end"/>
            </w:r>
          </w:p>
        </w:tc>
      </w:tr>
      <w:tr w:rsidR="00A4263A" w:rsidRPr="00AF4240" w14:paraId="41CBD592" w14:textId="77777777" w:rsidTr="00A4263A">
        <w:trPr>
          <w:trHeight w:val="288"/>
          <w:jc w:val="center"/>
        </w:trPr>
        <w:tc>
          <w:tcPr>
            <w:tcW w:w="538" w:type="pct"/>
          </w:tcPr>
          <w:p w14:paraId="71695BBB"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1F102DA"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nahL</w:t>
            </w:r>
          </w:p>
        </w:tc>
        <w:tc>
          <w:tcPr>
            <w:tcW w:w="2369" w:type="pct"/>
            <w:shd w:val="clear" w:color="auto" w:fill="auto"/>
          </w:tcPr>
          <w:p w14:paraId="46075104" w14:textId="3E4B5EC3" w:rsidR="00A4263A" w:rsidRPr="002416CB" w:rsidRDefault="00A4263A" w:rsidP="00A4263A">
            <w:pPr>
              <w:spacing w:after="0" w:line="276" w:lineRule="auto"/>
              <w:jc w:val="center"/>
              <w:rPr>
                <w:rFonts w:ascii="Times New Roman" w:hAnsi="Times New Roman" w:cs="Times New Roman"/>
                <w:sz w:val="24"/>
                <w:szCs w:val="24"/>
              </w:rPr>
            </w:pPr>
            <w:r w:rsidRPr="002416CB">
              <w:rPr>
                <w:rFonts w:ascii="Times New Roman" w:hAnsi="Times New Roman" w:cs="Times New Roman"/>
                <w:sz w:val="24"/>
                <w:szCs w:val="24"/>
              </w:rPr>
              <w:t>Metagenome</w:t>
            </w:r>
          </w:p>
        </w:tc>
        <w:tc>
          <w:tcPr>
            <w:tcW w:w="762" w:type="pct"/>
            <w:shd w:val="clear" w:color="auto" w:fill="auto"/>
          </w:tcPr>
          <w:p w14:paraId="21BBEEFB" w14:textId="4ABC57B0"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LAbXXoK","properties":{"formattedCitation":"[44]","plainCitation":"[44]","noteIndex":0},"citationItems":[{"id":5538,"uris":["http://zotero.org/users/local/tLbKPnjF/items/NMNNZPLY"],"itemData":{"id":5538,"type":"article-journal","container-title":"Frontiers in Microbiology","DOI":"10.3389/fmicb.2020.561506","ISSN":"1664-302X","journalAbbreviation":"Front. Microbiol.","page":"561506","source":"DOI.org (Crossref)","title":"Metagenomic Insights Into the Mechanisms for Biodegradation of Polycyclic Aromatic Hydrocarbons in the Oil Supply Chain","volume":"11","author":[{"family":"Hidalgo","given":"Kelly J."},{"family":"Sierra-Garcia","given":"Isabel N."},{"family":"Dellagnezze","given":"Bruna M."},{"family":"De Oliveira","given":"Valéria Maia"}],"issued":{"date-parts":[["2020",9,1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4]</w:t>
            </w:r>
            <w:r w:rsidRPr="002416CB">
              <w:rPr>
                <w:rFonts w:ascii="Times New Roman" w:hAnsi="Times New Roman" w:cs="Times New Roman"/>
                <w:sz w:val="24"/>
                <w:szCs w:val="24"/>
              </w:rPr>
              <w:fldChar w:fldCharType="end"/>
            </w:r>
          </w:p>
        </w:tc>
      </w:tr>
      <w:tr w:rsidR="00A4263A" w:rsidRPr="00AF4240" w14:paraId="2442FDD8" w14:textId="77777777" w:rsidTr="00A4263A">
        <w:trPr>
          <w:trHeight w:val="288"/>
          <w:jc w:val="center"/>
        </w:trPr>
        <w:tc>
          <w:tcPr>
            <w:tcW w:w="538" w:type="pct"/>
          </w:tcPr>
          <w:p w14:paraId="43CD1955"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E519CC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gdB</w:t>
            </w:r>
          </w:p>
        </w:tc>
        <w:tc>
          <w:tcPr>
            <w:tcW w:w="2369" w:type="pct"/>
            <w:shd w:val="clear" w:color="auto" w:fill="auto"/>
            <w:noWrap/>
            <w:vAlign w:val="bottom"/>
            <w:hideMark/>
          </w:tcPr>
          <w:p w14:paraId="0BF97D41"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erroglobus placidus</w:t>
            </w:r>
          </w:p>
        </w:tc>
        <w:tc>
          <w:tcPr>
            <w:tcW w:w="762" w:type="pct"/>
            <w:shd w:val="clear" w:color="auto" w:fill="auto"/>
            <w:vAlign w:val="center"/>
          </w:tcPr>
          <w:p w14:paraId="7D46E819" w14:textId="5429E8C6"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O1YEr1iL","properties":{"formattedCitation":"[45]","plainCitation":"[45]","noteIndex":0},"citationItems":[{"id":6096,"uris":["http://zotero.org/users/local/tLbKPnjF/items/ZXA2EF3G"],"itemData":{"id":6096,"type":"article-journal","abstract":"ABSTRACT\n            \n              Anaerobic benzene oxidation coupled to the reduction of Fe(III) was studied in\n              Ferroglobus placidus\n              in order to learn more about how such a stable molecule could be metabolized under strict anaerobic conditions.\n              F. placidus\n              conserved energy to support growth at 85°C in a medium with benzene provided as the sole electron donor and Fe(III) as the sole electron acceptor. The stoichiometry of benzene loss and Fe(III) reduction, as well as the conversion of [\n              14\n              C]benzene to [\n              14\n              C]carbon dioxide, was consistent with complete oxidation of benzene to carbon dioxide with electron transfer to Fe(III). Benzoate, but not phenol or toluene, accumulated at low levels during benzene metabolism, and [\n              14\n              C]benzoate was produced from [\n              14\n              C]benzene. Analysis of gene transcript levels revealed increased expression of genes encoding enzymes for anaerobic benzoate degradation during growth on benzene versus growth on acetate, but genes involved in phenol degradation were not upregulated during growth on benzene. A gene for a putative carboxylase that was more highly expressed in benzene- than in benzoate-grown cells was identified. These results suggest that benzene is carboxylated to benzoate and that phenol is not an important intermediate in the benzene metabolism of\n              F. placidus\n              . This is the first demonstration of a microorganism in pure culture that can grow on benzene under strict anaerobic conditions and for which there is strong evidence for degradation of benzene via clearly defined anaerobic metabolic pathways. Thus,\n              F. placidus\n              provides a much-needed pure culture model for further studies on the anaerobic activation of benzene in microorganisms.","container-title":"Applied and Environmental Microbiology","DOI":"10.1128/AEM.05452-11","ISSN":"0099-2240, 1098-5336","issue":"17","journalAbbreviation":"Appl Environ Microbiol","language":"en","note":"number: 17","page":"5926-5933","source":"DOI.org (Crossref)","title":"Anaerobic Oxidation of Benzene by the Hyperthermophilic Archaeon Ferroglobus placidus","volume":"77","author":[{"family":"Holmes","given":"Dawn E."},{"family":"Risso","given":"Carla"},{"family":"Smith","given":"Jessica A."},{"family":"Lovley","given":"Derek R."}],"issued":{"date-parts":[["2011",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4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09AD38BF" w14:textId="77777777" w:rsidTr="00A4263A">
        <w:trPr>
          <w:trHeight w:val="288"/>
          <w:jc w:val="center"/>
        </w:trPr>
        <w:tc>
          <w:tcPr>
            <w:tcW w:w="538" w:type="pct"/>
          </w:tcPr>
          <w:p w14:paraId="39111D9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0A7EBD6"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clA</w:t>
            </w:r>
          </w:p>
        </w:tc>
        <w:tc>
          <w:tcPr>
            <w:tcW w:w="2369" w:type="pct"/>
            <w:shd w:val="clear" w:color="auto" w:fill="auto"/>
            <w:noWrap/>
            <w:vAlign w:val="bottom"/>
            <w:hideMark/>
          </w:tcPr>
          <w:p w14:paraId="250F585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erroglobus placidus</w:t>
            </w:r>
          </w:p>
        </w:tc>
        <w:tc>
          <w:tcPr>
            <w:tcW w:w="762" w:type="pct"/>
            <w:shd w:val="clear" w:color="auto" w:fill="auto"/>
            <w:vAlign w:val="center"/>
          </w:tcPr>
          <w:p w14:paraId="58BDF001" w14:textId="61BE60A1"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ViIE5oLk","properties":{"formattedCitation":"[45]","plainCitation":"[45]","noteIndex":0},"citationItems":[{"id":6096,"uris":["http://zotero.org/users/local/tLbKPnjF/items/ZXA2EF3G"],"itemData":{"id":6096,"type":"article-journal","abstract":"ABSTRACT\n            \n              Anaerobic benzene oxidation coupled to the reduction of Fe(III) was studied in\n              Ferroglobus placidus\n              in order to learn more about how such a stable molecule could be metabolized under strict anaerobic conditions.\n              F. placidus\n              conserved energy to support growth at 85°C in a medium with benzene provided as the sole electron donor and Fe(III) as the sole electron acceptor. The stoichiometry of benzene loss and Fe(III) reduction, as well as the conversion of [\n              14\n              C]benzene to [\n              14\n              C]carbon dioxide, was consistent with complete oxidation of benzene to carbon dioxide with electron transfer to Fe(III). Benzoate, but not phenol or toluene, accumulated at low levels during benzene metabolism, and [\n              14\n              C]benzoate was produced from [\n              14\n              C]benzene. Analysis of gene transcript levels revealed increased expression of genes encoding enzymes for anaerobic benzoate degradation during growth on benzene versus growth on acetate, but genes involved in phenol degradation were not upregulated during growth on benzene. A gene for a putative carboxylase that was more highly expressed in benzene- than in benzoate-grown cells was identified. These results suggest that benzene is carboxylated to benzoate and that phenol is not an important intermediate in the benzene metabolism of\n              F. placidus\n              . This is the first demonstration of a microorganism in pure culture that can grow on benzene under strict anaerobic conditions and for which there is strong evidence for degradation of benzene via clearly defined anaerobic metabolic pathways. Thus,\n              F. placidus\n              provides a much-needed pure culture model for further studies on the anaerobic activation of benzene in microorganisms.","container-title":"Applied and Environmental Microbiology","DOI":"10.1128/AEM.05452-11","ISSN":"0099-2240, 1098-5336","issue":"17","journalAbbreviation":"Appl Environ Microbiol","language":"en","note":"number: 17","page":"5926-5933","source":"DOI.org (Crossref)","title":"Anaerobic Oxidation of Benzene by the Hyperthermophilic Archaeon Ferroglobus placidus","volume":"77","author":[{"family":"Holmes","given":"Dawn E."},{"family":"Risso","given":"Carla"},{"family":"Smith","given":"Jessica A."},{"family":"Lovley","given":"Derek R."}],"issued":{"date-parts":[["2011",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4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36F9908E" w14:textId="77777777" w:rsidTr="00A4263A">
        <w:trPr>
          <w:trHeight w:val="288"/>
          <w:jc w:val="center"/>
        </w:trPr>
        <w:tc>
          <w:tcPr>
            <w:tcW w:w="538" w:type="pct"/>
          </w:tcPr>
          <w:p w14:paraId="5566BDD1"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18CF13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pcX1X2</w:t>
            </w:r>
          </w:p>
        </w:tc>
        <w:tc>
          <w:tcPr>
            <w:tcW w:w="2369" w:type="pct"/>
            <w:shd w:val="clear" w:color="auto" w:fill="auto"/>
            <w:noWrap/>
            <w:vAlign w:val="bottom"/>
            <w:hideMark/>
          </w:tcPr>
          <w:p w14:paraId="770F83BA"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erroglobus placidus</w:t>
            </w:r>
          </w:p>
        </w:tc>
        <w:tc>
          <w:tcPr>
            <w:tcW w:w="762" w:type="pct"/>
            <w:shd w:val="clear" w:color="auto" w:fill="auto"/>
            <w:hideMark/>
          </w:tcPr>
          <w:p w14:paraId="293D7D38" w14:textId="0FAAE34E"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RATMfGG4","properties":{"formattedCitation":"[45]","plainCitation":"[45]","noteIndex":0},"citationItems":[{"id":6096,"uris":["http://zotero.org/users/local/tLbKPnjF/items/ZXA2EF3G"],"itemData":{"id":6096,"type":"article-journal","abstract":"ABSTRACT\n            \n              Anaerobic benzene oxidation coupled to the reduction of Fe(III) was studied in\n              Ferroglobus placidus\n              in order to learn more about how such a stable molecule could be metabolized under strict anaerobic conditions.\n              F. placidus\n              conserved energy to support growth at 85°C in a medium with benzene provided as the sole electron donor and Fe(III) as the sole electron acceptor. The stoichiometry of benzene loss and Fe(III) reduction, as well as the conversion of [\n              14\n              C]benzene to [\n              14\n              C]carbon dioxide, was consistent with complete oxidation of benzene to carbon dioxide with electron transfer to Fe(III). Benzoate, but not phenol or toluene, accumulated at low levels during benzene metabolism, and [\n              14\n              C]benzoate was produced from [\n              14\n              C]benzene. Analysis of gene transcript levels revealed increased expression of genes encoding enzymes for anaerobic benzoate degradation during growth on benzene versus growth on acetate, but genes involved in phenol degradation were not upregulated during growth on benzene. A gene for a putative carboxylase that was more highly expressed in benzene- than in benzoate-grown cells was identified. These results suggest that benzene is carboxylated to benzoate and that phenol is not an important intermediate in the benzene metabolism of\n              F. placidus\n              . This is the first demonstration of a microorganism in pure culture that can grow on benzene under strict anaerobic conditions and for which there is strong evidence for degradation of benzene via clearly defined anaerobic metabolic pathways. Thus,\n              F. placidus\n              provides a much-needed pure culture model for further studies on the anaerobic activation of benzene in microorganisms.","container-title":"Applied and Environmental Microbiology","DOI":"10.1128/AEM.05452-11","ISSN":"0099-2240, 1098-5336","issue":"17","journalAbbreviation":"Appl Environ Microbiol","language":"en","note":"number: 17","page":"5926-5933","source":"DOI.org (Crossref)","title":"Anaerobic Oxidation of Benzene by the Hyperthermophilic Archaeon Ferroglobus placidus","volume":"77","author":[{"family":"Holmes","given":"Dawn E."},{"family":"Risso","given":"Carla"},{"family":"Smith","given":"Jessica A."},{"family":"Lovley","given":"Derek R."}],"issued":{"date-parts":[["2011",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4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419151C5" w14:textId="77777777" w:rsidTr="00A4263A">
        <w:trPr>
          <w:trHeight w:val="288"/>
          <w:jc w:val="center"/>
        </w:trPr>
        <w:tc>
          <w:tcPr>
            <w:tcW w:w="538" w:type="pct"/>
          </w:tcPr>
          <w:p w14:paraId="1F2B6ECE"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04698CB"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pcY</w:t>
            </w:r>
          </w:p>
        </w:tc>
        <w:tc>
          <w:tcPr>
            <w:tcW w:w="2369" w:type="pct"/>
            <w:shd w:val="clear" w:color="auto" w:fill="auto"/>
            <w:noWrap/>
            <w:vAlign w:val="bottom"/>
            <w:hideMark/>
          </w:tcPr>
          <w:p w14:paraId="0F609A49"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erroglobus placidus</w:t>
            </w:r>
          </w:p>
        </w:tc>
        <w:tc>
          <w:tcPr>
            <w:tcW w:w="762" w:type="pct"/>
            <w:shd w:val="clear" w:color="auto" w:fill="auto"/>
            <w:hideMark/>
          </w:tcPr>
          <w:p w14:paraId="080BA3A3" w14:textId="421010C6"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HjMfhmHJ","properties":{"formattedCitation":"[45]","plainCitation":"[45]","noteIndex":0},"citationItems":[{"id":6096,"uris":["http://zotero.org/users/local/tLbKPnjF/items/ZXA2EF3G"],"itemData":{"id":6096,"type":"article-journal","abstract":"ABSTRACT\n            \n              Anaerobic benzene oxidation coupled to the reduction of Fe(III) was studied in\n              Ferroglobus placidus\n              in order to learn more about how such a stable molecule could be metabolized under strict anaerobic conditions.\n              F. placidus\n              conserved energy to support growth at 85°C in a medium with benzene provided as the sole electron donor and Fe(III) as the sole electron acceptor. The stoichiometry of benzene loss and Fe(III) reduction, as well as the conversion of [\n              14\n              C]benzene to [\n              14\n              C]carbon dioxide, was consistent with complete oxidation of benzene to carbon dioxide with electron transfer to Fe(III). Benzoate, but not phenol or toluene, accumulated at low levels during benzene metabolism, and [\n              14\n              C]benzoate was produced from [\n              14\n              C]benzene. Analysis of gene transcript levels revealed increased expression of genes encoding enzymes for anaerobic benzoate degradation during growth on benzene versus growth on acetate, but genes involved in phenol degradation were not upregulated during growth on benzene. A gene for a putative carboxylase that was more highly expressed in benzene- than in benzoate-grown cells was identified. These results suggest that benzene is carboxylated to benzoate and that phenol is not an important intermediate in the benzene metabolism of\n              F. placidus\n              . This is the first demonstration of a microorganism in pure culture that can grow on benzene under strict anaerobic conditions and for which there is strong evidence for degradation of benzene via clearly defined anaerobic metabolic pathways. Thus,\n              F. placidus\n              provides a much-needed pure culture model for further studies on the anaerobic activation of benzene in microorganisms.","container-title":"Applied and Environmental Microbiology","DOI":"10.1128/AEM.05452-11","ISSN":"0099-2240, 1098-5336","issue":"17","journalAbbreviation":"Appl Environ Microbiol","language":"en","note":"number: 17","page":"5926-5933","source":"DOI.org (Crossref)","title":"Anaerobic Oxidation of Benzene by the Hyperthermophilic Archaeon Ferroglobus placidus","volume":"77","author":[{"family":"Holmes","given":"Dawn E."},{"family":"Risso","given":"Carla"},{"family":"Smith","given":"Jessica A."},{"family":"Lovley","given":"Derek R."}],"issued":{"date-parts":[["2011",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4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D9F2DE9" w14:textId="77777777" w:rsidTr="00A4263A">
        <w:trPr>
          <w:trHeight w:val="288"/>
          <w:jc w:val="center"/>
        </w:trPr>
        <w:tc>
          <w:tcPr>
            <w:tcW w:w="538" w:type="pct"/>
          </w:tcPr>
          <w:p w14:paraId="7EFADD3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904667B"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cmtACDE</w:t>
            </w:r>
          </w:p>
        </w:tc>
        <w:tc>
          <w:tcPr>
            <w:tcW w:w="2369" w:type="pct"/>
            <w:shd w:val="clear" w:color="auto" w:fill="auto"/>
          </w:tcPr>
          <w:p w14:paraId="38DC7A30"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monas</w:t>
            </w:r>
          </w:p>
        </w:tc>
        <w:tc>
          <w:tcPr>
            <w:tcW w:w="762" w:type="pct"/>
            <w:shd w:val="clear" w:color="auto" w:fill="auto"/>
          </w:tcPr>
          <w:p w14:paraId="7D4866DD" w14:textId="3B355EC0" w:rsidR="00A4263A" w:rsidRPr="002416CB" w:rsidRDefault="00A4263A" w:rsidP="00A4263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D94MjQ8","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4FE6652C" w14:textId="77777777" w:rsidTr="00A4263A">
        <w:trPr>
          <w:trHeight w:val="288"/>
          <w:jc w:val="center"/>
        </w:trPr>
        <w:tc>
          <w:tcPr>
            <w:tcW w:w="538" w:type="pct"/>
          </w:tcPr>
          <w:p w14:paraId="10CBB934"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28CBC81"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adI</w:t>
            </w:r>
          </w:p>
        </w:tc>
        <w:tc>
          <w:tcPr>
            <w:tcW w:w="2369" w:type="pct"/>
            <w:shd w:val="clear" w:color="auto" w:fill="auto"/>
          </w:tcPr>
          <w:p w14:paraId="1C289F0C"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sz w:val="24"/>
                <w:szCs w:val="24"/>
              </w:rPr>
              <w:t>Bacterial consortium</w:t>
            </w:r>
          </w:p>
        </w:tc>
        <w:tc>
          <w:tcPr>
            <w:tcW w:w="762" w:type="pct"/>
            <w:shd w:val="clear" w:color="auto" w:fill="auto"/>
          </w:tcPr>
          <w:p w14:paraId="5D6A3E57" w14:textId="2A64B87B"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YO2tll","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09D26608" w14:textId="77777777" w:rsidTr="00A4263A">
        <w:trPr>
          <w:trHeight w:val="288"/>
          <w:jc w:val="center"/>
        </w:trPr>
        <w:tc>
          <w:tcPr>
            <w:tcW w:w="538" w:type="pct"/>
          </w:tcPr>
          <w:p w14:paraId="54C43375"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05F6ED9E"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enA-xylX</w:t>
            </w:r>
          </w:p>
        </w:tc>
        <w:tc>
          <w:tcPr>
            <w:tcW w:w="2369" w:type="pct"/>
            <w:shd w:val="clear" w:color="auto" w:fill="auto"/>
          </w:tcPr>
          <w:p w14:paraId="6D067F44"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2D4D4EBD" w14:textId="0EA07E10"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YqPRA6f","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4849750F" w14:textId="77777777" w:rsidTr="00A4263A">
        <w:trPr>
          <w:trHeight w:val="288"/>
          <w:jc w:val="center"/>
        </w:trPr>
        <w:tc>
          <w:tcPr>
            <w:tcW w:w="538" w:type="pct"/>
          </w:tcPr>
          <w:p w14:paraId="67A0EB5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37054E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enB-xylY</w:t>
            </w:r>
          </w:p>
        </w:tc>
        <w:tc>
          <w:tcPr>
            <w:tcW w:w="2369" w:type="pct"/>
            <w:shd w:val="clear" w:color="auto" w:fill="auto"/>
          </w:tcPr>
          <w:p w14:paraId="2776BB0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10F2A8FC" w14:textId="10026728"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MNr12fv","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01A512F4" w14:textId="77777777" w:rsidTr="00A4263A">
        <w:trPr>
          <w:trHeight w:val="288"/>
          <w:jc w:val="center"/>
        </w:trPr>
        <w:tc>
          <w:tcPr>
            <w:tcW w:w="538" w:type="pct"/>
          </w:tcPr>
          <w:p w14:paraId="451C8C0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335B320"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enC-xylZ</w:t>
            </w:r>
          </w:p>
        </w:tc>
        <w:tc>
          <w:tcPr>
            <w:tcW w:w="2369" w:type="pct"/>
            <w:shd w:val="clear" w:color="auto" w:fill="auto"/>
          </w:tcPr>
          <w:p w14:paraId="6E25BBBF"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38A08898" w14:textId="5985067A"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E5wXYpm","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00EFE9D4" w14:textId="77777777" w:rsidTr="00A4263A">
        <w:trPr>
          <w:trHeight w:val="288"/>
          <w:jc w:val="center"/>
        </w:trPr>
        <w:tc>
          <w:tcPr>
            <w:tcW w:w="538" w:type="pct"/>
          </w:tcPr>
          <w:p w14:paraId="34D4C50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61985638"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phH</w:t>
            </w:r>
          </w:p>
        </w:tc>
        <w:tc>
          <w:tcPr>
            <w:tcW w:w="2369" w:type="pct"/>
            <w:shd w:val="clear" w:color="auto" w:fill="auto"/>
          </w:tcPr>
          <w:p w14:paraId="2C30872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sz w:val="24"/>
                <w:szCs w:val="24"/>
              </w:rPr>
              <w:t>Bacterial consortium</w:t>
            </w:r>
          </w:p>
        </w:tc>
        <w:tc>
          <w:tcPr>
            <w:tcW w:w="762" w:type="pct"/>
            <w:shd w:val="clear" w:color="auto" w:fill="auto"/>
          </w:tcPr>
          <w:p w14:paraId="5CBE05C3" w14:textId="28CAC669"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1ybE4hW","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24E201B4" w14:textId="77777777" w:rsidTr="00A4263A">
        <w:trPr>
          <w:trHeight w:val="288"/>
          <w:jc w:val="center"/>
        </w:trPr>
        <w:tc>
          <w:tcPr>
            <w:tcW w:w="538" w:type="pct"/>
          </w:tcPr>
          <w:p w14:paraId="0EEA114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44A5B187"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desB</w:t>
            </w:r>
          </w:p>
        </w:tc>
        <w:tc>
          <w:tcPr>
            <w:tcW w:w="2369" w:type="pct"/>
            <w:shd w:val="clear" w:color="auto" w:fill="auto"/>
          </w:tcPr>
          <w:p w14:paraId="23985A21" w14:textId="6C7F2A97" w:rsidR="00A4263A" w:rsidRPr="002416CB" w:rsidRDefault="00A4263A" w:rsidP="00A4263A">
            <w:pPr>
              <w:tabs>
                <w:tab w:val="left" w:pos="1333"/>
              </w:tabs>
              <w:spacing w:after="0" w:line="276" w:lineRule="auto"/>
              <w:jc w:val="center"/>
              <w:rPr>
                <w:rFonts w:ascii="Times New Roman" w:hAnsi="Times New Roman" w:cs="Times New Roman"/>
                <w:sz w:val="24"/>
                <w:szCs w:val="24"/>
              </w:rPr>
            </w:pPr>
            <w:r w:rsidRPr="002416CB">
              <w:rPr>
                <w:rFonts w:ascii="Times New Roman" w:hAnsi="Times New Roman" w:cs="Times New Roman"/>
                <w:sz w:val="24"/>
                <w:szCs w:val="24"/>
              </w:rPr>
              <w:t>Bacterial consortium</w:t>
            </w:r>
          </w:p>
        </w:tc>
        <w:tc>
          <w:tcPr>
            <w:tcW w:w="762" w:type="pct"/>
            <w:shd w:val="clear" w:color="auto" w:fill="auto"/>
          </w:tcPr>
          <w:p w14:paraId="26C66A1F" w14:textId="7E6DBDE2"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eoG1bBE","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18442954" w14:textId="77777777" w:rsidTr="00A4263A">
        <w:trPr>
          <w:trHeight w:val="288"/>
          <w:jc w:val="center"/>
        </w:trPr>
        <w:tc>
          <w:tcPr>
            <w:tcW w:w="538" w:type="pct"/>
          </w:tcPr>
          <w:p w14:paraId="0D681316"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6CB0EB6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dmpK</w:t>
            </w:r>
          </w:p>
        </w:tc>
        <w:tc>
          <w:tcPr>
            <w:tcW w:w="2369" w:type="pct"/>
            <w:shd w:val="clear" w:color="auto" w:fill="auto"/>
          </w:tcPr>
          <w:p w14:paraId="5A4412BB"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monas</w:t>
            </w:r>
          </w:p>
        </w:tc>
        <w:tc>
          <w:tcPr>
            <w:tcW w:w="762" w:type="pct"/>
            <w:shd w:val="clear" w:color="auto" w:fill="auto"/>
          </w:tcPr>
          <w:p w14:paraId="008F65E1" w14:textId="0F36A12A"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zzSz5Ww","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35AE4BAD" w14:textId="77777777" w:rsidTr="00A4263A">
        <w:trPr>
          <w:trHeight w:val="288"/>
          <w:jc w:val="center"/>
        </w:trPr>
        <w:tc>
          <w:tcPr>
            <w:tcW w:w="538" w:type="pct"/>
          </w:tcPr>
          <w:p w14:paraId="09F24506"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E4EBD6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hpaD</w:t>
            </w:r>
          </w:p>
        </w:tc>
        <w:tc>
          <w:tcPr>
            <w:tcW w:w="2369" w:type="pct"/>
            <w:shd w:val="clear" w:color="auto" w:fill="auto"/>
          </w:tcPr>
          <w:p w14:paraId="1DC5D04F"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48D53064" w14:textId="511D7BB9"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o8vdAHT","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626A69E1" w14:textId="77777777" w:rsidTr="00A4263A">
        <w:trPr>
          <w:trHeight w:val="288"/>
          <w:jc w:val="center"/>
        </w:trPr>
        <w:tc>
          <w:tcPr>
            <w:tcW w:w="538" w:type="pct"/>
          </w:tcPr>
          <w:p w14:paraId="7A99F7D2"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FC53A88"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hpaE</w:t>
            </w:r>
          </w:p>
        </w:tc>
        <w:tc>
          <w:tcPr>
            <w:tcW w:w="2369" w:type="pct"/>
            <w:shd w:val="clear" w:color="auto" w:fill="auto"/>
          </w:tcPr>
          <w:p w14:paraId="4C636E5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1D8DC279" w14:textId="70362875"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8uvSmY3","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0D9144BE" w14:textId="77777777" w:rsidTr="00A4263A">
        <w:trPr>
          <w:trHeight w:val="288"/>
          <w:jc w:val="center"/>
        </w:trPr>
        <w:tc>
          <w:tcPr>
            <w:tcW w:w="538" w:type="pct"/>
          </w:tcPr>
          <w:p w14:paraId="276CD95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15DAE16F"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hpaF</w:t>
            </w:r>
          </w:p>
        </w:tc>
        <w:tc>
          <w:tcPr>
            <w:tcW w:w="2369" w:type="pct"/>
            <w:shd w:val="clear" w:color="auto" w:fill="auto"/>
          </w:tcPr>
          <w:p w14:paraId="0907185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703DCA92" w14:textId="5A31E39A"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nXg8HOE","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3AFACEE7" w14:textId="77777777" w:rsidTr="00A4263A">
        <w:trPr>
          <w:trHeight w:val="288"/>
          <w:jc w:val="center"/>
        </w:trPr>
        <w:tc>
          <w:tcPr>
            <w:tcW w:w="538" w:type="pct"/>
          </w:tcPr>
          <w:p w14:paraId="1906F0B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3A4C443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hpaG</w:t>
            </w:r>
          </w:p>
        </w:tc>
        <w:tc>
          <w:tcPr>
            <w:tcW w:w="2369" w:type="pct"/>
            <w:shd w:val="clear" w:color="auto" w:fill="auto"/>
          </w:tcPr>
          <w:p w14:paraId="1AE2A9C2"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049749E7" w14:textId="786CDA2D"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9V2xrXV","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42BA79DD" w14:textId="77777777" w:rsidTr="00A4263A">
        <w:trPr>
          <w:trHeight w:val="288"/>
          <w:jc w:val="center"/>
        </w:trPr>
        <w:tc>
          <w:tcPr>
            <w:tcW w:w="538" w:type="pct"/>
          </w:tcPr>
          <w:p w14:paraId="42E03F4C"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FE9161C"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hpcC</w:t>
            </w:r>
          </w:p>
        </w:tc>
        <w:tc>
          <w:tcPr>
            <w:tcW w:w="2369" w:type="pct"/>
            <w:shd w:val="clear" w:color="auto" w:fill="auto"/>
          </w:tcPr>
          <w:p w14:paraId="1C01FF4C"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13ABD942" w14:textId="3A00E634"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eucP7Rx","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55F054A6" w14:textId="77777777" w:rsidTr="00A4263A">
        <w:trPr>
          <w:trHeight w:val="288"/>
          <w:jc w:val="center"/>
        </w:trPr>
        <w:tc>
          <w:tcPr>
            <w:tcW w:w="538" w:type="pct"/>
          </w:tcPr>
          <w:p w14:paraId="06E1F8AB"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60D6262"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lpdC</w:t>
            </w:r>
          </w:p>
        </w:tc>
        <w:tc>
          <w:tcPr>
            <w:tcW w:w="2369" w:type="pct"/>
            <w:shd w:val="clear" w:color="auto" w:fill="auto"/>
          </w:tcPr>
          <w:p w14:paraId="6A840E2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sz w:val="24"/>
                <w:szCs w:val="24"/>
              </w:rPr>
              <w:t>Bacterial consortium</w:t>
            </w:r>
          </w:p>
        </w:tc>
        <w:tc>
          <w:tcPr>
            <w:tcW w:w="762" w:type="pct"/>
            <w:shd w:val="clear" w:color="auto" w:fill="auto"/>
          </w:tcPr>
          <w:p w14:paraId="67201C73" w14:textId="518658D5"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ZXTYBhG","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5819888E" w14:textId="77777777" w:rsidTr="00A4263A">
        <w:trPr>
          <w:trHeight w:val="288"/>
          <w:jc w:val="center"/>
        </w:trPr>
        <w:tc>
          <w:tcPr>
            <w:tcW w:w="538" w:type="pct"/>
          </w:tcPr>
          <w:p w14:paraId="7FEC3B3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4A8C82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hpA</w:t>
            </w:r>
          </w:p>
        </w:tc>
        <w:tc>
          <w:tcPr>
            <w:tcW w:w="2369" w:type="pct"/>
            <w:shd w:val="clear" w:color="auto" w:fill="auto"/>
          </w:tcPr>
          <w:p w14:paraId="7A138743"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5A390249" w14:textId="701118A6"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8veCj4K","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5315B0F0" w14:textId="77777777" w:rsidTr="00A4263A">
        <w:trPr>
          <w:trHeight w:val="288"/>
          <w:jc w:val="center"/>
        </w:trPr>
        <w:tc>
          <w:tcPr>
            <w:tcW w:w="538" w:type="pct"/>
          </w:tcPr>
          <w:p w14:paraId="669887D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04A08EF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hpB</w:t>
            </w:r>
          </w:p>
        </w:tc>
        <w:tc>
          <w:tcPr>
            <w:tcW w:w="2369" w:type="pct"/>
            <w:shd w:val="clear" w:color="auto" w:fill="auto"/>
          </w:tcPr>
          <w:p w14:paraId="1E9A3CC1"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1E197E79" w14:textId="5F904E66"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zYNkqUn","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290BD937" w14:textId="77777777" w:rsidTr="00A4263A">
        <w:trPr>
          <w:trHeight w:val="288"/>
          <w:jc w:val="center"/>
        </w:trPr>
        <w:tc>
          <w:tcPr>
            <w:tcW w:w="538" w:type="pct"/>
          </w:tcPr>
          <w:p w14:paraId="0231BDE2"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494E40A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hpC</w:t>
            </w:r>
          </w:p>
        </w:tc>
        <w:tc>
          <w:tcPr>
            <w:tcW w:w="2369" w:type="pct"/>
            <w:shd w:val="clear" w:color="auto" w:fill="auto"/>
          </w:tcPr>
          <w:p w14:paraId="5A12E6F7"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2233673A" w14:textId="2A880CC1"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ImnXtf","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2268806B" w14:textId="77777777" w:rsidTr="00A4263A">
        <w:trPr>
          <w:trHeight w:val="288"/>
          <w:jc w:val="center"/>
        </w:trPr>
        <w:tc>
          <w:tcPr>
            <w:tcW w:w="538" w:type="pct"/>
          </w:tcPr>
          <w:p w14:paraId="4698CED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6F4439B0"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nagH</w:t>
            </w:r>
          </w:p>
        </w:tc>
        <w:tc>
          <w:tcPr>
            <w:tcW w:w="2369" w:type="pct"/>
            <w:shd w:val="clear" w:color="auto" w:fill="auto"/>
          </w:tcPr>
          <w:p w14:paraId="2766137E"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12069AAC" w14:textId="3ECF004E"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95IUCTM","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7391E934" w14:textId="77777777" w:rsidTr="00A4263A">
        <w:trPr>
          <w:trHeight w:val="288"/>
          <w:jc w:val="center"/>
        </w:trPr>
        <w:tc>
          <w:tcPr>
            <w:tcW w:w="538" w:type="pct"/>
          </w:tcPr>
          <w:p w14:paraId="1E134ABC"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6526DB2C"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nahD</w:t>
            </w:r>
          </w:p>
        </w:tc>
        <w:tc>
          <w:tcPr>
            <w:tcW w:w="2369" w:type="pct"/>
            <w:shd w:val="clear" w:color="auto" w:fill="auto"/>
          </w:tcPr>
          <w:p w14:paraId="1EB30EC3"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564A1845" w14:textId="1A182C41"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FHPXotG","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605C9FE4" w14:textId="77777777" w:rsidTr="00A4263A">
        <w:trPr>
          <w:trHeight w:val="288"/>
          <w:jc w:val="center"/>
        </w:trPr>
        <w:tc>
          <w:tcPr>
            <w:tcW w:w="538" w:type="pct"/>
          </w:tcPr>
          <w:p w14:paraId="3FAC5D7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52895ABE"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nahO</w:t>
            </w:r>
          </w:p>
        </w:tc>
        <w:tc>
          <w:tcPr>
            <w:tcW w:w="2369" w:type="pct"/>
            <w:shd w:val="clear" w:color="auto" w:fill="auto"/>
          </w:tcPr>
          <w:p w14:paraId="7A6B08AE"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7738FD5C" w14:textId="6064EEAB"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FQLpvH6","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01DE53E4" w14:textId="77777777" w:rsidTr="00A4263A">
        <w:trPr>
          <w:trHeight w:val="288"/>
          <w:jc w:val="center"/>
        </w:trPr>
        <w:tc>
          <w:tcPr>
            <w:tcW w:w="538" w:type="pct"/>
          </w:tcPr>
          <w:p w14:paraId="5C6ED634"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31C63B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tesE</w:t>
            </w:r>
          </w:p>
        </w:tc>
        <w:tc>
          <w:tcPr>
            <w:tcW w:w="2369" w:type="pct"/>
            <w:shd w:val="clear" w:color="auto" w:fill="auto"/>
          </w:tcPr>
          <w:p w14:paraId="1329CFE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nterobacter, Pseudomonas, Acinetobacter</w:t>
            </w:r>
          </w:p>
        </w:tc>
        <w:tc>
          <w:tcPr>
            <w:tcW w:w="762" w:type="pct"/>
            <w:shd w:val="clear" w:color="auto" w:fill="auto"/>
          </w:tcPr>
          <w:p w14:paraId="461A8147" w14:textId="16DDAD1B"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deWYF82","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69612BB4" w14:textId="77777777" w:rsidTr="00A4263A">
        <w:trPr>
          <w:trHeight w:val="288"/>
          <w:jc w:val="center"/>
        </w:trPr>
        <w:tc>
          <w:tcPr>
            <w:tcW w:w="538" w:type="pct"/>
          </w:tcPr>
          <w:p w14:paraId="4945162A"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A7015E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tphA1</w:t>
            </w:r>
          </w:p>
        </w:tc>
        <w:tc>
          <w:tcPr>
            <w:tcW w:w="2369" w:type="pct"/>
            <w:shd w:val="clear" w:color="auto" w:fill="auto"/>
          </w:tcPr>
          <w:p w14:paraId="3905758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sz w:val="24"/>
                <w:szCs w:val="24"/>
              </w:rPr>
              <w:t>Bacterial consortium</w:t>
            </w:r>
          </w:p>
        </w:tc>
        <w:tc>
          <w:tcPr>
            <w:tcW w:w="762" w:type="pct"/>
            <w:shd w:val="clear" w:color="auto" w:fill="auto"/>
          </w:tcPr>
          <w:p w14:paraId="217A3C1F" w14:textId="3CE4C993"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tifYFho","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05E4F227" w14:textId="77777777" w:rsidTr="00A4263A">
        <w:trPr>
          <w:trHeight w:val="288"/>
          <w:jc w:val="center"/>
        </w:trPr>
        <w:tc>
          <w:tcPr>
            <w:tcW w:w="538" w:type="pct"/>
          </w:tcPr>
          <w:p w14:paraId="4FD68C4E"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74D16619"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tphA2</w:t>
            </w:r>
          </w:p>
        </w:tc>
        <w:tc>
          <w:tcPr>
            <w:tcW w:w="2369" w:type="pct"/>
            <w:shd w:val="clear" w:color="auto" w:fill="auto"/>
          </w:tcPr>
          <w:p w14:paraId="2046BE27"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sz w:val="24"/>
                <w:szCs w:val="24"/>
              </w:rPr>
              <w:t>Bacterial consortium</w:t>
            </w:r>
          </w:p>
        </w:tc>
        <w:tc>
          <w:tcPr>
            <w:tcW w:w="762" w:type="pct"/>
            <w:shd w:val="clear" w:color="auto" w:fill="auto"/>
          </w:tcPr>
          <w:p w14:paraId="54F99564" w14:textId="19B2AFDB"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NjT9O07","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6F4ED914" w14:textId="77777777" w:rsidTr="00A4263A">
        <w:trPr>
          <w:trHeight w:val="288"/>
          <w:jc w:val="center"/>
        </w:trPr>
        <w:tc>
          <w:tcPr>
            <w:tcW w:w="538" w:type="pct"/>
          </w:tcPr>
          <w:p w14:paraId="3B2A66F5"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64BCA5F6"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tphA3</w:t>
            </w:r>
          </w:p>
        </w:tc>
        <w:tc>
          <w:tcPr>
            <w:tcW w:w="2369" w:type="pct"/>
            <w:shd w:val="clear" w:color="auto" w:fill="auto"/>
          </w:tcPr>
          <w:p w14:paraId="3437A9DB"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sz w:val="24"/>
                <w:szCs w:val="24"/>
              </w:rPr>
              <w:t>Bacterial consortium</w:t>
            </w:r>
          </w:p>
        </w:tc>
        <w:tc>
          <w:tcPr>
            <w:tcW w:w="762" w:type="pct"/>
            <w:shd w:val="clear" w:color="auto" w:fill="auto"/>
          </w:tcPr>
          <w:p w14:paraId="567C0814" w14:textId="25E854EE"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9EO7Sf3","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60DAD177" w14:textId="77777777" w:rsidTr="00A4263A">
        <w:trPr>
          <w:trHeight w:val="288"/>
          <w:jc w:val="center"/>
        </w:trPr>
        <w:tc>
          <w:tcPr>
            <w:tcW w:w="538" w:type="pct"/>
          </w:tcPr>
          <w:p w14:paraId="3EEAD11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5164773C"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xylG</w:t>
            </w:r>
          </w:p>
        </w:tc>
        <w:tc>
          <w:tcPr>
            <w:tcW w:w="2369" w:type="pct"/>
            <w:shd w:val="clear" w:color="auto" w:fill="auto"/>
          </w:tcPr>
          <w:p w14:paraId="163F19C2"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sz w:val="24"/>
                <w:szCs w:val="24"/>
              </w:rPr>
              <w:t>Bacterial consortium</w:t>
            </w:r>
          </w:p>
        </w:tc>
        <w:tc>
          <w:tcPr>
            <w:tcW w:w="762" w:type="pct"/>
            <w:shd w:val="clear" w:color="auto" w:fill="auto"/>
          </w:tcPr>
          <w:p w14:paraId="0DCBDC9B" w14:textId="541F2B58"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zSxGqRX","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6B2E2D78" w14:textId="77777777" w:rsidTr="00A4263A">
        <w:trPr>
          <w:trHeight w:val="288"/>
          <w:jc w:val="center"/>
        </w:trPr>
        <w:tc>
          <w:tcPr>
            <w:tcW w:w="538" w:type="pct"/>
          </w:tcPr>
          <w:p w14:paraId="45A2B40C"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0DE206D4"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aliA</w:t>
            </w:r>
          </w:p>
        </w:tc>
        <w:tc>
          <w:tcPr>
            <w:tcW w:w="2369" w:type="pct"/>
            <w:shd w:val="clear" w:color="auto" w:fill="auto"/>
          </w:tcPr>
          <w:p w14:paraId="332CBE0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 citronellolis</w:t>
            </w:r>
          </w:p>
        </w:tc>
        <w:tc>
          <w:tcPr>
            <w:tcW w:w="762" w:type="pct"/>
            <w:shd w:val="clear" w:color="auto" w:fill="auto"/>
          </w:tcPr>
          <w:p w14:paraId="568298D6" w14:textId="509BC16D"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el4QoZx","properties":{"formattedCitation":"[46]","plainCitation":"[46]","noteIndex":0},"citationItems":[{"id":5602,"uris":["http://zotero.org/users/local/tLbKPnjF/items/8DPETAN3"],"itemData":{"id":5602,"type":"article-journal","container-title":"Scientific Reports","DOI":"10.1038/s41598-024-78564-3","ISSN":"2045-2322","issue":"1","journalAbbreviation":"Sci Rep","language":"en","note":"number: 1","page":"30685","source":"DOI.org (Crossref)","title":"Whole genome analysis of 26 bacterial strains reveals aromatic and hydrocarbon degrading enzymes from diverse environmental soil samples","volume":"14","author":[{"family":"Hossain","given":"Md Shakhawat"},{"family":"Iken","given":"Brian"},{"family":"Iyer","given":"Rupa"}],"issued":{"date-parts":[["2024",12,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6]</w:t>
            </w:r>
            <w:r w:rsidRPr="002416CB">
              <w:rPr>
                <w:rFonts w:ascii="Times New Roman" w:hAnsi="Times New Roman" w:cs="Times New Roman"/>
                <w:sz w:val="24"/>
                <w:szCs w:val="24"/>
              </w:rPr>
              <w:fldChar w:fldCharType="end"/>
            </w:r>
          </w:p>
        </w:tc>
      </w:tr>
      <w:tr w:rsidR="00A4263A" w:rsidRPr="00AF4240" w14:paraId="58CD7213" w14:textId="77777777" w:rsidTr="00A4263A">
        <w:trPr>
          <w:trHeight w:val="288"/>
          <w:jc w:val="center"/>
        </w:trPr>
        <w:tc>
          <w:tcPr>
            <w:tcW w:w="538" w:type="pct"/>
            <w:shd w:val="clear" w:color="000000" w:fill="FFFFFF"/>
          </w:tcPr>
          <w:p w14:paraId="65934BBA"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5ECD1794"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flD</w:t>
            </w:r>
          </w:p>
        </w:tc>
        <w:tc>
          <w:tcPr>
            <w:tcW w:w="2369" w:type="pct"/>
            <w:shd w:val="clear" w:color="000000" w:fill="FFFFFF"/>
          </w:tcPr>
          <w:p w14:paraId="7D0E7003"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oorella mulderi</w:t>
            </w:r>
          </w:p>
        </w:tc>
        <w:tc>
          <w:tcPr>
            <w:tcW w:w="762" w:type="pct"/>
            <w:shd w:val="clear" w:color="000000" w:fill="FFFFFF"/>
          </w:tcPr>
          <w:p w14:paraId="2DEC2ED5" w14:textId="37D937DE"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dmff02co4","properties":{"formattedCitation":"[47]","plainCitation":"[47]","noteIndex":0},"citationItems":[{"id":5907,"uris":["http://zotero.org/users/local/tLbKPnjF/items/8AW7GTPV"],"itemData":{"id":5907,"type":"article-journal","container-title":"Microbiome","DOI":"10.1186/s40168-019-0652-3","ISSN":"2049-2618","issue":"1","journalAbbreviation":"Microbiome","language":"en","note":"number: 1","page":"47","source":"DOI.org (Crossref)","title":"Proliferation of hydrocarbon-degrading microbes at the bottom of the Mariana Trench","volume":"7","author":[{"family":"Liu","given":"Jiwen"},{"family":"Zheng","given":"Yanfen"},{"family":"Lin","given":"Heyu"},{"family":"Wang","given":"Xuchen"},{"family":"Li","given":"Meng"},{"family":"Liu","given":"Yang"},{"family":"Yu","given":"Meng"},{"family":"Zhao","given":"Meixun"},{"family":"Pedentchouk","given":"Nikolai"},{"family":"Lea-Smith","given":"David J."},{"family":"Todd","given":"Jonathan D."},{"family":"Magill","given":"Clayton R."},{"family":"Zhang","given":"Wei-Jia"},{"family":"Zhou","given":"Shun"},{"family":"Song","given":"Delei"},{"family":"Zhong","given":"Haohui"},{"family":"Xin","given":"Yu"},{"family":"Yu","given":"Min"},{"family":"Tian","given":"Jiwei"},{"family":"Zhang","given":"Xiao-Hua"}],"issued":{"date-parts":[["2019",12]]}}}],"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7]</w:t>
            </w:r>
            <w:r w:rsidRPr="002416CB">
              <w:rPr>
                <w:rFonts w:ascii="Times New Roman" w:hAnsi="Times New Roman" w:cs="Times New Roman"/>
                <w:sz w:val="24"/>
                <w:szCs w:val="24"/>
              </w:rPr>
              <w:fldChar w:fldCharType="end"/>
            </w:r>
          </w:p>
        </w:tc>
      </w:tr>
      <w:tr w:rsidR="00A4263A" w:rsidRPr="00AF4240" w14:paraId="71684543" w14:textId="77777777" w:rsidTr="00A4263A">
        <w:trPr>
          <w:trHeight w:val="288"/>
          <w:jc w:val="center"/>
        </w:trPr>
        <w:tc>
          <w:tcPr>
            <w:tcW w:w="538" w:type="pct"/>
          </w:tcPr>
          <w:p w14:paraId="5C9E34CB"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C5C2D2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spC</w:t>
            </w:r>
          </w:p>
        </w:tc>
        <w:tc>
          <w:tcPr>
            <w:tcW w:w="2369" w:type="pct"/>
            <w:shd w:val="clear" w:color="auto" w:fill="auto"/>
            <w:vAlign w:val="center"/>
            <w:hideMark/>
          </w:tcPr>
          <w:p w14:paraId="373E2AF5"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Style w:val="Emphasis"/>
                <w:rFonts w:ascii="Times New Roman" w:hAnsi="Times New Roman" w:cs="Times New Roman"/>
                <w:sz w:val="24"/>
                <w:szCs w:val="24"/>
                <w:bdr w:val="none" w:sz="0" w:space="0" w:color="auto" w:frame="1"/>
                <w:shd w:val="clear" w:color="auto" w:fill="FFFFFF"/>
              </w:rPr>
              <w:t>Pyrococcus furiosus</w:t>
            </w:r>
          </w:p>
        </w:tc>
        <w:tc>
          <w:tcPr>
            <w:tcW w:w="762" w:type="pct"/>
            <w:shd w:val="clear" w:color="auto" w:fill="auto"/>
            <w:vAlign w:val="center"/>
            <w:hideMark/>
          </w:tcPr>
          <w:p w14:paraId="6702CC66" w14:textId="076F0055"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YxYY8qYd","properties":{"formattedCitation":"[48]","plainCitation":"[48]","noteIndex":0},"citationItems":[{"id":6731,"uris":["http://zotero.org/users/local/tLbKPnjF/items/UU4JKXW9"],"itemData":{"id":6731,"type":"article-journal","abstract":"Abstract\n            Asgard archaea are widely distributed in anaerobic environments. Previous studies revealed the potential capability of Asgard archaea to utilize various organic substrates including proteins, carbohydrates, fatty acids, amino acids and hydrocarbons, suggesting that Asgard archaea play an important role in sediment carbon cycling. Here, we describe a previously unrecognized archaeal phylum, Hermodarchaeota, affiliated with the Asgard superphylum. The genomes of these archaea were recovered from metagenomes generated from mangrove sediments, and were found to encode alkyl/benzyl-succinate synthases and their activating enzymes that are similar to those identified in alkane-degrading sulfate-reducing bacteria. Hermodarchaeota also encode enzymes potentially involved in alkyl-coenzyme A and benzoyl-coenzyme A oxidation, the Wood–Ljungdahl pathway and nitrate reduction. These results indicate that members of this phylum have the potential to strictly anaerobically degrade alkanes and aromatic compounds, coupling the reduction of nitrate. By screening Sequence Read Archive, additional genes encoding 16S rRNA and alkyl/benzyl-succinate synthases analogous to those in Hermodarchaeota were identified in metagenomic datasets from a wide range of marine and freshwater sediments. These findings suggest that Asgard archaea capable of degrading alkanes and aromatics via formation of alkyl/benzyl-substituted succinates are ubiquitous in sediments.","container-title":"The ISME Journal","DOI":"10.1038/s41396-020-00890-x","ISSN":"1751-7362, 1751-7370","issue":"6","language":"en","license":"https://creativecommons.org/licenses/by/4.0/","note":"number: 6","page":"1826-1843","source":"DOI.org (Crossref)","title":"Newly discovered Asgard archaea Hermodarchaeota potentially degrade alkanes and aromatics via alkyl/benzyl-succinate synthase and benzoyl-CoA pathway","volume":"15","author":[{"family":"Zhang","given":"Jia-Wei"},{"family":"Dong","given":"Hong-Po"},{"family":"Hou","given":"Li-Jun"},{"family":"Liu","given":"Yang"},{"family":"Ou","given":"Ya-Fei"},{"family":"Zheng","given":"Yan-Ling"},{"family":"Han","given":"Ping"},{"family":"Liang","given":"Xia"},{"family":"Yin","given":"Guo-Yu"},{"family":"Wu","given":"Dian-Ming"},{"family":"Liu","given":"Min"},{"family":"Li","given":"Meng"}],"issued":{"date-parts":[["2021",6,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48]</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AF4E242" w14:textId="77777777" w:rsidTr="00A4263A">
        <w:trPr>
          <w:trHeight w:val="288"/>
          <w:jc w:val="center"/>
        </w:trPr>
        <w:tc>
          <w:tcPr>
            <w:tcW w:w="538" w:type="pct"/>
          </w:tcPr>
          <w:p w14:paraId="4835FDDF"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A592874"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sr</w:t>
            </w:r>
          </w:p>
        </w:tc>
        <w:tc>
          <w:tcPr>
            <w:tcW w:w="2369" w:type="pct"/>
            <w:shd w:val="clear" w:color="auto" w:fill="auto"/>
            <w:vAlign w:val="center"/>
            <w:hideMark/>
          </w:tcPr>
          <w:p w14:paraId="2971DF2E"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Style w:val="Emphasis"/>
                <w:rFonts w:ascii="Times New Roman" w:hAnsi="Times New Roman" w:cs="Times New Roman"/>
                <w:sz w:val="24"/>
                <w:szCs w:val="24"/>
                <w:bdr w:val="none" w:sz="0" w:space="0" w:color="auto" w:frame="1"/>
                <w:shd w:val="clear" w:color="auto" w:fill="FFFFFF"/>
              </w:rPr>
              <w:t>Pyrococcus furiosus</w:t>
            </w:r>
          </w:p>
        </w:tc>
        <w:tc>
          <w:tcPr>
            <w:tcW w:w="762" w:type="pct"/>
            <w:shd w:val="clear" w:color="auto" w:fill="auto"/>
            <w:hideMark/>
          </w:tcPr>
          <w:p w14:paraId="108BB6EA" w14:textId="1478FCC3"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pgWSTZfL","properties":{"formattedCitation":"[48]","plainCitation":"[48]","noteIndex":0},"citationItems":[{"id":6731,"uris":["http://zotero.org/users/local/tLbKPnjF/items/UU4JKXW9"],"itemData":{"id":6731,"type":"article-journal","abstract":"Abstract\n            Asgard archaea are widely distributed in anaerobic environments. Previous studies revealed the potential capability of Asgard archaea to utilize various organic substrates including proteins, carbohydrates, fatty acids, amino acids and hydrocarbons, suggesting that Asgard archaea play an important role in sediment carbon cycling. Here, we describe a previously unrecognized archaeal phylum, Hermodarchaeota, affiliated with the Asgard superphylum. The genomes of these archaea were recovered from metagenomes generated from mangrove sediments, and were found to encode alkyl/benzyl-succinate synthases and their activating enzymes that are similar to those identified in alkane-degrading sulfate-reducing bacteria. Hermodarchaeota also encode enzymes potentially involved in alkyl-coenzyme A and benzoyl-coenzyme A oxidation, the Wood–Ljungdahl pathway and nitrate reduction. These results indicate that members of this phylum have the potential to strictly anaerobically degrade alkanes and aromatic compounds, coupling the reduction of nitrate. By screening Sequence Read Archive, additional genes encoding 16S rRNA and alkyl/benzyl-succinate synthases analogous to those in Hermodarchaeota were identified in metagenomic datasets from a wide range of marine and freshwater sediments. These findings suggest that Asgard archaea capable of degrading alkanes and aromatics via formation of alkyl/benzyl-substituted succinates are ubiquitous in sediments.","container-title":"The ISME Journal","DOI":"10.1038/s41396-020-00890-x","ISSN":"1751-7362, 1751-7370","issue":"6","language":"en","license":"https://creativecommons.org/licenses/by/4.0/","note":"number: 6","page":"1826-1843","source":"DOI.org (Crossref)","title":"Newly discovered Asgard archaea Hermodarchaeota potentially degrade alkanes and aromatics via alkyl/benzyl-succinate synthase and benzoyl-CoA pathway","volume":"15","author":[{"family":"Zhang","given":"Jia-Wei"},{"family":"Dong","given":"Hong-Po"},{"family":"Hou","given":"Li-Jun"},{"family":"Liu","given":"Yang"},{"family":"Ou","given":"Ya-Fei"},{"family":"Zheng","given":"Yan-Ling"},{"family":"Han","given":"Ping"},{"family":"Liang","given":"Xia"},{"family":"Yin","given":"Guo-Yu"},{"family":"Wu","given":"Dian-Ming"},{"family":"Liu","given":"Min"},{"family":"Li","given":"Meng"}],"issued":{"date-parts":[["2021",6,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48]</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806BCDD" w14:textId="77777777" w:rsidTr="00A4263A">
        <w:trPr>
          <w:trHeight w:val="288"/>
          <w:jc w:val="center"/>
        </w:trPr>
        <w:tc>
          <w:tcPr>
            <w:tcW w:w="538" w:type="pct"/>
          </w:tcPr>
          <w:p w14:paraId="7F98E11A"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700AE90"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ior</w:t>
            </w:r>
          </w:p>
        </w:tc>
        <w:tc>
          <w:tcPr>
            <w:tcW w:w="2369" w:type="pct"/>
            <w:shd w:val="clear" w:color="auto" w:fill="auto"/>
            <w:vAlign w:val="center"/>
            <w:hideMark/>
          </w:tcPr>
          <w:p w14:paraId="60359790"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Style w:val="Emphasis"/>
                <w:rFonts w:ascii="Times New Roman" w:hAnsi="Times New Roman" w:cs="Times New Roman"/>
                <w:sz w:val="24"/>
                <w:szCs w:val="24"/>
                <w:bdr w:val="none" w:sz="0" w:space="0" w:color="auto" w:frame="1"/>
                <w:shd w:val="clear" w:color="auto" w:fill="FFFFFF"/>
              </w:rPr>
              <w:t>Pyrococcus furiosus</w:t>
            </w:r>
          </w:p>
        </w:tc>
        <w:tc>
          <w:tcPr>
            <w:tcW w:w="762" w:type="pct"/>
            <w:shd w:val="clear" w:color="auto" w:fill="auto"/>
            <w:hideMark/>
          </w:tcPr>
          <w:p w14:paraId="03045392" w14:textId="198BF900"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edIpSQCs","properties":{"formattedCitation":"[48]","plainCitation":"[48]","noteIndex":0},"citationItems":[{"id":6731,"uris":["http://zotero.org/users/local/tLbKPnjF/items/UU4JKXW9"],"itemData":{"id":6731,"type":"article-journal","abstract":"Abstract\n            Asgard archaea are widely distributed in anaerobic environments. Previous studies revealed the potential capability of Asgard archaea to utilize various organic substrates including proteins, carbohydrates, fatty acids, amino acids and hydrocarbons, suggesting that Asgard archaea play an important role in sediment carbon cycling. Here, we describe a previously unrecognized archaeal phylum, Hermodarchaeota, affiliated with the Asgard superphylum. The genomes of these archaea were recovered from metagenomes generated from mangrove sediments, and were found to encode alkyl/benzyl-succinate synthases and their activating enzymes that are similar to those identified in alkane-degrading sulfate-reducing bacteria. Hermodarchaeota also encode enzymes potentially involved in alkyl-coenzyme A and benzoyl-coenzyme A oxidation, the Wood–Ljungdahl pathway and nitrate reduction. These results indicate that members of this phylum have the potential to strictly anaerobically degrade alkanes and aromatic compounds, coupling the reduction of nitrate. By screening Sequence Read Archive, additional genes encoding 16S rRNA and alkyl/benzyl-succinate synthases analogous to those in Hermodarchaeota were identified in metagenomic datasets from a wide range of marine and freshwater sediments. These findings suggest that Asgard archaea capable of degrading alkanes and aromatics via formation of alkyl/benzyl-substituted succinates are ubiquitous in sediments.","container-title":"The ISME Journal","DOI":"10.1038/s41396-020-00890-x","ISSN":"1751-7362, 1751-7370","issue":"6","language":"en","license":"https://creativecommons.org/licenses/by/4.0/","note":"number: 6","page":"1826-1843","source":"DOI.org (Crossref)","title":"Newly discovered Asgard archaea Hermodarchaeota potentially degrade alkanes and aromatics via alkyl/benzyl-succinate synthase and benzoyl-CoA pathway","volume":"15","author":[{"family":"Zhang","given":"Jia-Wei"},{"family":"Dong","given":"Hong-Po"},{"family":"Hou","given":"Li-Jun"},{"family":"Liu","given":"Yang"},{"family":"Ou","given":"Ya-Fei"},{"family":"Zheng","given":"Yan-Ling"},{"family":"Han","given":"Ping"},{"family":"Liang","given":"Xia"},{"family":"Yin","given":"Guo-Yu"},{"family":"Wu","given":"Dian-Ming"},{"family":"Liu","given":"Min"},{"family":"Li","given":"Meng"}],"issued":{"date-parts":[["2021",6,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48]</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0B960C6" w14:textId="77777777" w:rsidTr="00A4263A">
        <w:trPr>
          <w:trHeight w:val="288"/>
          <w:jc w:val="center"/>
        </w:trPr>
        <w:tc>
          <w:tcPr>
            <w:tcW w:w="538" w:type="pct"/>
          </w:tcPr>
          <w:p w14:paraId="1588464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7FDC48D"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or</w:t>
            </w:r>
          </w:p>
        </w:tc>
        <w:tc>
          <w:tcPr>
            <w:tcW w:w="2369" w:type="pct"/>
            <w:shd w:val="clear" w:color="auto" w:fill="auto"/>
            <w:vAlign w:val="center"/>
            <w:hideMark/>
          </w:tcPr>
          <w:p w14:paraId="4D6A2120"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Style w:val="Emphasis"/>
                <w:rFonts w:ascii="Times New Roman" w:hAnsi="Times New Roman" w:cs="Times New Roman"/>
                <w:sz w:val="24"/>
                <w:szCs w:val="24"/>
                <w:bdr w:val="none" w:sz="0" w:space="0" w:color="auto" w:frame="1"/>
                <w:shd w:val="clear" w:color="auto" w:fill="FFFFFF"/>
              </w:rPr>
              <w:t>Pyrococcus furiosus</w:t>
            </w:r>
          </w:p>
        </w:tc>
        <w:tc>
          <w:tcPr>
            <w:tcW w:w="762" w:type="pct"/>
            <w:shd w:val="clear" w:color="auto" w:fill="auto"/>
            <w:hideMark/>
          </w:tcPr>
          <w:p w14:paraId="7B85A289" w14:textId="7269E94D"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3q8kUIH8","properties":{"formattedCitation":"[48]","plainCitation":"[48]","noteIndex":0},"citationItems":[{"id":6731,"uris":["http://zotero.org/users/local/tLbKPnjF/items/UU4JKXW9"],"itemData":{"id":6731,"type":"article-journal","abstract":"Abstract\n            Asgard archaea are widely distributed in anaerobic environments. Previous studies revealed the potential capability of Asgard archaea to utilize various organic substrates including proteins, carbohydrates, fatty acids, amino acids and hydrocarbons, suggesting that Asgard archaea play an important role in sediment carbon cycling. Here, we describe a previously unrecognized archaeal phylum, Hermodarchaeota, affiliated with the Asgard superphylum. The genomes of these archaea were recovered from metagenomes generated from mangrove sediments, and were found to encode alkyl/benzyl-succinate synthases and their activating enzymes that are similar to those identified in alkane-degrading sulfate-reducing bacteria. Hermodarchaeota also encode enzymes potentially involved in alkyl-coenzyme A and benzoyl-coenzyme A oxidation, the Wood–Ljungdahl pathway and nitrate reduction. These results indicate that members of this phylum have the potential to strictly anaerobically degrade alkanes and aromatic compounds, coupling the reduction of nitrate. By screening Sequence Read Archive, additional genes encoding 16S rRNA and alkyl/benzyl-succinate synthases analogous to those in Hermodarchaeota were identified in metagenomic datasets from a wide range of marine and freshwater sediments. These findings suggest that Asgard archaea capable of degrading alkanes and aromatics via formation of alkyl/benzyl-substituted succinates are ubiquitous in sediments.","container-title":"The ISME Journal","DOI":"10.1038/s41396-020-00890-x","ISSN":"1751-7362, 1751-7370","issue":"6","language":"en","license":"https://creativecommons.org/licenses/by/4.0/","note":"number: 6","page":"1826-1843","source":"DOI.org (Crossref)","title":"Newly discovered Asgard archaea Hermodarchaeota potentially degrade alkanes and aromatics via alkyl/benzyl-succinate synthase and benzoyl-CoA pathway","volume":"15","author":[{"family":"Zhang","given":"Jia-Wei"},{"family":"Dong","given":"Hong-Po"},{"family":"Hou","given":"Li-Jun"},{"family":"Liu","given":"Yang"},{"family":"Ou","given":"Ya-Fei"},{"family":"Zheng","given":"Yan-Ling"},{"family":"Han","given":"Ping"},{"family":"Liang","given":"Xia"},{"family":"Yin","given":"Guo-Yu"},{"family":"Wu","given":"Dian-Ming"},{"family":"Liu","given":"Min"},{"family":"Li","given":"Meng"}],"issued":{"date-parts":[["2021",6,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48]</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69F6012B" w14:textId="77777777" w:rsidTr="00A4263A">
        <w:trPr>
          <w:trHeight w:val="288"/>
          <w:jc w:val="center"/>
        </w:trPr>
        <w:tc>
          <w:tcPr>
            <w:tcW w:w="538" w:type="pct"/>
          </w:tcPr>
          <w:p w14:paraId="72C26145"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61A9000"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vor</w:t>
            </w:r>
          </w:p>
        </w:tc>
        <w:tc>
          <w:tcPr>
            <w:tcW w:w="2369" w:type="pct"/>
            <w:shd w:val="clear" w:color="auto" w:fill="auto"/>
            <w:vAlign w:val="center"/>
            <w:hideMark/>
          </w:tcPr>
          <w:p w14:paraId="64131442"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Style w:val="Emphasis"/>
                <w:rFonts w:ascii="Times New Roman" w:hAnsi="Times New Roman" w:cs="Times New Roman"/>
                <w:sz w:val="24"/>
                <w:szCs w:val="24"/>
                <w:bdr w:val="none" w:sz="0" w:space="0" w:color="auto" w:frame="1"/>
                <w:shd w:val="clear" w:color="auto" w:fill="FFFFFF"/>
              </w:rPr>
              <w:t>Pyrococcus furiosus</w:t>
            </w:r>
          </w:p>
        </w:tc>
        <w:tc>
          <w:tcPr>
            <w:tcW w:w="762" w:type="pct"/>
            <w:shd w:val="clear" w:color="auto" w:fill="auto"/>
            <w:hideMark/>
          </w:tcPr>
          <w:p w14:paraId="4AFD1406" w14:textId="1113E6D9"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omopJzUJ","properties":{"formattedCitation":"[48]","plainCitation":"[48]","noteIndex":0},"citationItems":[{"id":6731,"uris":["http://zotero.org/users/local/tLbKPnjF/items/UU4JKXW9"],"itemData":{"id":6731,"type":"article-journal","abstract":"Abstract\n            Asgard archaea are widely distributed in anaerobic environments. Previous studies revealed the potential capability of Asgard archaea to utilize various organic substrates including proteins, carbohydrates, fatty acids, amino acids and hydrocarbons, suggesting that Asgard archaea play an important role in sediment carbon cycling. Here, we describe a previously unrecognized archaeal phylum, Hermodarchaeota, affiliated with the Asgard superphylum. The genomes of these archaea were recovered from metagenomes generated from mangrove sediments, and were found to encode alkyl/benzyl-succinate synthases and their activating enzymes that are similar to those identified in alkane-degrading sulfate-reducing bacteria. Hermodarchaeota also encode enzymes potentially involved in alkyl-coenzyme A and benzoyl-coenzyme A oxidation, the Wood–Ljungdahl pathway and nitrate reduction. These results indicate that members of this phylum have the potential to strictly anaerobically degrade alkanes and aromatic compounds, coupling the reduction of nitrate. By screening Sequence Read Archive, additional genes encoding 16S rRNA and alkyl/benzyl-succinate synthases analogous to those in Hermodarchaeota were identified in metagenomic datasets from a wide range of marine and freshwater sediments. These findings suggest that Asgard archaea capable of degrading alkanes and aromatics via formation of alkyl/benzyl-substituted succinates are ubiquitous in sediments.","container-title":"The ISME Journal","DOI":"10.1038/s41396-020-00890-x","ISSN":"1751-7362, 1751-7370","issue":"6","language":"en","license":"https://creativecommons.org/licenses/by/4.0/","note":"number: 6","page":"1826-1843","source":"DOI.org (Crossref)","title":"Newly discovered Asgard archaea Hermodarchaeota potentially degrade alkanes and aromatics via alkyl/benzyl-succinate synthase and benzoyl-CoA pathway","volume":"15","author":[{"family":"Zhang","given":"Jia-Wei"},{"family":"Dong","given":"Hong-Po"},{"family":"Hou","given":"Li-Jun"},{"family":"Liu","given":"Yang"},{"family":"Ou","given":"Ya-Fei"},{"family":"Zheng","given":"Yan-Ling"},{"family":"Han","given":"Ping"},{"family":"Liang","given":"Xia"},{"family":"Yin","given":"Guo-Yu"},{"family":"Wu","given":"Dian-Ming"},{"family":"Liu","given":"Min"},{"family":"Li","given":"Meng"}],"issued":{"date-parts":[["2021",6,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48]</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62496B30" w14:textId="77777777" w:rsidTr="00A4263A">
        <w:trPr>
          <w:trHeight w:val="288"/>
          <w:jc w:val="center"/>
        </w:trPr>
        <w:tc>
          <w:tcPr>
            <w:tcW w:w="538" w:type="pct"/>
          </w:tcPr>
          <w:p w14:paraId="1D97CA6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633CADF4"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sacB</w:t>
            </w:r>
          </w:p>
        </w:tc>
        <w:tc>
          <w:tcPr>
            <w:tcW w:w="2369" w:type="pct"/>
            <w:shd w:val="clear" w:color="auto" w:fill="auto"/>
          </w:tcPr>
          <w:p w14:paraId="29EA4FFF"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acillus subtilis</w:t>
            </w:r>
          </w:p>
        </w:tc>
        <w:tc>
          <w:tcPr>
            <w:tcW w:w="762" w:type="pct"/>
            <w:shd w:val="clear" w:color="auto" w:fill="auto"/>
          </w:tcPr>
          <w:p w14:paraId="1D0BA1C3" w14:textId="4AFCD223"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7lkit2ahk","properties":{"formattedCitation":"[49]","plainCitation":"[49]","noteIndex":0},"citationItems":[{"id":5670,"uris":["http://zotero.org/users/local/tLbKPnjF/items/LQI3PZ4U"],"itemData":{"id":5670,"type":"article-journal","abstract":"The expression of the structural gene (sacB) encoding Bacillus subtilis levansucrase in two gram-positive soil bacteria, Corynebacterium glutamicum ATCC 13032 and Streptomyces lividans 1326, was investigated. sacB expression in the presence of sucrose is lethal to C. glutamicum but not to S. lividans. While S. lividans secretes levansucrase into the medium, we could show that the enzyme is retained by C. glutamicum cells. Our results imply that the sacB gene can be used as a positive selection system in coryneform bacteria.","container-title":"Journal of Bacteriology","DOI":"10.1128/jb.174.16.5462-5465.1992","ISSN":"0021-9193, 1098-5530","issue":"16","journalAbbreviation":"J Bacteriol","language":"en","note":"number: 16","page":"5462-5465","source":"DOI.org (Crossref)","title":"Expression of the Bacillus subtilis sacB gene leads to sucrose sensitivity in the gram-positive bacterium Corynebacterium glutamicum but not in Streptomyces lividans","volume":"174","author":[{"family":"Jäger","given":"W"},{"family":"Schäfer","given":"A"},{"family":"Pühler","given":"A"},{"family":"Labes","given":"G"},{"family":"Wohlleben","given":"W"}],"issued":{"date-parts":[["1992",8]]}}}],"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49]</w:t>
            </w:r>
            <w:r w:rsidRPr="002416CB">
              <w:rPr>
                <w:rFonts w:ascii="Times New Roman" w:hAnsi="Times New Roman" w:cs="Times New Roman"/>
                <w:sz w:val="24"/>
                <w:szCs w:val="24"/>
              </w:rPr>
              <w:fldChar w:fldCharType="end"/>
            </w:r>
          </w:p>
        </w:tc>
      </w:tr>
      <w:tr w:rsidR="00A4263A" w:rsidRPr="00AF4240" w14:paraId="28C038C9" w14:textId="77777777" w:rsidTr="00A4263A">
        <w:trPr>
          <w:trHeight w:val="288"/>
          <w:jc w:val="center"/>
        </w:trPr>
        <w:tc>
          <w:tcPr>
            <w:tcW w:w="538" w:type="pct"/>
          </w:tcPr>
          <w:p w14:paraId="32ABE51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07809314"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rhlI</w:t>
            </w:r>
          </w:p>
        </w:tc>
        <w:tc>
          <w:tcPr>
            <w:tcW w:w="2369" w:type="pct"/>
            <w:shd w:val="clear" w:color="auto" w:fill="auto"/>
          </w:tcPr>
          <w:p w14:paraId="6A971312"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monas sp</w:t>
            </w:r>
          </w:p>
        </w:tc>
        <w:tc>
          <w:tcPr>
            <w:tcW w:w="762" w:type="pct"/>
            <w:shd w:val="clear" w:color="auto" w:fill="auto"/>
          </w:tcPr>
          <w:p w14:paraId="40C38B35" w14:textId="3FDD6FD2"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au4qvmqp3","properties":{"formattedCitation":"[50]","plainCitation":"[50]","noteIndex":0},"citationItems":[{"id":6889,"uris":["http://zotero.org/users/local/tLbKPnjF/items/SM9ZGR5A"],"itemData":{"id":6889,"type":"article-journal","abstract":"Background Aromatic hydrocarbons such as Benzene, Toluene, Ethylbenzene and Xylene (BTEX), give us an environmental challenge. They can be degraded by strains of\n              Pseudomonas aeruginosa\n              , through emulsification (\n              rhl\n              genes) and biodegradation processes. The BTEX tolerance genes (\n              mlaABCD\n              ) may be present in it. The aim of this research was to evaluate, through comparative genomics, the genes of the\n              rhl\n              and\n              mla\n              systems in six strains isolated from hydrocarbon polluted environments. Methods This study examines six Pseudomonas aeruginosa strains isolated from hydrocarbon-contaminated sites in Peru. Each strain shows capabilities like hydrocarbon degradation and heavy metal tolerance. After DNA extraction, sequencing, and quality-controlled assembly, functional genome annotation was performed using BAKTA. Comparative analysis included high-quality\n              Pseudomonas\n              genomes from RefSeq, with ANI metrics to assess genetic similarity. A phylogenetic tree, built from core gene alignment, reveals evolutionary connections and was visualized with iTOL. Results Results showed that all strains had a double copy of the\n              rhlB\n              gene, arranged in the same organization, with\n              rhlABRI\n              genes always adjacent in a 3′-5′ direction. However,\n              rhlG\n              varied in position and orientation among strains, often near\n              rhlC.\n              The C1BHIC5 strain had only one copy of the rhlB gene, and the 3′ – 5 orientation of the\n              rhlG\n              gene was the exception. Most strains had two copies of\n              mlaA\n              ,\n              mlaFEDC\n              , and\n              mlaEFD\n              genes for toluene tolerance, with diverse orientations across strains. High synteny was noted within\n              mla\n              gene blocks. Compared to\n              Pseudomonas putida\n              , where\n              mla\n              genes are positioned between\n              murA\n              and\n              ppcD\n              with an additional toluene tolerance gene (\n              ttg2D\n              ), strains of\n              P. aeruginosa\n              strains display a similar yet distinct gene arrangement. Conclusions In conclusion, the presence of the\n              rhlABC\n              genes in all the strains analyzed and the BTEX tolerance genes allowed us to understand the great ability of\n              P. aeruginosa\n              to survive in polluted environments.","container-title":"F1000Research","DOI":"10.12688/f1000research.158761.1","ISSN":"2046-1402","journalAbbreviation":"F1000Res","language":"en","page":"1519","source":"DOI.org (Crossref)","title":"Comparative Genomics of Genes for rhamnolipid synthesis and monoaromatic hydrocarbon tolerance in environmental strains of Pseudomonas aeruginosa","volume":"13","author":[{"family":"Palomino Huarcaya","given":"Roger A."},{"family":"Castillo-Vilcahuaman","given":"Camila"},{"family":"Martel-Torres","given":"Sandro B."},{"family":"Merino Rafael","given":"Fernando A."},{"family":"Gutiérrez Moreno","given":"Susana M."}],"issued":{"date-parts":[["2024",12,13]]}}}],"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0]</w:t>
            </w:r>
            <w:r w:rsidRPr="002416CB">
              <w:rPr>
                <w:rFonts w:ascii="Times New Roman" w:hAnsi="Times New Roman" w:cs="Times New Roman"/>
                <w:sz w:val="24"/>
                <w:szCs w:val="24"/>
              </w:rPr>
              <w:fldChar w:fldCharType="end"/>
            </w:r>
          </w:p>
        </w:tc>
      </w:tr>
      <w:tr w:rsidR="00A4263A" w:rsidRPr="00AF4240" w14:paraId="6526E9FF" w14:textId="77777777" w:rsidTr="00A4263A">
        <w:trPr>
          <w:trHeight w:val="288"/>
          <w:jc w:val="center"/>
        </w:trPr>
        <w:tc>
          <w:tcPr>
            <w:tcW w:w="538" w:type="pct"/>
            <w:shd w:val="clear" w:color="000000" w:fill="FFFFFF"/>
          </w:tcPr>
          <w:p w14:paraId="7825015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3EB04EE0"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rPr>
              <w:t>TmoB_BmoB</w:t>
            </w:r>
          </w:p>
        </w:tc>
        <w:tc>
          <w:tcPr>
            <w:tcW w:w="2369" w:type="pct"/>
            <w:shd w:val="clear" w:color="000000" w:fill="FFFFFF"/>
          </w:tcPr>
          <w:p w14:paraId="0CCEC81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rPr>
              <w:t>Pseudoxanthomonas spadix</w:t>
            </w:r>
          </w:p>
        </w:tc>
        <w:tc>
          <w:tcPr>
            <w:tcW w:w="762" w:type="pct"/>
            <w:shd w:val="clear" w:color="000000" w:fill="FFFFFF"/>
          </w:tcPr>
          <w:p w14:paraId="73DFA0C0" w14:textId="7399C2FC" w:rsidR="00A4263A" w:rsidRPr="002416CB" w:rsidRDefault="00A4263A" w:rsidP="00A4263A">
            <w:pPr>
              <w:spacing w:after="0" w:line="276" w:lineRule="auto"/>
              <w:jc w:val="center"/>
              <w:rPr>
                <w:rFonts w:ascii="Times New Roman" w:eastAsia="Times New Roman" w:hAnsi="Times New Roman" w:cs="Times New Roman"/>
                <w:kern w:val="0"/>
                <w:sz w:val="24"/>
                <w:szCs w:val="24"/>
                <w:u w:val="single"/>
                <w:lang w:eastAsia="en-IN"/>
                <w14:ligatures w14:val="none"/>
              </w:rPr>
            </w:pPr>
            <w:r>
              <w:rPr>
                <w:rFonts w:ascii="Times New Roman" w:eastAsia="Times New Roman" w:hAnsi="Times New Roman" w:cs="Times New Roman"/>
                <w:kern w:val="0"/>
                <w:sz w:val="24"/>
                <w:szCs w:val="24"/>
                <w:u w:val="single"/>
                <w:lang w:eastAsia="en-IN"/>
                <w14:ligatures w14:val="none"/>
              </w:rPr>
              <w:t xml:space="preserve">    </w:t>
            </w: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a1cnlfej236","properties":{"formattedCitation":"[51]","plainCitation":"[51]","noteIndex":0},"citationItems":[{"id":4265,"uris":["http://zotero.org/users/local/tLbKPnjF/items/K2L2DPF5"],"itemData":{"id":4265,"type":"article-journal","abstract":"Many pathways for hydrocarbon degradation have been discovered, yet there are no dedicated tools to identify and predict the hydrocarbon degradation potential of microbial genomes and metagenomes. Here we present the Calgary approach to ANnoTating HYDrocarbon degradation genes (CANT-HYD), a database of 37 HMMs of marker genes involved in anaerobic and aerobic degradation pathways of aliphatic and aromatic hydrocarbons. Using this database, we identify understudied or overlooked hydrocarbon degradation potential in many phyla. We also demonstrate its application in analyzing high-throughput sequence data by predicting hydrocarbon utilization in large metagenomic datasets from diverse environments. CANT-HYD is available at\n              https://github.com/dgittins/CANT-HYD-HydrocarbonBiodegradation\n              .","container-title":"Frontiers in Microbiology","DOI":"10.3389/fmicb.2021.764058","ISSN":"1664-302X","journalAbbreviation":"Front. Microbiol.","page":"764058","source":"DOI.org (Crossref)","title":"CANT-HYD: A Curated Database of Phylogeny-Derived Hidden Markov Models for Annotation of Marker Genes Involved in Hydrocarbon Degradation","title-short":"CANT-HYD","volume":"12","author":[{"family":"Khot","given":"Varada"},{"family":"Zorz","given":"Jackie"},{"family":"Gittins","given":"Daniel A."},{"family":"Chakraborty","given":"Anirban"},{"family":"Bell","given":"Emma"},{"family":"Bautista","given":"María A."},{"family":"Paquette","given":"Alexandre J."},{"family":"Hawley","given":"Alyse K."},{"family":"Novotnik","given":"Breda"},{"family":"Hubert","given":"Casey R. J."},{"family":"Strous","given":"Marc"},{"family":"Bhatnagar","given":"Srijak"}],"issued":{"date-parts":[["2022",1,7]]}}}],"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51]</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1F48FC37" w14:textId="77777777" w:rsidTr="00A4263A">
        <w:trPr>
          <w:trHeight w:val="288"/>
          <w:jc w:val="center"/>
        </w:trPr>
        <w:tc>
          <w:tcPr>
            <w:tcW w:w="538" w:type="pct"/>
            <w:shd w:val="clear" w:color="000000" w:fill="FFFFFF"/>
          </w:tcPr>
          <w:p w14:paraId="20EBCC6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110D736C"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hdI</w:t>
            </w:r>
          </w:p>
        </w:tc>
        <w:tc>
          <w:tcPr>
            <w:tcW w:w="2369" w:type="pct"/>
            <w:shd w:val="clear" w:color="000000" w:fill="FFFFFF"/>
          </w:tcPr>
          <w:p w14:paraId="4C11AE3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 vanbaalenii PYR-1</w:t>
            </w:r>
          </w:p>
        </w:tc>
        <w:tc>
          <w:tcPr>
            <w:tcW w:w="762" w:type="pct"/>
            <w:shd w:val="clear" w:color="000000" w:fill="FFFFFF"/>
          </w:tcPr>
          <w:p w14:paraId="5D54F507" w14:textId="729FB58B"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ou2uf80s","properties":{"formattedCitation":"[52]","plainCitation":"[52]","noteIndex":0},"citationItems":[{"id":5978,"uris":["http://zotero.org/users/local/tLbKPnjF/items/QDREL6H2"],"itemData":{"id":5978,"type":"article-journal","abstract":"ABSTRACT\n            \n              Mycobacterium vanbaalenii\n              PYR-1 was the first bacterium isolated by virtue of its ability to metabolize the high-molecular-weight polycyclic aromatic hydrocarbon (PAH) pyrene. We used metabolic, genomic, and proteomic approaches in this investigation to construct a complete and integrated pyrene degradation pathway for\n              M. vanbaalenii\n              PYR-1. Genome sequence analyses identified genes involved in the pyrene degradation pathway that we have proposed for this bacterium. To identify proteins involved in the degradation, we conducted a proteome analysis of cells exposed to pyrene using one-dimensional gel electrophoresis in combination with liquid chromatography-tandem mass spectrometry. Database searching performed with the\n              M. vanbaalenii\n              PYR-1 genome resulted in identification of 1,028 proteins with a protein false discovery rate of &lt;1%. Based on both genomic and proteomic data, we identified 27 enzymes necessary for constructing a complete pathway for pyrene degradation. Our analyses indicate that this bacterium degrades pyrene to central intermediates through\n              o\n              -phthalate and the β-ketoadipate pathway. Proteomic analysis also revealed that 18 enzymes in the pathway were upregulated more than twofold, as indicated by peptide counting when the organism was grown with pyrene; three copies of the terminal subunits of ring-hydroxylating oxygenase (NidAB2, MvanDraft_0817/0818, and PhtAaAb), dihydrodiol dehydrogenase (MvanDraft_0815), and ring cleavage dioxygenase (MvanDraft_3242) were detected only in pyrene-grown cells. The results presented here provide a comprehensive picture of pyrene metabolism in\n              M. vanbaalenii\n              PYR-1 and a useful framework for understanding cellular processes involved in PAH degradation.","container-title":"Journal of Bacteriology","DOI":"10.1128/JB.01310-06","ISSN":"0021-9193, 1098-5530","issue":"2","journalAbbreviation":"J Bacteriol","language":"en","note":"number: 2","page":"464-472","source":"DOI.org (Crossref)","title":"Complete and Integrated Pyrene Degradation Pathway in &lt;i&gt;Mycobacterium vanbaalenii&lt;/i&gt; PYR-1 Based on Systems Biology","volume":"189","author":[{"family":"Kim","given":"Seong-Jae"},{"family":"Kweon","given":"Ohgew"},{"family":"Jones","given":"Richard C."},{"family":"Freeman","given":"James P."},{"family":"Edmondson","given":"Ricky D."},{"family":"Cerniglia","given":"Carl E."}],"issued":{"date-parts":[["2007",1,15]]}}}],"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2]</w:t>
            </w:r>
            <w:r w:rsidRPr="002416CB">
              <w:rPr>
                <w:rFonts w:ascii="Times New Roman" w:hAnsi="Times New Roman" w:cs="Times New Roman"/>
                <w:sz w:val="24"/>
                <w:szCs w:val="24"/>
              </w:rPr>
              <w:fldChar w:fldCharType="end"/>
            </w:r>
          </w:p>
        </w:tc>
      </w:tr>
      <w:tr w:rsidR="00A4263A" w:rsidRPr="00AF4240" w14:paraId="236ECAB9" w14:textId="77777777" w:rsidTr="00A4263A">
        <w:trPr>
          <w:trHeight w:val="288"/>
          <w:jc w:val="center"/>
        </w:trPr>
        <w:tc>
          <w:tcPr>
            <w:tcW w:w="538" w:type="pct"/>
            <w:shd w:val="clear" w:color="000000" w:fill="FFFFFF"/>
          </w:tcPr>
          <w:p w14:paraId="4E008852"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057A906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hdK</w:t>
            </w:r>
          </w:p>
        </w:tc>
        <w:tc>
          <w:tcPr>
            <w:tcW w:w="2369" w:type="pct"/>
            <w:shd w:val="clear" w:color="000000" w:fill="FFFFFF"/>
          </w:tcPr>
          <w:p w14:paraId="4A0368E2"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 vanbaalenii PYR-1</w:t>
            </w:r>
          </w:p>
        </w:tc>
        <w:tc>
          <w:tcPr>
            <w:tcW w:w="762" w:type="pct"/>
            <w:shd w:val="clear" w:color="000000" w:fill="FFFFFF"/>
          </w:tcPr>
          <w:p w14:paraId="7FDB8448" w14:textId="6F75D7F2"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HzoPayM","properties":{"formattedCitation":"[52]","plainCitation":"[52]","noteIndex":0},"citationItems":[{"id":5978,"uris":["http://zotero.org/users/local/tLbKPnjF/items/QDREL6H2"],"itemData":{"id":5978,"type":"article-journal","abstract":"ABSTRACT\n            \n              Mycobacterium vanbaalenii\n              PYR-1 was the first bacterium isolated by virtue of its ability to metabolize the high-molecular-weight polycyclic aromatic hydrocarbon (PAH) pyrene. We used metabolic, genomic, and proteomic approaches in this investigation to construct a complete and integrated pyrene degradation pathway for\n              M. vanbaalenii\n              PYR-1. Genome sequence analyses identified genes involved in the pyrene degradation pathway that we have proposed for this bacterium. To identify proteins involved in the degradation, we conducted a proteome analysis of cells exposed to pyrene using one-dimensional gel electrophoresis in combination with liquid chromatography-tandem mass spectrometry. Database searching performed with the\n              M. vanbaalenii\n              PYR-1 genome resulted in identification of 1,028 proteins with a protein false discovery rate of &lt;1%. Based on both genomic and proteomic data, we identified 27 enzymes necessary for constructing a complete pathway for pyrene degradation. Our analyses indicate that this bacterium degrades pyrene to central intermediates through\n              o\n              -phthalate and the β-ketoadipate pathway. Proteomic analysis also revealed that 18 enzymes in the pathway were upregulated more than twofold, as indicated by peptide counting when the organism was grown with pyrene; three copies of the terminal subunits of ring-hydroxylating oxygenase (NidAB2, MvanDraft_0817/0818, and PhtAaAb), dihydrodiol dehydrogenase (MvanDraft_0815), and ring cleavage dioxygenase (MvanDraft_3242) were detected only in pyrene-grown cells. The results presented here provide a comprehensive picture of pyrene metabolism in\n              M. vanbaalenii\n              PYR-1 and a useful framework for understanding cellular processes involved in PAH degradation.","container-title":"Journal of Bacteriology","DOI":"10.1128/JB.01310-06","ISSN":"0021-9193, 1098-5530","issue":"2","journalAbbreviation":"J Bacteriol","language":"en","note":"number: 2","page":"464-472","source":"DOI.org (Crossref)","title":"Complete and Integrated Pyrene Degradation Pathway in &lt;i&gt;Mycobacterium vanbaalenii&lt;/i&gt; PYR-1 Based on Systems Biology","volume":"189","author":[{"family":"Kim","given":"Seong-Jae"},{"family":"Kweon","given":"Ohgew"},{"family":"Jones","given":"Richard C."},{"family":"Freeman","given":"James P."},{"family":"Edmondson","given":"Ricky D."},{"family":"Cerniglia","given":"Carl E."}],"issued":{"date-parts":[["2007",1,15]]}}}],"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2]</w:t>
            </w:r>
            <w:r w:rsidRPr="002416CB">
              <w:rPr>
                <w:rFonts w:ascii="Times New Roman" w:hAnsi="Times New Roman" w:cs="Times New Roman"/>
                <w:sz w:val="24"/>
                <w:szCs w:val="24"/>
              </w:rPr>
              <w:fldChar w:fldCharType="end"/>
            </w:r>
          </w:p>
        </w:tc>
      </w:tr>
      <w:tr w:rsidR="00A4263A" w:rsidRPr="00AF4240" w14:paraId="43ABB385" w14:textId="77777777" w:rsidTr="00A4263A">
        <w:trPr>
          <w:trHeight w:val="288"/>
          <w:jc w:val="center"/>
        </w:trPr>
        <w:tc>
          <w:tcPr>
            <w:tcW w:w="538" w:type="pct"/>
            <w:shd w:val="clear" w:color="000000" w:fill="FFFFFF"/>
          </w:tcPr>
          <w:p w14:paraId="6C63EBC1"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50582F11" w14:textId="07BAACC6"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nidA3</w:t>
            </w:r>
          </w:p>
        </w:tc>
        <w:tc>
          <w:tcPr>
            <w:tcW w:w="2369" w:type="pct"/>
            <w:shd w:val="clear" w:color="000000" w:fill="FFFFFF"/>
          </w:tcPr>
          <w:p w14:paraId="62128500"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 vanbaalenii PYR-1</w:t>
            </w:r>
          </w:p>
        </w:tc>
        <w:tc>
          <w:tcPr>
            <w:tcW w:w="762" w:type="pct"/>
            <w:shd w:val="clear" w:color="000000" w:fill="FFFFFF"/>
          </w:tcPr>
          <w:p w14:paraId="7B854B6E" w14:textId="53606143"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GepKvAk","properties":{"formattedCitation":"[52]","plainCitation":"[52]","noteIndex":0},"citationItems":[{"id":5978,"uris":["http://zotero.org/users/local/tLbKPnjF/items/QDREL6H2"],"itemData":{"id":5978,"type":"article-journal","abstract":"ABSTRACT\n            \n              Mycobacterium vanbaalenii\n              PYR-1 was the first bacterium isolated by virtue of its ability to metabolize the high-molecular-weight polycyclic aromatic hydrocarbon (PAH) pyrene. We used metabolic, genomic, and proteomic approaches in this investigation to construct a complete and integrated pyrene degradation pathway for\n              M. vanbaalenii\n              PYR-1. Genome sequence analyses identified genes involved in the pyrene degradation pathway that we have proposed for this bacterium. To identify proteins involved in the degradation, we conducted a proteome analysis of cells exposed to pyrene using one-dimensional gel electrophoresis in combination with liquid chromatography-tandem mass spectrometry. Database searching performed with the\n              M. vanbaalenii\n              PYR-1 genome resulted in identification of 1,028 proteins with a protein false discovery rate of &lt;1%. Based on both genomic and proteomic data, we identified 27 enzymes necessary for constructing a complete pathway for pyrene degradation. Our analyses indicate that this bacterium degrades pyrene to central intermediates through\n              o\n              -phthalate and the β-ketoadipate pathway. Proteomic analysis also revealed that 18 enzymes in the pathway were upregulated more than twofold, as indicated by peptide counting when the organism was grown with pyrene; three copies of the terminal subunits of ring-hydroxylating oxygenase (NidAB2, MvanDraft_0817/0818, and PhtAaAb), dihydrodiol dehydrogenase (MvanDraft_0815), and ring cleavage dioxygenase (MvanDraft_3242) were detected only in pyrene-grown cells. The results presented here provide a comprehensive picture of pyrene metabolism in\n              M. vanbaalenii\n              PYR-1 and a useful framework for understanding cellular processes involved in PAH degradation.","container-title":"Journal of Bacteriology","DOI":"10.1128/JB.01310-06","ISSN":"0021-9193, 1098-5530","issue":"2","journalAbbreviation":"J Bacteriol","language":"en","note":"number: 2","page":"464-472","source":"DOI.org (Crossref)","title":"Complete and Integrated Pyrene Degradation Pathway in &lt;i&gt;Mycobacterium vanbaalenii&lt;/i&gt; PYR-1 Based on Systems Biology","volume":"189","author":[{"family":"Kim","given":"Seong-Jae"},{"family":"Kweon","given":"Ohgew"},{"family":"Jones","given":"Richard C."},{"family":"Freeman","given":"James P."},{"family":"Edmondson","given":"Ricky D."},{"family":"Cerniglia","given":"Carl E."}],"issued":{"date-parts":[["2007",1,15]]}}}],"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2]</w:t>
            </w:r>
            <w:r w:rsidRPr="002416CB">
              <w:rPr>
                <w:rFonts w:ascii="Times New Roman" w:hAnsi="Times New Roman" w:cs="Times New Roman"/>
                <w:sz w:val="24"/>
                <w:szCs w:val="24"/>
              </w:rPr>
              <w:fldChar w:fldCharType="end"/>
            </w:r>
          </w:p>
        </w:tc>
      </w:tr>
      <w:tr w:rsidR="00A4263A" w:rsidRPr="00AF4240" w14:paraId="2F3941CD" w14:textId="77777777" w:rsidTr="00A4263A">
        <w:trPr>
          <w:trHeight w:val="564"/>
          <w:jc w:val="center"/>
        </w:trPr>
        <w:tc>
          <w:tcPr>
            <w:tcW w:w="538" w:type="pct"/>
          </w:tcPr>
          <w:p w14:paraId="2D12D933"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72331E0"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adABE</w:t>
            </w:r>
          </w:p>
        </w:tc>
        <w:tc>
          <w:tcPr>
            <w:tcW w:w="2369" w:type="pct"/>
            <w:shd w:val="clear" w:color="auto" w:fill="auto"/>
            <w:noWrap/>
            <w:hideMark/>
          </w:tcPr>
          <w:p w14:paraId="2C3D28A1"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T. aromatica strain T1</w:t>
            </w:r>
          </w:p>
        </w:tc>
        <w:tc>
          <w:tcPr>
            <w:tcW w:w="762" w:type="pct"/>
            <w:shd w:val="clear" w:color="auto" w:fill="auto"/>
            <w:vAlign w:val="center"/>
            <w:hideMark/>
          </w:tcPr>
          <w:p w14:paraId="414C828D" w14:textId="43CA0DBC"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8lts92wK","properties":{"formattedCitation":"[53]","plainCitation":"[53]","noteIndex":0},"citationItems":[{"id":6682,"uris":["http://zotero.org/users/local/tLbKPnjF/items/53I3VFIK"],"itemData":{"id":6682,"type":"article-journal","abstract":"ABSTRACT\n            \n              Anaerobic biodegradation of toluene and ethylbenzene is of environmental concern and biochemical interest due to toxicity and novel reactions, respectively. The denitrifying strain EbN1 is unique in anaerobically degrading both alkylbenzenes via different pathways which converge at benzoyl coenzyme A. The organization of genes involved in both pathways was only recently determined for strain EbN1. In the present study, global expression analysis (DNA microarray and proteomics) indicated involvement of several thus-far-unknown proteins in the degradation of both alkylbenzenes. For example,\n              orf68\n              and\n              orf57\n              , framing the\n              ebd\n              operon, are implicated in ethylbenzene degradation, and the ebA1932 and ebA1936 genes, located 7.2 kb upstream of the\n              bbs\n              operon, are implicated in toluene degradation. In addition, expression studies were now possible on the level of the complete pathways. Growth experiments demonstrated that degradative capacities for toluene and ethylbenzene could be simultaneously induced, regardless of the substrate used for adaptation. Regulation was studied at the RNA (real-time reverse transcription-PCR and DNA microarray) and protein (two-dimensional-difference gel electrophoresis) level by using cells adapted to anaerobic growth with benzoate, toluene, ethylbenzene, or a mixture of toluene and ethylbenzene. Expression of the two toluene-related operons (\n              bss\n              and\n              bbs\n              ) was specifically induced in toluene-adapted cells. In contrast, genes involved in anaerobic ethylbenzene degradation were induced in ethylbenzene- and toluene-adapted cells, suggesting that toluene may act as a gratuitous inducer. In agreement with the predicted sequential regulation of the ethylbenzene pathway, Ebd proteins (encoding subunits of ethylbenzene dehydrogenase) were formed in ethylbenzene- but not in acetophenone-adapted cells, while Apc proteins (subunits of predicted acetophenone carboxylase) were formed under both conditions.","container-title":"Journal of Bacteriology","DOI":"10.1128/JB.187.4.1493-1503.2005","ISSN":"0021-9193, 1098-5530","issue":"4","journalAbbreviation":"J Bacteriol","language":"en","note":"number: 4","page":"1493-1503","source":"DOI.org (Crossref)","title":"Substrate-Dependent Regulation of Anaerobic Degradation Pathways for Toluene and Ethylbenzene in a Denitrifying Bacterium, Strain EbN1","volume":"187","author":[{"family":"Kühner","given":"Simon"},{"family":"Wöhlbrand","given":"Lars"},{"family":"Fritz","given":"Ingo"},{"family":"Wruck","given":"Wasco"},{"family":"Hultschig","given":"Claus"},{"family":"Hufnagel","given":"Peter"},{"family":"Kube","given":"Michael"},{"family":"Reinhardt","given":"Richard"},{"family":"Rabus","given":"Ralf"}],"issued":{"date-parts":[["2005",2,15]]}}}],"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53]</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4D1242E9" w14:textId="77777777" w:rsidTr="00A4263A">
        <w:trPr>
          <w:trHeight w:val="288"/>
          <w:jc w:val="center"/>
        </w:trPr>
        <w:tc>
          <w:tcPr>
            <w:tcW w:w="538" w:type="pct"/>
          </w:tcPr>
          <w:p w14:paraId="429E228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79E57D9"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ut</w:t>
            </w:r>
          </w:p>
        </w:tc>
        <w:tc>
          <w:tcPr>
            <w:tcW w:w="2369" w:type="pct"/>
            <w:shd w:val="clear" w:color="auto" w:fill="auto"/>
            <w:noWrap/>
            <w:hideMark/>
          </w:tcPr>
          <w:p w14:paraId="209D0763" w14:textId="77777777" w:rsidR="00A4263A" w:rsidRPr="002416CB" w:rsidRDefault="00A4263A" w:rsidP="00A4263A">
            <w:pPr>
              <w:spacing w:line="276" w:lineRule="auto"/>
              <w:jc w:val="center"/>
              <w:rPr>
                <w:rFonts w:ascii="Times New Roman" w:hAnsi="Times New Roman" w:cs="Times New Roman"/>
                <w:i/>
                <w:iCs/>
                <w:sz w:val="24"/>
                <w:szCs w:val="24"/>
                <w:shd w:val="clear" w:color="auto" w:fill="FFFFFF"/>
              </w:rPr>
            </w:pPr>
            <w:r w:rsidRPr="002416CB">
              <w:rPr>
                <w:rFonts w:ascii="Times New Roman" w:hAnsi="Times New Roman" w:cs="Times New Roman"/>
                <w:i/>
                <w:iCs/>
                <w:sz w:val="24"/>
                <w:szCs w:val="24"/>
                <w:shd w:val="clear" w:color="auto" w:fill="FFFFFF"/>
              </w:rPr>
              <w:t>Aromatoleum aromaticum EbN1</w:t>
            </w:r>
          </w:p>
        </w:tc>
        <w:tc>
          <w:tcPr>
            <w:tcW w:w="762" w:type="pct"/>
            <w:shd w:val="clear" w:color="auto" w:fill="auto"/>
            <w:vAlign w:val="center"/>
            <w:hideMark/>
          </w:tcPr>
          <w:p w14:paraId="4331157D" w14:textId="4723C08F"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j3MbUB3c","properties":{"formattedCitation":"[53]","plainCitation":"[53]","noteIndex":0},"citationItems":[{"id":6682,"uris":["http://zotero.org/users/local/tLbKPnjF/items/53I3VFIK"],"itemData":{"id":6682,"type":"article-journal","abstract":"ABSTRACT\n            \n              Anaerobic biodegradation of toluene and ethylbenzene is of environmental concern and biochemical interest due to toxicity and novel reactions, respectively. The denitrifying strain EbN1 is unique in anaerobically degrading both alkylbenzenes via different pathways which converge at benzoyl coenzyme A. The organization of genes involved in both pathways was only recently determined for strain EbN1. In the present study, global expression analysis (DNA microarray and proteomics) indicated involvement of several thus-far-unknown proteins in the degradation of both alkylbenzenes. For example,\n              orf68\n              and\n              orf57\n              , framing the\n              ebd\n              operon, are implicated in ethylbenzene degradation, and the ebA1932 and ebA1936 genes, located 7.2 kb upstream of the\n              bbs\n              operon, are implicated in toluene degradation. In addition, expression studies were now possible on the level of the complete pathways. Growth experiments demonstrated that degradative capacities for toluene and ethylbenzene could be simultaneously induced, regardless of the substrate used for adaptation. Regulation was studied at the RNA (real-time reverse transcription-PCR and DNA microarray) and protein (two-dimensional-difference gel electrophoresis) level by using cells adapted to anaerobic growth with benzoate, toluene, ethylbenzene, or a mixture of toluene and ethylbenzene. Expression of the two toluene-related operons (\n              bss\n              and\n              bbs\n              ) was specifically induced in toluene-adapted cells. In contrast, genes involved in anaerobic ethylbenzene degradation were induced in ethylbenzene- and toluene-adapted cells, suggesting that toluene may act as a gratuitous inducer. In agreement with the predicted sequential regulation of the ethylbenzene pathway, Ebd proteins (encoding subunits of ethylbenzene dehydrogenase) were formed in ethylbenzene- but not in acetophenone-adapted cells, while Apc proteins (subunits of predicted acetophenone carboxylase) were formed under both conditions.","container-title":"Journal of Bacteriology","DOI":"10.1128/JB.187.4.1493-1503.2005","ISSN":"0021-9193, 1098-5530","issue":"4","journalAbbreviation":"J Bacteriol","language":"en","note":"number: 4","page":"1493-1503","source":"DOI.org (Crossref)","title":"Substrate-Dependent Regulation of Anaerobic Degradation Pathways for Toluene and Ethylbenzene in a Denitrifying Bacterium, Strain EbN1","volume":"187","author":[{"family":"Kühner","given":"Simon"},{"family":"Wöhlbrand","given":"Lars"},{"family":"Fritz","given":"Ingo"},{"family":"Wruck","given":"Wasco"},{"family":"Hultschig","given":"Claus"},{"family":"Hufnagel","given":"Peter"},{"family":"Kube","given":"Michael"},{"family":"Reinhardt","given":"Richard"},{"family":"Rabus","given":"Ralf"}],"issued":{"date-parts":[["2005",2,15]]}}}],"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53]</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7F109B5" w14:textId="77777777" w:rsidTr="00A4263A">
        <w:trPr>
          <w:trHeight w:val="288"/>
          <w:jc w:val="center"/>
        </w:trPr>
        <w:tc>
          <w:tcPr>
            <w:tcW w:w="538" w:type="pct"/>
            <w:shd w:val="clear" w:color="000000" w:fill="FFFFFF"/>
          </w:tcPr>
          <w:p w14:paraId="6EA12E9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388588AA"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bdH</w:t>
            </w:r>
          </w:p>
        </w:tc>
        <w:tc>
          <w:tcPr>
            <w:tcW w:w="2369" w:type="pct"/>
            <w:shd w:val="clear" w:color="000000" w:fill="FFFFFF"/>
          </w:tcPr>
          <w:p w14:paraId="75D8AD82"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Desulfococcus oleovorans</w:t>
            </w:r>
          </w:p>
        </w:tc>
        <w:tc>
          <w:tcPr>
            <w:tcW w:w="762" w:type="pct"/>
            <w:shd w:val="clear" w:color="000000" w:fill="FFFFFF"/>
          </w:tcPr>
          <w:p w14:paraId="14854692" w14:textId="1FFF4259"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3lk2q9jsm","properties":{"formattedCitation":"[54]","plainCitation":"[54]","noteIndex":0},"citationItems":[{"id":5550,"uris":["http://zotero.org/users/local/tLbKPnjF/items/SRFP6SGH"],"itemData":{"id":5550,"type":"article-journal","container-title":"Frontiers in Microbiology","DOI":"10.3389/fmicb.2020.590049","ISSN":"1664-302X","journalAbbreviation":"Front. Microbiol.","page":"590049","source":"DOI.org (Crossref)","title":"New Frontiers of Anaerobic Hydrocarbon Biodegradation in the Multi-Omics Era","volume":"11","author":[{"family":"Laczi","given":"Krisztián"},{"family":"Erdeiné Kis","given":"Ágnes"},{"family":"Szilágyi","given":"Árpád"},{"family":"Bounedjoum","given":"Naila"},{"family":"Bodor","given":"Attila"},{"family":"Vincze","given":"György Erik"},{"family":"Kovács","given":"Tamás"},{"family":"Rákhely","given":"Gábor"},{"family":"Perei","given":"Katalin"}],"issued":{"date-parts":[["2020",11,16]]}}}],"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4]</w:t>
            </w:r>
            <w:r w:rsidRPr="002416CB">
              <w:rPr>
                <w:rFonts w:ascii="Times New Roman" w:hAnsi="Times New Roman" w:cs="Times New Roman"/>
                <w:sz w:val="24"/>
                <w:szCs w:val="24"/>
              </w:rPr>
              <w:fldChar w:fldCharType="end"/>
            </w:r>
          </w:p>
        </w:tc>
      </w:tr>
      <w:tr w:rsidR="00A4263A" w:rsidRPr="00AF4240" w14:paraId="2565503A" w14:textId="77777777" w:rsidTr="00A4263A">
        <w:trPr>
          <w:trHeight w:val="288"/>
          <w:jc w:val="center"/>
        </w:trPr>
        <w:tc>
          <w:tcPr>
            <w:tcW w:w="538" w:type="pct"/>
            <w:shd w:val="clear" w:color="000000" w:fill="FFFFFF"/>
          </w:tcPr>
          <w:p w14:paraId="550E4735"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1FCEB00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as</w:t>
            </w:r>
          </w:p>
        </w:tc>
        <w:tc>
          <w:tcPr>
            <w:tcW w:w="2369" w:type="pct"/>
            <w:shd w:val="clear" w:color="000000" w:fill="FFFFFF"/>
          </w:tcPr>
          <w:p w14:paraId="57437BA5" w14:textId="4A200EF0"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Aromatoleum sp. HxN1</w:t>
            </w:r>
          </w:p>
        </w:tc>
        <w:tc>
          <w:tcPr>
            <w:tcW w:w="762" w:type="pct"/>
            <w:shd w:val="clear" w:color="000000" w:fill="FFFFFF"/>
          </w:tcPr>
          <w:p w14:paraId="52EB3BE3" w14:textId="524387F3"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luxZqMz","properties":{"formattedCitation":"[54]","plainCitation":"[54]","noteIndex":0},"citationItems":[{"id":5550,"uris":["http://zotero.org/users/local/tLbKPnjF/items/SRFP6SGH"],"itemData":{"id":5550,"type":"article-journal","container-title":"Frontiers in Microbiology","DOI":"10.3389/fmicb.2020.590049","ISSN":"1664-302X","journalAbbreviation":"Front. Microbiol.","page":"590049","source":"DOI.org (Crossref)","title":"New Frontiers of Anaerobic Hydrocarbon Biodegradation in the Multi-Omics Era","volume":"11","author":[{"family":"Laczi","given":"Krisztián"},{"family":"Erdeiné Kis","given":"Ágnes"},{"family":"Szilágyi","given":"Árpád"},{"family":"Bounedjoum","given":"Naila"},{"family":"Bodor","given":"Attila"},{"family":"Vincze","given":"György Erik"},{"family":"Kovács","given":"Tamás"},{"family":"Rákhely","given":"Gábor"},{"family":"Perei","given":"Katalin"}],"issued":{"date-parts":[["2020",11,16]]}}}],"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4]</w:t>
            </w:r>
            <w:r w:rsidRPr="002416CB">
              <w:rPr>
                <w:rFonts w:ascii="Times New Roman" w:hAnsi="Times New Roman" w:cs="Times New Roman"/>
                <w:sz w:val="24"/>
                <w:szCs w:val="24"/>
              </w:rPr>
              <w:fldChar w:fldCharType="end"/>
            </w:r>
          </w:p>
        </w:tc>
      </w:tr>
      <w:tr w:rsidR="00A4263A" w:rsidRPr="00AF4240" w14:paraId="4184DF70" w14:textId="77777777" w:rsidTr="00A4263A">
        <w:trPr>
          <w:trHeight w:val="288"/>
          <w:jc w:val="center"/>
        </w:trPr>
        <w:tc>
          <w:tcPr>
            <w:tcW w:w="538" w:type="pct"/>
            <w:shd w:val="clear" w:color="000000" w:fill="FFFFFF"/>
          </w:tcPr>
          <w:p w14:paraId="3AC395F7"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7C5CF6D9" w14:textId="1F82DAA9"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EbN1</w:t>
            </w:r>
          </w:p>
        </w:tc>
        <w:tc>
          <w:tcPr>
            <w:tcW w:w="2369" w:type="pct"/>
            <w:shd w:val="clear" w:color="000000" w:fill="FFFFFF"/>
          </w:tcPr>
          <w:p w14:paraId="1576E609" w14:textId="6591D532"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Aromatoleum aromaticum</w:t>
            </w:r>
          </w:p>
        </w:tc>
        <w:tc>
          <w:tcPr>
            <w:tcW w:w="762" w:type="pct"/>
            <w:shd w:val="clear" w:color="000000" w:fill="FFFFFF"/>
          </w:tcPr>
          <w:p w14:paraId="0D639CD9" w14:textId="335A2BD7"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VrnqobJ","properties":{"formattedCitation":"[54]","plainCitation":"[54]","noteIndex":0},"citationItems":[{"id":5550,"uris":["http://zotero.org/users/local/tLbKPnjF/items/SRFP6SGH"],"itemData":{"id":5550,"type":"article-journal","container-title":"Frontiers in Microbiology","DOI":"10.3389/fmicb.2020.590049","ISSN":"1664-302X","journalAbbreviation":"Front. Microbiol.","page":"590049","source":"DOI.org (Crossref)","title":"New Frontiers of Anaerobic Hydrocarbon Biodegradation in the Multi-Omics Era","volume":"11","author":[{"family":"Laczi","given":"Krisztián"},{"family":"Erdeiné Kis","given":"Ágnes"},{"family":"Szilágyi","given":"Árpád"},{"family":"Bounedjoum","given":"Naila"},{"family":"Bodor","given":"Attila"},{"family":"Vincze","given":"György Erik"},{"family":"Kovács","given":"Tamás"},{"family":"Rákhely","given":"Gábor"},{"family":"Perei","given":"Katalin"}],"issued":{"date-parts":[["2020",11,16]]}}}],"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4]</w:t>
            </w:r>
            <w:r w:rsidRPr="002416CB">
              <w:rPr>
                <w:rFonts w:ascii="Times New Roman" w:hAnsi="Times New Roman" w:cs="Times New Roman"/>
                <w:sz w:val="24"/>
                <w:szCs w:val="24"/>
              </w:rPr>
              <w:fldChar w:fldCharType="end"/>
            </w:r>
          </w:p>
        </w:tc>
      </w:tr>
      <w:tr w:rsidR="00A4263A" w:rsidRPr="00AF4240" w14:paraId="77C8595F" w14:textId="77777777" w:rsidTr="00A4263A">
        <w:trPr>
          <w:trHeight w:val="288"/>
          <w:jc w:val="center"/>
        </w:trPr>
        <w:tc>
          <w:tcPr>
            <w:tcW w:w="538" w:type="pct"/>
            <w:shd w:val="clear" w:color="000000" w:fill="FFFFFF"/>
          </w:tcPr>
          <w:p w14:paraId="217CA4C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45CA3F02"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dsrA</w:t>
            </w:r>
          </w:p>
        </w:tc>
        <w:tc>
          <w:tcPr>
            <w:tcW w:w="2369" w:type="pct"/>
            <w:shd w:val="clear" w:color="000000" w:fill="FFFFFF"/>
          </w:tcPr>
          <w:p w14:paraId="7AE00BF6"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Desulfobulbus propionicus</w:t>
            </w:r>
          </w:p>
        </w:tc>
        <w:tc>
          <w:tcPr>
            <w:tcW w:w="762" w:type="pct"/>
            <w:shd w:val="clear" w:color="000000" w:fill="FFFFFF"/>
          </w:tcPr>
          <w:p w14:paraId="0037CD37" w14:textId="7B8F2EF7"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K8cycSo","properties":{"formattedCitation":"[54]","plainCitation":"[54]","noteIndex":0},"citationItems":[{"id":5550,"uris":["http://zotero.org/users/local/tLbKPnjF/items/SRFP6SGH"],"itemData":{"id":5550,"type":"article-journal","container-title":"Frontiers in Microbiology","DOI":"10.3389/fmicb.2020.590049","ISSN":"1664-302X","journalAbbreviation":"Front. Microbiol.","page":"590049","source":"DOI.org (Crossref)","title":"New Frontiers of Anaerobic Hydrocarbon Biodegradation in the Multi-Omics Era","volume":"11","author":[{"family":"Laczi","given":"Krisztián"},{"family":"Erdeiné Kis","given":"Ágnes"},{"family":"Szilágyi","given":"Árpád"},{"family":"Bounedjoum","given":"Naila"},{"family":"Bodor","given":"Attila"},{"family":"Vincze","given":"György Erik"},{"family":"Kovács","given":"Tamás"},{"family":"Rákhely","given":"Gábor"},{"family":"Perei","given":"Katalin"}],"issued":{"date-parts":[["2020",11,16]]}}}],"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4]</w:t>
            </w:r>
            <w:r w:rsidRPr="002416CB">
              <w:rPr>
                <w:rFonts w:ascii="Times New Roman" w:hAnsi="Times New Roman" w:cs="Times New Roman"/>
                <w:sz w:val="24"/>
                <w:szCs w:val="24"/>
              </w:rPr>
              <w:fldChar w:fldCharType="end"/>
            </w:r>
          </w:p>
        </w:tc>
      </w:tr>
      <w:tr w:rsidR="00A4263A" w:rsidRPr="00AF4240" w14:paraId="7EC2FF95" w14:textId="77777777" w:rsidTr="00A4263A">
        <w:trPr>
          <w:trHeight w:val="288"/>
          <w:jc w:val="center"/>
        </w:trPr>
        <w:tc>
          <w:tcPr>
            <w:tcW w:w="538" w:type="pct"/>
            <w:shd w:val="clear" w:color="000000" w:fill="FFFFFF"/>
          </w:tcPr>
          <w:p w14:paraId="5C1979AA"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585D430D"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amA</w:t>
            </w:r>
          </w:p>
        </w:tc>
        <w:tc>
          <w:tcPr>
            <w:tcW w:w="2369" w:type="pct"/>
            <w:shd w:val="clear" w:color="000000" w:fill="FFFFFF"/>
          </w:tcPr>
          <w:p w14:paraId="0CE230D4"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Anaerolineaceae, Dechloromonas, Geobacter</w:t>
            </w:r>
          </w:p>
        </w:tc>
        <w:tc>
          <w:tcPr>
            <w:tcW w:w="762" w:type="pct"/>
            <w:shd w:val="clear" w:color="000000" w:fill="FFFFFF"/>
          </w:tcPr>
          <w:p w14:paraId="5C77E618" w14:textId="16914BF0"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iGvCEIL","properties":{"formattedCitation":"[54]","plainCitation":"[54]","noteIndex":0},"citationItems":[{"id":5550,"uris":["http://zotero.org/users/local/tLbKPnjF/items/SRFP6SGH"],"itemData":{"id":5550,"type":"article-journal","container-title":"Frontiers in Microbiology","DOI":"10.3389/fmicb.2020.590049","ISSN":"1664-302X","journalAbbreviation":"Front. Microbiol.","page":"590049","source":"DOI.org (Crossref)","title":"New Frontiers of Anaerobic Hydrocarbon Biodegradation in the Multi-Omics Era","volume":"11","author":[{"family":"Laczi","given":"Krisztián"},{"family":"Erdeiné Kis","given":"Ágnes"},{"family":"Szilágyi","given":"Árpád"},{"family":"Bounedjoum","given":"Naila"},{"family":"Bodor","given":"Attila"},{"family":"Vincze","given":"György Erik"},{"family":"Kovács","given":"Tamás"},{"family":"Rákhely","given":"Gábor"},{"family":"Perei","given":"Katalin"}],"issued":{"date-parts":[["2020",11,16]]}}}],"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4]</w:t>
            </w:r>
            <w:r w:rsidRPr="002416CB">
              <w:rPr>
                <w:rFonts w:ascii="Times New Roman" w:hAnsi="Times New Roman" w:cs="Times New Roman"/>
                <w:sz w:val="24"/>
                <w:szCs w:val="24"/>
              </w:rPr>
              <w:fldChar w:fldCharType="end"/>
            </w:r>
          </w:p>
        </w:tc>
      </w:tr>
      <w:tr w:rsidR="00A4263A" w:rsidRPr="00AF4240" w14:paraId="02305BBA" w14:textId="77777777" w:rsidTr="00A4263A">
        <w:trPr>
          <w:trHeight w:val="288"/>
          <w:jc w:val="center"/>
        </w:trPr>
        <w:tc>
          <w:tcPr>
            <w:tcW w:w="538" w:type="pct"/>
          </w:tcPr>
          <w:p w14:paraId="19D3E14E"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0772FA5"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LadA beta</w:t>
            </w:r>
          </w:p>
        </w:tc>
        <w:tc>
          <w:tcPr>
            <w:tcW w:w="2369" w:type="pct"/>
            <w:shd w:val="clear" w:color="auto" w:fill="auto"/>
            <w:hideMark/>
          </w:tcPr>
          <w:p w14:paraId="276BC3A1" w14:textId="77777777" w:rsidR="00A4263A" w:rsidRPr="002416CB" w:rsidRDefault="00A4263A" w:rsidP="00A4263A">
            <w:pPr>
              <w:spacing w:line="276" w:lineRule="auto"/>
              <w:jc w:val="center"/>
              <w:rPr>
                <w:rStyle w:val="html-italic"/>
                <w:rFonts w:ascii="Times New Roman" w:hAnsi="Times New Roman" w:cs="Times New Roman"/>
                <w:i/>
                <w:iCs/>
                <w:sz w:val="24"/>
                <w:szCs w:val="24"/>
                <w:shd w:val="clear" w:color="auto" w:fill="FFFFFF"/>
              </w:rPr>
            </w:pPr>
            <w:r w:rsidRPr="002416CB">
              <w:rPr>
                <w:rStyle w:val="html-italic"/>
                <w:rFonts w:ascii="Times New Roman" w:hAnsi="Times New Roman" w:cs="Times New Roman"/>
                <w:i/>
                <w:iCs/>
                <w:sz w:val="24"/>
                <w:szCs w:val="24"/>
                <w:shd w:val="clear" w:color="auto" w:fill="FFFFFF"/>
              </w:rPr>
              <w:t>Pseudomonas putida</w:t>
            </w:r>
            <w:r w:rsidRPr="002416CB">
              <w:rPr>
                <w:rFonts w:ascii="Times New Roman" w:hAnsi="Times New Roman" w:cs="Times New Roman"/>
                <w:i/>
                <w:iCs/>
                <w:sz w:val="24"/>
                <w:szCs w:val="24"/>
                <w:shd w:val="clear" w:color="auto" w:fill="FFFFFF"/>
              </w:rPr>
              <w:t> KT244</w:t>
            </w:r>
          </w:p>
          <w:p w14:paraId="6C3CC689"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p>
        </w:tc>
        <w:tc>
          <w:tcPr>
            <w:tcW w:w="762" w:type="pct"/>
            <w:shd w:val="clear" w:color="auto" w:fill="auto"/>
            <w:hideMark/>
          </w:tcPr>
          <w:p w14:paraId="729967CF" w14:textId="230B413F"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ZOTERO_ITEM CSL_CITATION {"citationID":"DZMIMRko","properties":{"formattedCitation":"[55]","plainCitation":"[55]","noteIndex":0},"citationItems":[{"id":5588,"uris":["http://zotero.org/users/local/tLbKPnjF/items/SDVAQAW2"],"itemData":{"id":5588,"type":"article-journal","abstract":"Petroleum hydrocarbons are relatively recalcitrant compounds, and as contaminants, they are one of the most serious environmental problems. n-Alkanes are important constituents of petroleum hydrocarbons. Advances in synthetic biology and metabolic engineering strategies have made n-alkane biodegradation more designable and maneuverable for solving environmental pollution problems. In the microbial degradation of n-alkanes, more and more degradation pathways, related genes, microbes, and alkane hydroxylases have been discovered, which provide a theoretical basis for the further construction of degrading strains and microbial communities. In this review, the current advances in the microbial degradation of n-alkanes under aerobic condition are summarized in four aspects, including the biodegradation pathways and related genes, alkane hydroxylases, engineered microbial chassis, and microbial community. Especially, the microbial communities of “Alkane-degrader and Alkane-degrader” and “Alkane-degrader and Helper” provide new ideas for the degradation of petroleum hydrocarbons. Surfactant producers and nitrogen providers as a “Helper” are discussed in depth. This review will be helpful to further achieve bioremediation of oil-polluted environments rapidly.","container-title":"Bioengineering","DOI":"10.3390/bioengineering10030347","ISSN":"2306-5354","issue":"3","journalAbbreviation":"Bioengineering","language":"en","license":"https://creativecommons.org/licenses/by/4.0/","note":"number: 3","page":"347","source":"DOI.org (Crossref)","title":"Bioengineering for the Microbial Degradation of Petroleum Hydrocarbon Contaminants","volume":"10","author":[{"family":"Wang","given":"Minzhen"},{"family":"Ding","given":"Mingzhu"},{"family":"Yuan","given":"Yingjin"}],"issued":{"date-parts":[["2023",3,10]]}}}],"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EF0478">
              <w:rPr>
                <w:rFonts w:ascii="Times New Roman" w:hAnsi="Times New Roman" w:cs="Times New Roman"/>
                <w:sz w:val="24"/>
              </w:rPr>
              <w:t>[55]</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3A9359FC" w14:textId="77777777" w:rsidTr="00A4263A">
        <w:trPr>
          <w:trHeight w:val="288"/>
          <w:jc w:val="center"/>
        </w:trPr>
        <w:tc>
          <w:tcPr>
            <w:tcW w:w="538" w:type="pct"/>
            <w:shd w:val="clear" w:color="000000" w:fill="FFFFFF"/>
          </w:tcPr>
          <w:p w14:paraId="143B94D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4CCA8ECB"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xylE</w:t>
            </w:r>
          </w:p>
        </w:tc>
        <w:tc>
          <w:tcPr>
            <w:tcW w:w="2369" w:type="pct"/>
            <w:shd w:val="clear" w:color="000000" w:fill="FFFFFF"/>
          </w:tcPr>
          <w:p w14:paraId="11D4EE8C"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 putida</w:t>
            </w:r>
          </w:p>
        </w:tc>
        <w:tc>
          <w:tcPr>
            <w:tcW w:w="762" w:type="pct"/>
            <w:shd w:val="clear" w:color="000000" w:fill="FFFFFF"/>
          </w:tcPr>
          <w:p w14:paraId="30D01A72" w14:textId="5F420B24" w:rsidR="00A4263A" w:rsidRPr="002416CB" w:rsidRDefault="00A4263A" w:rsidP="00A4263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p4qhfqdoo","properties":{"formattedCitation":"[56]","plainCitation":"[56]","noteIndex":0},"citationItems":[{"id":6184,"uris":["http://zotero.org/users/local/tLbKPnjF/items/H3VVS62T"],"itemData":{"id":6184,"type":"article-journal","abstract":"ABSTRACT\n            \n              Oxidation of\n              n\n              -alkanes in bacteria is normally initiated by an enzyme system formed by a membrane-bound alkane hydroxylase and two soluble proteins, rubredoxin and rubredoxin reductase.\n              Pseudomonas aeruginosa\n              strains PAO1 and RR1 contain genes encoding two alkane hydroxylases (\n              alkB1\n              and\n              alkB2\n              ), two rubredoxins (\n              alkG1\n              and\n              alkG2\n              ), and a rubredoxin reductase (\n              alkT\n              ). We have localized the promoters for these genes and analyzed their expression under different conditions. The\n              alkB1\n              and\n              alkB2\n              genes were preferentially expressed at different moments of the growth phase; expression of\n              alkB2\n              was highest during the early exponential phase, while\n              alkB1\n              was induced at the late exponential phase, when the growth rate decreased. Both genes were induced by C\n              10\n              to C\n              22\n              /C\n              24\n              alkanes but not by their oxidation derivatives. However, the\n              alkG1\n              ,\n              alkG2\n              , and\n              alkT\n              genes were expressed at constant levels in both the absence and presence of alkanes.","container-title":"Journal of Bacteriology","DOI":"10.1128/JB.185.10.3232-3237.2003","ISSN":"0021-9193, 1098-5530","issue":"10","journalAbbreviation":"J Bacteriol","language":"en","note":"number: 10","page":"3232-3237","source":"DOI.org (Crossref)","title":"Differential Expression of the Components of the Two Alkane Hydroxylases from &lt;i&gt;Pseudomonas aeruginosa&lt;/i&gt;","volume":"185","author":[{"family":"Marín","given":"Mercedes M."},{"family":"Yuste","given":"Luis"},{"family":"Rojo","given":"Fernando"}],"issued":{"date-parts":[["2003",5,15]]}}}],"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6]</w:t>
            </w:r>
            <w:r w:rsidRPr="002416CB">
              <w:rPr>
                <w:rFonts w:ascii="Times New Roman" w:hAnsi="Times New Roman" w:cs="Times New Roman"/>
                <w:sz w:val="24"/>
                <w:szCs w:val="24"/>
              </w:rPr>
              <w:fldChar w:fldCharType="end"/>
            </w:r>
          </w:p>
        </w:tc>
      </w:tr>
      <w:tr w:rsidR="00A4263A" w:rsidRPr="00AF4240" w14:paraId="7FA76041" w14:textId="77777777" w:rsidTr="00A4263A">
        <w:trPr>
          <w:trHeight w:val="288"/>
          <w:jc w:val="center"/>
        </w:trPr>
        <w:tc>
          <w:tcPr>
            <w:tcW w:w="538" w:type="pct"/>
            <w:shd w:val="clear" w:color="000000" w:fill="FFFFFF"/>
          </w:tcPr>
          <w:p w14:paraId="41EFF8D4"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2E29C684"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gntR</w:t>
            </w:r>
          </w:p>
        </w:tc>
        <w:tc>
          <w:tcPr>
            <w:tcW w:w="2369" w:type="pct"/>
            <w:shd w:val="clear" w:color="000000" w:fill="FFFFFF"/>
          </w:tcPr>
          <w:p w14:paraId="13B18634"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 aeruginosa RR1</w:t>
            </w:r>
          </w:p>
        </w:tc>
        <w:tc>
          <w:tcPr>
            <w:tcW w:w="762" w:type="pct"/>
            <w:shd w:val="clear" w:color="000000" w:fill="FFFFFF"/>
          </w:tcPr>
          <w:p w14:paraId="1C7640F9" w14:textId="4B3399E7"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4OM3ve","properties":{"formattedCitation":"[56]","plainCitation":"[56]","noteIndex":0},"citationItems":[{"id":6184,"uris":["http://zotero.org/users/local/tLbKPnjF/items/H3VVS62T"],"itemData":{"id":6184,"type":"article-journal","abstract":"ABSTRACT\n            \n              Oxidation of\n              n\n              -alkanes in bacteria is normally initiated by an enzyme system formed by a membrane-bound alkane hydroxylase and two soluble proteins, rubredoxin and rubredoxin reductase.\n              Pseudomonas aeruginosa\n              strains PAO1 and RR1 contain genes encoding two alkane hydroxylases (\n              alkB1\n              and\n              alkB2\n              ), two rubredoxins (\n              alkG1\n              and\n              alkG2\n              ), and a rubredoxin reductase (\n              alkT\n              ). We have localized the promoters for these genes and analyzed their expression under different conditions. The\n              alkB1\n              and\n              alkB2\n              genes were preferentially expressed at different moments of the growth phase; expression of\n              alkB2\n              was highest during the early exponential phase, while\n              alkB1\n              was induced at the late exponential phase, when the growth rate decreased. Both genes were induced by C\n              10\n              to C\n              22\n              /C\n              24\n              alkanes but not by their oxidation derivatives. However, the\n              alkG1\n              ,\n              alkG2\n              , and\n              alkT\n              genes were expressed at constant levels in both the absence and presence of alkanes.","container-title":"Journal of Bacteriology","DOI":"10.1128/JB.185.10.3232-3237.2003","ISSN":"0021-9193, 1098-5530","issue":"10","journalAbbreviation":"J Bacteriol","language":"en","note":"number: 10","page":"3232-3237","source":"DOI.org (Crossref)","title":"Differential Expression of the Components of the Two Alkane Hydroxylases from &lt;i&gt;Pseudomonas aeruginosa&lt;/i&gt;","volume":"185","author":[{"family":"Marín","given":"Mercedes M."},{"family":"Yuste","given":"Luis"},{"family":"Rojo","given":"Fernando"}],"issued":{"date-parts":[["2003",5,15]]}}}],"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6]</w:t>
            </w:r>
            <w:r w:rsidRPr="002416CB">
              <w:rPr>
                <w:rFonts w:ascii="Times New Roman" w:hAnsi="Times New Roman" w:cs="Times New Roman"/>
                <w:sz w:val="24"/>
                <w:szCs w:val="24"/>
              </w:rPr>
              <w:fldChar w:fldCharType="end"/>
            </w:r>
          </w:p>
        </w:tc>
      </w:tr>
      <w:tr w:rsidR="00A4263A" w:rsidRPr="00AF4240" w14:paraId="35B31BA3" w14:textId="77777777" w:rsidTr="00370C1E">
        <w:trPr>
          <w:trHeight w:val="288"/>
          <w:jc w:val="center"/>
        </w:trPr>
        <w:tc>
          <w:tcPr>
            <w:tcW w:w="538" w:type="pct"/>
            <w:shd w:val="clear" w:color="000000" w:fill="FFFFFF"/>
          </w:tcPr>
          <w:p w14:paraId="19C20573"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vAlign w:val="center"/>
          </w:tcPr>
          <w:p w14:paraId="4357DA67" w14:textId="1B9CA653"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eastAsia="Times New Roman" w:hAnsi="Times New Roman" w:cs="Times New Roman"/>
                <w:i/>
                <w:iCs/>
                <w:kern w:val="0"/>
                <w:sz w:val="24"/>
                <w:szCs w:val="24"/>
                <w:lang w:eastAsia="en-IN"/>
                <w14:ligatures w14:val="none"/>
              </w:rPr>
              <w:t>mgdABCD</w:t>
            </w:r>
          </w:p>
        </w:tc>
        <w:tc>
          <w:tcPr>
            <w:tcW w:w="2369" w:type="pct"/>
            <w:shd w:val="clear" w:color="000000" w:fill="FFFFFF"/>
          </w:tcPr>
          <w:p w14:paraId="1C628227" w14:textId="63A58BB4"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eastAsia="Times New Roman" w:hAnsi="Times New Roman" w:cs="Times New Roman"/>
                <w:kern w:val="0"/>
                <w:sz w:val="24"/>
                <w:szCs w:val="24"/>
                <w:lang w:eastAsia="en-IN"/>
                <w14:ligatures w14:val="none"/>
              </w:rPr>
              <w:t>Binatota (uncharacterized bacterial phylum)</w:t>
            </w:r>
          </w:p>
        </w:tc>
        <w:tc>
          <w:tcPr>
            <w:tcW w:w="762" w:type="pct"/>
            <w:shd w:val="clear" w:color="000000" w:fill="FFFFFF"/>
          </w:tcPr>
          <w:p w14:paraId="0A27D8C1" w14:textId="60ED5227"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eastAsia="Times New Roman" w:hAnsi="Times New Roman" w:cs="Times New Roman"/>
                <w:kern w:val="0"/>
                <w:sz w:val="24"/>
                <w:szCs w:val="24"/>
                <w:u w:val="single"/>
                <w:lang w:eastAsia="en-IN"/>
                <w14:ligatures w14:val="none"/>
              </w:rPr>
              <w:fldChar w:fldCharType="begin"/>
            </w:r>
            <w:r w:rsidRPr="002416CB">
              <w:rPr>
                <w:rFonts w:ascii="Times New Roman" w:eastAsia="Times New Roman" w:hAnsi="Times New Roman" w:cs="Times New Roman"/>
                <w:kern w:val="0"/>
                <w:sz w:val="24"/>
                <w:szCs w:val="24"/>
                <w:u w:val="single"/>
                <w:lang w:eastAsia="en-IN"/>
                <w14:ligatures w14:val="none"/>
              </w:rPr>
              <w:instrText xml:space="preserve"> ADDIN ZOTERO_ITEM CSL_CITATION {"citationID":"370YOlDT","properties":{"formattedCitation":"(Murphy et al., 2021)","plainCitation":"(Murphy et al., 2021)","dontUpdate":true,"noteIndex":0},"citationItems":[{"id":6741,"uris":["http://zotero.org/users/local/tLbKPnjF/items/CXZX5R7D"],"itemData":{"id":6741,"type":"article-journal","abstract":"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n          , \n            ABSTRACT\n            \n              The recent leveraging of genome-resolved metagenomics has generated an enormous number of genomes from novel uncultured microbial lineages yet left many clades undescribed. Here, we present a global analysis of genomes belonging to Binatota (UBP10), a globally distributed, yet-uncharacterized bacterial phylum. All orders in Binatota encoded the capacity for aerobic methylotrophy using methanol, methylamine, sulfomethanes, and chloromethanes as the substrates. Methylotrophy in Binatota was characterized by order-specific substrate degradation preferences, as well as extensive metabolic versatility, i.e., the utilization of diverse sets of genes, pathways, and combinations to achieve a specific metabolic goal. The genomes also encoded multiple alkane hydroxylases and monooxygenases, potentially enabling growth on a wide range of alkanes and fatty acids. Pigmentation is inferred from a complete pathway for carotenoids (lycopene, β- and γ-carotenes, xanthins, chlorobactenes, and spheroidenes) production. Further, the majority of genes involved in bacteriochlorophyll\n              a\n              ,\n              c\n              , and\n              d\n              biosynthesis were identified, although absence of key genes and failure to identify a photosynthetic reaction center preclude proposing phototrophic capacities. Analysis of 16S rRNA databases showed the preferences of Binatota to terrestrial and freshwater ecosystems, hydrocarbon-rich habitats, and sponges, supporting their potential role in mitigating methanol and methane emissions, breakdown of alkanes, and their association with sponges. Our results expand the lists of methylotrophic, aerobic alkane-degrading, and pigment-producing lineages. We also highlight the consistent encountering of incomplete biosynthetic pathways in microbial genomes, a phenomenon necessitating careful assessment when assigning putative functions based on a set-threshold of pathway completion.\n            \n            \n              IMPORTANCE\n              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 We present evidence that members of the order Binatota specialize in methylotrophy and identify an extensive repertoire of genes and pathways mediating the oxidation of multiple one-carbon (C\n              1\n              ) compounds in Binatota genomes. The occurrence of multiple alkane hydroxylases and monooxygenases in these genomes was also identified, potentially enabling growth on a wide range of alkanes and fatty acids. Pigmentation is inferred from a complete pathway for carotenoids production. We also report on the presence of incomplete chlorophyll biosynthetic pathways in all genomes and propose several evolutionary-grounded scenarios that could explain such a pattern. Assessment of the ecological distribution patterns of the Binatota indicates preference of its members to terrestrial and freshwater ecosystems characterized by high methane and methanol emissions, as well as multiple hydrocarbon-rich habitats and marine sponges.","container-title":"mBio","DOI":"10.1128/mBio.00985-21","ISSN":"2150-7511","issue":"3","journalAbbreviation":"mBio","language":"en","note":"number: 3","page":"e00985-21","source":"DOI.org (Crossref)","title":"Genomic Analysis of the Yet-Uncultured Binatota Reveals Broad Methylotrophic, Alkane-Degradation, and Pigment Production Capacities","volume":"12","author":[{"family":"Murphy","given":"Chelsea L."},{"family":"Sheremet","given":"Andriy"},{"family":"Dunfield","given":"Peter F."},{"family":"Spear","given":"John R."},{"family":"Stepanauskas","given":"Ramunas"},{"family":"Woyke","given":"Tanja"},{"family":"Elshahed","given":"Mostafa S."},{"family":"Youssef","given":"Noha H."}],"editor":[{"family":"Harwood","given":"Caroline S."}],"issued":{"date-parts":[["2021",6,2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2416CB">
              <w:rPr>
                <w:rFonts w:ascii="Times New Roman" w:hAnsi="Times New Roman" w:cs="Times New Roman"/>
                <w:sz w:val="24"/>
                <w:szCs w:val="24"/>
              </w:rPr>
              <w:t>[56]</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238A27E7" w14:textId="77777777" w:rsidTr="00A4263A">
        <w:trPr>
          <w:trHeight w:val="288"/>
          <w:jc w:val="center"/>
        </w:trPr>
        <w:tc>
          <w:tcPr>
            <w:tcW w:w="538" w:type="pct"/>
            <w:shd w:val="clear" w:color="000000" w:fill="FFFFFF"/>
          </w:tcPr>
          <w:p w14:paraId="5324889C"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3B99B133" w14:textId="7A0B37BE"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otsAB</w:t>
            </w:r>
          </w:p>
        </w:tc>
        <w:tc>
          <w:tcPr>
            <w:tcW w:w="2369" w:type="pct"/>
            <w:shd w:val="clear" w:color="000000" w:fill="FFFFFF"/>
          </w:tcPr>
          <w:p w14:paraId="122FB3EB" w14:textId="7FBEB74B"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Rhodococcus</w:t>
            </w:r>
            <w:r>
              <w:rPr>
                <w:rFonts w:ascii="Times New Roman" w:hAnsi="Times New Roman" w:cs="Times New Roman"/>
                <w:i/>
                <w:iCs/>
                <w:sz w:val="24"/>
                <w:szCs w:val="24"/>
              </w:rPr>
              <w:t xml:space="preserve"> sp.</w:t>
            </w:r>
          </w:p>
        </w:tc>
        <w:tc>
          <w:tcPr>
            <w:tcW w:w="762" w:type="pct"/>
            <w:shd w:val="clear" w:color="000000" w:fill="FFFFFF"/>
          </w:tcPr>
          <w:p w14:paraId="4B15EF4D" w14:textId="208DAD44"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588l59869","properties":{"formattedCitation":"[57]","plainCitation":"[57]","noteIndex":0},"citationItems":[{"id":5667,"uris":["http://zotero.org/users/local/tLbKPnjF/items/UBKD8WPR"],"itemData":{"id":5667,"type":"article-journal","abstract":"Bacterial species of the genus\n              Rhodococcus\n              are known to be efficient degraders of hydrocarbons in contaminated soil. They are also employed for bioremediation of polluted environments. These bacteria are widely met in soil, water and living organisms. Previously, we have isolated the\n              Rhodococcus qingshengii\n              strain VKM Ac-2784D from the rhizosphere of couch grass growing on oil-contaminated soil. This strain can effectively degrade oil and some model compounds (naphthalene, anthracene and phenanthrene). The results of phylogenetic analysis show that this strain belongs to the species\n              R. qingshengii\n              . To understand the catabolic properties of this strain, we have studied its gene clusters possessing such properties. The alkane destruction genes are represented by two clusters and five separate\n              alkB\n              genes. The destruction of aromatic compounds involves two stages, namely central and peripheral. The\n              R. qing­ shengii\n              VKM Ac-2784D genome contains four out of eight known central metabolic pathways for the destruction of aromatic compounds. The structure of the gene clusters is similar to that of the known strains\n              R. jostii\n              RHA1 and\n              R. ru­ ber\n              Chol-4. The peripheral pathways include the genes encoding proteins for benzoic acid destruction. The presence of biphenyl 2,3-dioxygeneses as well as gene clusters of benzoate and 2-hydroxypentandienoate pathways suggests that\n              R. qingshengii\n              VKM Ac-2784D could degrade polychlorinated biphenyls. The biodegradation ability can be enhanced by biosurfactants, which are known to be synthesized by\n              Rhodococcus\n              . The\n              R. qingshengii\n              VKM Ac-2784D genome contains the\n              otsA\n              ,\n              otsB\n              ,\n              treY\n              ,\n              treZ\n              genes. The bioinformatics data are supported by the previous biochemical experiments that allow a mixture of species with a wide variation of metabolic pathways to be obtained.","container-title":"Vavilov Journal of Genetics and Breeding","DOI":"10.18699/VJGB-23-33","ISSN":"2500-3259, 2500-0462","issue":"3","journalAbbreviation":"Vestn. VOGiS","license":"https://vavilov.elpub.ru/jour/about/editorialPolicies#openAccessPolicy","note":"number: 3","page":"276-282","source":"DOI.org (Crossref)","title":"Detection of gene clusters for biodegradation of alkanes and aromatic compounds in the Rhodococcus qingshengii VKM Ac-2784D genome","volume":"27","author":[{"family":"Markova","given":"Yu. A."},{"family":"Petrushin","given":"I. S."},{"family":"Belovezhets","given":"L. A."}],"issued":{"date-parts":[["2023",6,2]]}}}],"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7]</w:t>
            </w:r>
            <w:r w:rsidRPr="002416CB">
              <w:rPr>
                <w:rFonts w:ascii="Times New Roman" w:hAnsi="Times New Roman" w:cs="Times New Roman"/>
                <w:sz w:val="24"/>
                <w:szCs w:val="24"/>
              </w:rPr>
              <w:fldChar w:fldCharType="end"/>
            </w:r>
          </w:p>
        </w:tc>
      </w:tr>
      <w:tr w:rsidR="00A4263A" w:rsidRPr="00AF4240" w14:paraId="0E737130" w14:textId="77777777" w:rsidTr="00A4263A">
        <w:trPr>
          <w:trHeight w:val="288"/>
          <w:jc w:val="center"/>
        </w:trPr>
        <w:tc>
          <w:tcPr>
            <w:tcW w:w="538" w:type="pct"/>
            <w:shd w:val="clear" w:color="000000" w:fill="FFFFFF"/>
          </w:tcPr>
          <w:p w14:paraId="062994F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0444D5F3"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treYZ</w:t>
            </w:r>
          </w:p>
        </w:tc>
        <w:tc>
          <w:tcPr>
            <w:tcW w:w="2369" w:type="pct"/>
            <w:shd w:val="clear" w:color="000000" w:fill="FFFFFF"/>
          </w:tcPr>
          <w:p w14:paraId="5FD0754F" w14:textId="4F881965"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Rhodococcus</w:t>
            </w:r>
            <w:r>
              <w:rPr>
                <w:rFonts w:ascii="Times New Roman" w:hAnsi="Times New Roman" w:cs="Times New Roman"/>
                <w:i/>
                <w:iCs/>
                <w:sz w:val="24"/>
                <w:szCs w:val="24"/>
              </w:rPr>
              <w:t xml:space="preserve"> sp.</w:t>
            </w:r>
          </w:p>
        </w:tc>
        <w:tc>
          <w:tcPr>
            <w:tcW w:w="762" w:type="pct"/>
            <w:shd w:val="clear" w:color="000000" w:fill="FFFFFF"/>
          </w:tcPr>
          <w:p w14:paraId="5B315414" w14:textId="41CF420C"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FtZw4CP","properties":{"formattedCitation":"[57]","plainCitation":"[57]","noteIndex":0},"citationItems":[{"id":5667,"uris":["http://zotero.org/users/local/tLbKPnjF/items/UBKD8WPR"],"itemData":{"id":5667,"type":"article-journal","abstract":"Bacterial species of the genus\n              Rhodococcus\n              are known to be efficient degraders of hydrocarbons in contaminated soil. They are also employed for bioremediation of polluted environments. These bacteria are widely met in soil, water and living organisms. Previously, we have isolated the\n              Rhodococcus qingshengii\n              strain VKM Ac-2784D from the rhizosphere of couch grass growing on oil-contaminated soil. This strain can effectively degrade oil and some model compounds (naphthalene, anthracene and phenanthrene). The results of phylogenetic analysis show that this strain belongs to the species\n              R. qingshengii\n              . To understand the catabolic properties of this strain, we have studied its gene clusters possessing such properties. The alkane destruction genes are represented by two clusters and five separate\n              alkB\n              genes. The destruction of aromatic compounds involves two stages, namely central and peripheral. The\n              R. qing­ shengii\n              VKM Ac-2784D genome contains four out of eight known central metabolic pathways for the destruction of aromatic compounds. The structure of the gene clusters is similar to that of the known strains\n              R. jostii\n              RHA1 and\n              R. ru­ ber\n              Chol-4. The peripheral pathways include the genes encoding proteins for benzoic acid destruction. The presence of biphenyl 2,3-dioxygeneses as well as gene clusters of benzoate and 2-hydroxypentandienoate pathways suggests that\n              R. qingshengii\n              VKM Ac-2784D could degrade polychlorinated biphenyls. The biodegradation ability can be enhanced by biosurfactants, which are known to be synthesized by\n              Rhodococcus\n              . The\n              R. qingshengii\n              VKM Ac-2784D genome contains the\n              otsA\n              ,\n              otsB\n              ,\n              treY\n              ,\n              treZ\n              genes. The bioinformatics data are supported by the previous biochemical experiments that allow a mixture of species with a wide variation of metabolic pathways to be obtained.","container-title":"Vavilov Journal of Genetics and Breeding","DOI":"10.18699/VJGB-23-33","ISSN":"2500-3259, 2500-0462","issue":"3","journalAbbreviation":"Vestn. VOGiS","license":"https://vavilov.elpub.ru/jour/about/editorialPolicies#openAccessPolicy","note":"number: 3","page":"276-282","source":"DOI.org (Crossref)","title":"Detection of gene clusters for biodegradation of alkanes and aromatic compounds in the Rhodococcus qingshengii VKM Ac-2784D genome","volume":"27","author":[{"family":"Markova","given":"Yu. A."},{"family":"Petrushin","given":"I. S."},{"family":"Belovezhets","given":"L. A."}],"issued":{"date-parts":[["2023",6,2]]}}}],"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7]</w:t>
            </w:r>
            <w:r w:rsidRPr="002416CB">
              <w:rPr>
                <w:rFonts w:ascii="Times New Roman" w:hAnsi="Times New Roman" w:cs="Times New Roman"/>
                <w:sz w:val="24"/>
                <w:szCs w:val="24"/>
              </w:rPr>
              <w:fldChar w:fldCharType="end"/>
            </w:r>
          </w:p>
        </w:tc>
      </w:tr>
      <w:tr w:rsidR="00A4263A" w:rsidRPr="00AF4240" w14:paraId="53376FD1" w14:textId="77777777" w:rsidTr="00A4263A">
        <w:trPr>
          <w:trHeight w:val="288"/>
          <w:jc w:val="center"/>
        </w:trPr>
        <w:tc>
          <w:tcPr>
            <w:tcW w:w="538" w:type="pct"/>
            <w:shd w:val="clear" w:color="000000" w:fill="FFFFFF"/>
          </w:tcPr>
          <w:p w14:paraId="7DCA03D1"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4A0170C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pcA</w:t>
            </w:r>
          </w:p>
        </w:tc>
        <w:tc>
          <w:tcPr>
            <w:tcW w:w="2369" w:type="pct"/>
            <w:shd w:val="clear" w:color="000000" w:fill="FFFFFF"/>
          </w:tcPr>
          <w:p w14:paraId="34501B8B"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Aromatoleum aromaticum EbN1</w:t>
            </w:r>
          </w:p>
        </w:tc>
        <w:tc>
          <w:tcPr>
            <w:tcW w:w="762" w:type="pct"/>
            <w:shd w:val="clear" w:color="000000" w:fill="FFFFFF"/>
          </w:tcPr>
          <w:p w14:paraId="003D8582" w14:textId="70AEA3CE"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ii7o2ldi0","properties":{"formattedCitation":"[58]","plainCitation":"[58]","noteIndex":0},"citationItems":[{"id":6071,"uris":["http://zotero.org/users/local/tLbKPnjF/items/TVZFG9IZ"],"itemData":{"id":6071,"type":"article-journal","abstract":"Aromatic hydrocarbons such as benzene and polycyclic aromatic hydrocarbons (PAHs) are very slowly degraded without molecular oxygen. Here, we review the recent advances in the elucidation of the first known degradation pathways of these environmental hazards. Anaerobic degradation of benzene and PAHs has been successfully documented in the environment by metabolite analysis, compound-specific isotope analysis and microcosm studies. Subsequently, also enrichments and pure cultures were obtained that anaerobically degrade benzene, naphthalene or methylnaphthalene, and even phenanthrene, the largest PAH currently known to be degradable under anoxic conditions. Although such cultures grow very slowly, with doubling times of around 2 weeks, and produce only very little biomass in batch cultures, successful proteogenomic, transcriptomic and biochemical studies revealed novel degradation pathways with exciting biochemical reactions such as for example the carboxylation of naphthalene or the ATP-independent reduction of naphthoyl-coenzyme A. The elucidation of the first anaerobic degradation pathways of naphthalene and methylnaphthalene at the genetic and biochemical level now opens the door to studying the anaerobic metabolism and ecology of anaerobic PAH degraders. This will contribute to assessing the fate of one of the most important contaminant classes in anoxic sediments and aquifers.","container-title":"Microbial Physiology","DOI":"10.1159/000441358","ISSN":"2673-1665, 2673-1673","issue":"1-3","journalAbbreviation":"Microb Physiol","language":"en","license":"https://www.karger.com/Services/SiteLicenses","note":"number: 1-3","page":"92-118","source":"DOI.org (Crossref)","title":"Anaerobic Degradation of Benzene and Polycyclic Aromatic Hydrocarbons","volume":"26","author":[{"family":"Meckenstock","given":"Rainer U."},{"family":"Boll","given":"Matthias"},{"family":"Mouttaki","given":"Housna"},{"family":"Koelschbach","given":"Janina S."},{"family":"Cunha Tarouco","given":"Paola"},{"family":"Weyrauch","given":"Philip"},{"family":"Dong","given":"Xiyang"},{"family":"Himmelberg","given":"Anne M."}],"issued":{"date-parts":[["2016"]]}}}],"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8]</w:t>
            </w:r>
            <w:r w:rsidRPr="002416CB">
              <w:rPr>
                <w:rFonts w:ascii="Times New Roman" w:hAnsi="Times New Roman" w:cs="Times New Roman"/>
                <w:sz w:val="24"/>
                <w:szCs w:val="24"/>
              </w:rPr>
              <w:fldChar w:fldCharType="end"/>
            </w:r>
          </w:p>
        </w:tc>
      </w:tr>
      <w:tr w:rsidR="00A4263A" w:rsidRPr="00AF4240" w14:paraId="2E6A1D6A" w14:textId="77777777" w:rsidTr="00A4263A">
        <w:trPr>
          <w:trHeight w:val="288"/>
          <w:jc w:val="center"/>
        </w:trPr>
        <w:tc>
          <w:tcPr>
            <w:tcW w:w="538" w:type="pct"/>
            <w:shd w:val="clear" w:color="000000" w:fill="FFFFFF"/>
          </w:tcPr>
          <w:p w14:paraId="10C9897C"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1EAC12C5"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mo</w:t>
            </w:r>
          </w:p>
        </w:tc>
        <w:tc>
          <w:tcPr>
            <w:tcW w:w="2369" w:type="pct"/>
            <w:shd w:val="clear" w:color="000000" w:fill="FFFFFF"/>
          </w:tcPr>
          <w:p w14:paraId="4A58D64C" w14:textId="42720B0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Bacillus anthracis, Bacillus cereus, Achromobacter sp.</w:t>
            </w:r>
          </w:p>
        </w:tc>
        <w:tc>
          <w:tcPr>
            <w:tcW w:w="762" w:type="pct"/>
            <w:shd w:val="clear" w:color="000000" w:fill="FFFFFF"/>
          </w:tcPr>
          <w:p w14:paraId="4D220D6E" w14:textId="6CC0FB35" w:rsidR="00A4263A" w:rsidRPr="002416CB" w:rsidRDefault="00A4263A" w:rsidP="00A4263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9f9grk2o6","properties":{"formattedCitation":"[59]","plainCitation":"[59]","noteIndex":0},"citationItems":[{"id":5548,"uris":["http://zotero.org/users/local/tLbKPnjF/items/4836PKX9"],"itemData":{"id":5548,"type":"article-journal","abstract":"Abstract\n            \n              Petroleum hydrocarbons are a major concern due to their widespread distribution in the environment, and their harmful effects on humans. The use of biodegradation methods to clean soil that has been contaminated by spilt petroleum can be an effective remediation strategy. Therefore, in this study, the presence of indigenous microorganisms in soil contaminated with crude oil was investigated and their ability to degrade petroleum in vitro was studied. Three methods were used to detect crude oil and pure hydrocarbon degradation by bacterial and fungal isolates. Spectrophotometric method, 2,6-Dichlorophenol indophenol (DCPIP) method and hydrocarbon analysis was performed by GC–MS. Furthermore, PCR was carried out to detect the genes AlkB and PMO in the microbial communities. Seventeen bacterial isolates and 5 fungal isolates were recovered from 19 soil culture samples obtained from three different oil-contaminated sites at Taq-taq (TTOPCO) oil field and from a control site without oil contamination. The bacterial samples were identified culturally and morphologically, and the results were validated by genetic analysis. The results of this study revealed that the indigenous bacterial and fungal isolates had a high capacity to degrade crude oil and pure hydrocarbon fractions. Our results provide insight into the great abilities of\n              Bacillus anthracis, Bacillus cereus\n              ,\n              Achromobacter sp., Aspergillus lentulus\n              and\n              Rhizopus arrhizus\n              to degrade crude oil and pure hydrocarbon fractions, and these data are supported by the presence of the PMO and AlkB genes in the isolated microorganisms.","container-title":"Biologia","DOI":"10.1007/s11756-023-01513-4","ISSN":"1336-9563","issue":"12","journalAbbreviation":"Biologia","language":"en","note":"number: 12","page":"3637-3651","source":"DOI.org (Crossref)","title":"Degradation of crude oil and the pure hydrocarbon fractions by indigenous soil microorganisms","volume":"78","author":[{"family":"Mohammed","given":"Srwa Ali"},{"family":"Omar Zrary","given":"Taha Jalal"},{"family":"Hasan","given":"Ayad H."}],"issued":{"date-parts":[["2023",9,7]]}}}],"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59]</w:t>
            </w:r>
            <w:r w:rsidRPr="002416CB">
              <w:rPr>
                <w:rFonts w:ascii="Times New Roman" w:hAnsi="Times New Roman" w:cs="Times New Roman"/>
                <w:sz w:val="24"/>
                <w:szCs w:val="24"/>
              </w:rPr>
              <w:fldChar w:fldCharType="end"/>
            </w:r>
          </w:p>
        </w:tc>
      </w:tr>
      <w:tr w:rsidR="00A4263A" w:rsidRPr="00AF4240" w14:paraId="7AA52BB1" w14:textId="77777777" w:rsidTr="00A4263A">
        <w:trPr>
          <w:trHeight w:val="288"/>
          <w:jc w:val="center"/>
        </w:trPr>
        <w:tc>
          <w:tcPr>
            <w:tcW w:w="538" w:type="pct"/>
          </w:tcPr>
          <w:p w14:paraId="37F726E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F9D2D83"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oxABC</w:t>
            </w:r>
          </w:p>
        </w:tc>
        <w:tc>
          <w:tcPr>
            <w:tcW w:w="2369" w:type="pct"/>
            <w:shd w:val="clear" w:color="auto" w:fill="auto"/>
            <w:vAlign w:val="center"/>
            <w:hideMark/>
          </w:tcPr>
          <w:p w14:paraId="6BE7C524"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Uncharacterized phylum</w:t>
            </w:r>
          </w:p>
        </w:tc>
        <w:tc>
          <w:tcPr>
            <w:tcW w:w="762" w:type="pct"/>
            <w:shd w:val="clear" w:color="auto" w:fill="auto"/>
            <w:vAlign w:val="center"/>
            <w:hideMark/>
          </w:tcPr>
          <w:p w14:paraId="3582EC04" w14:textId="72F6668A"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9yEKExwA","properties":{"formattedCitation":"[60]","plainCitation":"[60]","noteIndex":0},"citationItems":[{"id":6741,"uris":["http://zotero.org/users/local/tLbKPnjF/items/CXZX5R7D"],"itemData":{"id":6741,"type":"article-journal","abstract":"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n          , \n            ABSTRACT\n            \n              The recent leveraging of genome-resolved metagenomics has generated an enormous number of genomes from novel uncultured microbial lineages yet left many clades undescribed. Here, we present a global analysis of genomes belonging to Binatota (UBP10), a globally distributed, yet-uncharacterized bacterial phylum. All orders in Binatota encoded the capacity for aerobic methylotrophy using methanol, methylamine, sulfomethanes, and chloromethanes as the substrates. Methylotrophy in Binatota was characterized by order-specific substrate degradation preferences, as well as extensive metabolic versatility, i.e., the utilization of diverse sets of genes, pathways, and combinations to achieve a specific metabolic goal. The genomes also encoded multiple alkane hydroxylases and monooxygenases, potentially enabling growth on a wide range of alkanes and fatty acids. Pigmentation is inferred from a complete pathway for carotenoids (lycopene, β- and γ-carotenes, xanthins, chlorobactenes, and spheroidenes) production. Further, the majority of genes involved in bacteriochlorophyll\n              a\n              ,\n              c\n              , and\n              d\n              biosynthesis were identified, although absence of key genes and failure to identify a photosynthetic reaction center preclude proposing phototrophic capacities. Analysis of 16S rRNA databases showed the preferences of Binatota to terrestrial and freshwater ecosystems, hydrocarbon-rich habitats, and sponges, supporting their potential role in mitigating methanol and methane emissions, breakdown of alkanes, and their association with sponges. Our results expand the lists of methylotrophic, aerobic alkane-degrading, and pigment-producing lineages. We also highlight the consistent encountering of incomplete biosynthetic pathways in microbial genomes, a phenomenon necessitating careful assessment when assigning putative functions based on a set-threshold of pathway completion.\n            \n            \n              IMPORTANCE\n              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 We present evidence that members of the order Binatota specialize in methylotrophy and identify an extensive repertoire of genes and pathways mediating the oxidation of multiple one-carbon (C\n              1\n              ) compounds in Binatota genomes. The occurrence of multiple alkane hydroxylases and monooxygenases in these genomes was also identified, potentially enabling growth on a wide range of alkanes and fatty acids. Pigmentation is inferred from a complete pathway for carotenoids production. We also report on the presence of incomplete chlorophyll biosynthetic pathways in all genomes and propose several evolutionary-grounded scenarios that could explain such a pattern. Assessment of the ecological distribution patterns of the Binatota indicates preference of its members to terrestrial and freshwater ecosystems characterized by high methane and methanol emissions, as well as multiple hydrocarbon-rich habitats and marine sponges.","container-title":"mBio","DOI":"10.1128/mBio.00985-21","ISSN":"2150-7511","issue":"3","journalAbbreviation":"mBio","language":"en","note":"number: 3","page":"e00985-21","source":"DOI.org (Crossref)","title":"Genomic Analysis of the Yet-Uncultured Binatota Reveals Broad Methylotrophic, Alkane-Degradation, and Pigment Production Capacities","volume":"12","author":[{"family":"Murphy","given":"Chelsea L."},{"family":"Sheremet","given":"Andriy"},{"family":"Dunfield","given":"Peter F."},{"family":"Spear","given":"John R."},{"family":"Stepanauskas","given":"Ramunas"},{"family":"Woyke","given":"Tanja"},{"family":"Elshahed","given":"Mostafa S."},{"family":"Youssef","given":"Noha H."}],"editor":[{"family":"Harwood","given":"Caroline S."}],"issued":{"date-parts":[["2021",6,2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A69E655" w14:textId="77777777" w:rsidTr="00A4263A">
        <w:trPr>
          <w:trHeight w:val="288"/>
          <w:jc w:val="center"/>
        </w:trPr>
        <w:tc>
          <w:tcPr>
            <w:tcW w:w="538" w:type="pct"/>
          </w:tcPr>
          <w:p w14:paraId="2D8A2821"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8323329"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ydAB</w:t>
            </w:r>
          </w:p>
        </w:tc>
        <w:tc>
          <w:tcPr>
            <w:tcW w:w="2369" w:type="pct"/>
            <w:shd w:val="clear" w:color="auto" w:fill="auto"/>
            <w:vAlign w:val="center"/>
            <w:hideMark/>
          </w:tcPr>
          <w:p w14:paraId="28E17613" w14:textId="0AA42578"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ethanobacterium formicicum</w:t>
            </w:r>
          </w:p>
        </w:tc>
        <w:tc>
          <w:tcPr>
            <w:tcW w:w="762" w:type="pct"/>
            <w:shd w:val="clear" w:color="auto" w:fill="auto"/>
            <w:hideMark/>
          </w:tcPr>
          <w:p w14:paraId="6C7B89FF" w14:textId="435D1BDE"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ztGhucTW","properties":{"formattedCitation":"[60]","plainCitation":"[60]","noteIndex":0},"citationItems":[{"id":6741,"uris":["http://zotero.org/users/local/tLbKPnjF/items/CXZX5R7D"],"itemData":{"id":6741,"type":"article-journal","abstract":"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n          , \n            ABSTRACT\n            \n              The recent leveraging of genome-resolved metagenomics has generated an enormous number of genomes from novel uncultured microbial lineages yet left many clades undescribed. Here, we present a global analysis of genomes belonging to Binatota (UBP10), a globally distributed, yet-uncharacterized bacterial phylum. All orders in Binatota encoded the capacity for aerobic methylotrophy using methanol, methylamine, sulfomethanes, and chloromethanes as the substrates. Methylotrophy in Binatota was characterized by order-specific substrate degradation preferences, as well as extensive metabolic versatility, i.e., the utilization of diverse sets of genes, pathways, and combinations to achieve a specific metabolic goal. The genomes also encoded multiple alkane hydroxylases and monooxygenases, potentially enabling growth on a wide range of alkanes and fatty acids. Pigmentation is inferred from a complete pathway for carotenoids (lycopene, β- and γ-carotenes, xanthins, chlorobactenes, and spheroidenes) production. Further, the majority of genes involved in bacteriochlorophyll\n              a\n              ,\n              c\n              , and\n              d\n              biosynthesis were identified, although absence of key genes and failure to identify a photosynthetic reaction center preclude proposing phototrophic capacities. Analysis of 16S rRNA databases showed the preferences of Binatota to terrestrial and freshwater ecosystems, hydrocarbon-rich habitats, and sponges, supporting their potential role in mitigating methanol and methane emissions, breakdown of alkanes, and their association with sponges. Our results expand the lists of methylotrophic, aerobic alkane-degrading, and pigment-producing lineages. We also highlight the consistent encountering of incomplete biosynthetic pathways in microbial genomes, a phenomenon necessitating careful assessment when assigning putative functions based on a set-threshold of pathway completion.\n            \n            \n              IMPORTANCE\n              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 We present evidence that members of the order Binatota specialize in methylotrophy and identify an extensive repertoire of genes and pathways mediating the oxidation of multiple one-carbon (C\n              1\n              ) compounds in Binatota genomes. The occurrence of multiple alkane hydroxylases and monooxygenases in these genomes was also identified, potentially enabling growth on a wide range of alkanes and fatty acids. Pigmentation is inferred from a complete pathway for carotenoids production. We also report on the presence of incomplete chlorophyll biosynthetic pathways in all genomes and propose several evolutionary-grounded scenarios that could explain such a pattern. Assessment of the ecological distribution patterns of the Binatota indicates preference of its members to terrestrial and freshwater ecosystems characterized by high methane and methanol emissions, as well as multiple hydrocarbon-rich habitats and marine sponges.","container-title":"mBio","DOI":"10.1128/mBio.00985-21","ISSN":"2150-7511","issue":"3","journalAbbreviation":"mBio","language":"en","note":"number: 3","page":"e00985-21","source":"DOI.org (Crossref)","title":"Genomic Analysis of the Yet-Uncultured Binatota Reveals Broad Methylotrophic, Alkane-Degradation, and Pigment Production Capacities","volume":"12","author":[{"family":"Murphy","given":"Chelsea L."},{"family":"Sheremet","given":"Andriy"},{"family":"Dunfield","given":"Peter F."},{"family":"Spear","given":"John R."},{"family":"Stepanauskas","given":"Ramunas"},{"family":"Woyke","given":"Tanja"},{"family":"Elshahed","given":"Mostafa S."},{"family":"Youssef","given":"Noha H."}],"editor":[{"family":"Harwood","given":"Caroline S."}],"issued":{"date-parts":[["2021",6,2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7EE8FCE5" w14:textId="77777777" w:rsidTr="00A4263A">
        <w:trPr>
          <w:trHeight w:val="288"/>
          <w:jc w:val="center"/>
        </w:trPr>
        <w:tc>
          <w:tcPr>
            <w:tcW w:w="538" w:type="pct"/>
          </w:tcPr>
          <w:p w14:paraId="2BB63DE5"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9714D11"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rtIQPH</w:t>
            </w:r>
          </w:p>
        </w:tc>
        <w:tc>
          <w:tcPr>
            <w:tcW w:w="2369" w:type="pct"/>
            <w:shd w:val="clear" w:color="auto" w:fill="auto"/>
            <w:vAlign w:val="center"/>
            <w:hideMark/>
          </w:tcPr>
          <w:p w14:paraId="5AA6349B" w14:textId="77777777" w:rsidR="00A4263A" w:rsidRPr="002416CB" w:rsidRDefault="00A4263A" w:rsidP="00A4263A">
            <w:pPr>
              <w:spacing w:after="0" w:line="276" w:lineRule="auto"/>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Binatota (uncharacterized bacterial phylum)</w:t>
            </w:r>
          </w:p>
        </w:tc>
        <w:tc>
          <w:tcPr>
            <w:tcW w:w="762" w:type="pct"/>
            <w:shd w:val="clear" w:color="auto" w:fill="auto"/>
            <w:hideMark/>
          </w:tcPr>
          <w:p w14:paraId="353CF753" w14:textId="75EEC8FF"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txAoNNLh","properties":{"formattedCitation":"[60]","plainCitation":"[60]","noteIndex":0},"citationItems":[{"id":6741,"uris":["http://zotero.org/users/local/tLbKPnjF/items/CXZX5R7D"],"itemData":{"id":6741,"type":"article-journal","abstract":"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n          , \n            ABSTRACT\n            \n              The recent leveraging of genome-resolved metagenomics has generated an enormous number of genomes from novel uncultured microbial lineages yet left many clades undescribed. Here, we present a global analysis of genomes belonging to Binatota (UBP10), a globally distributed, yet-uncharacterized bacterial phylum. All orders in Binatota encoded the capacity for aerobic methylotrophy using methanol, methylamine, sulfomethanes, and chloromethanes as the substrates. Methylotrophy in Binatota was characterized by order-specific substrate degradation preferences, as well as extensive metabolic versatility, i.e., the utilization of diverse sets of genes, pathways, and combinations to achieve a specific metabolic goal. The genomes also encoded multiple alkane hydroxylases and monooxygenases, potentially enabling growth on a wide range of alkanes and fatty acids. Pigmentation is inferred from a complete pathway for carotenoids (lycopene, β- and γ-carotenes, xanthins, chlorobactenes, and spheroidenes) production. Further, the majority of genes involved in bacteriochlorophyll\n              a\n              ,\n              c\n              , and\n              d\n              biosynthesis were identified, although absence of key genes and failure to identify a photosynthetic reaction center preclude proposing phototrophic capacities. Analysis of 16S rRNA databases showed the preferences of Binatota to terrestrial and freshwater ecosystems, hydrocarbon-rich habitats, and sponges, supporting their potential role in mitigating methanol and methane emissions, breakdown of alkanes, and their association with sponges. Our results expand the lists of methylotrophic, aerobic alkane-degrading, and pigment-producing lineages. We also highlight the consistent encountering of incomplete biosynthetic pathways in microbial genomes, a phenomenon necessitating careful assessment when assigning putative functions based on a set-threshold of pathway completion.\n            \n            \n              IMPORTANCE\n              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 We present evidence that members of the order Binatota specialize in methylotrophy and identify an extensive repertoire of genes and pathways mediating the oxidation of multiple one-carbon (C\n              1\n              ) compounds in Binatota genomes. The occurrence of multiple alkane hydroxylases and monooxygenases in these genomes was also identified, potentially enabling growth on a wide range of alkanes and fatty acids. Pigmentation is inferred from a complete pathway for carotenoids production. We also report on the presence of incomplete chlorophyll biosynthetic pathways in all genomes and propose several evolutionary-grounded scenarios that could explain such a pattern. Assessment of the ecological distribution patterns of the Binatota indicates preference of its members to terrestrial and freshwater ecosystems characterized by high methane and methanol emissions, as well as multiple hydrocarbon-rich habitats and marine sponges.","container-title":"mBio","DOI":"10.1128/mBio.00985-21","ISSN":"2150-7511","issue":"3","journalAbbreviation":"mBio","language":"en","note":"number: 3","page":"e00985-21","source":"DOI.org (Crossref)","title":"Genomic Analysis of the Yet-Uncultured Binatota Reveals Broad Methylotrophic, Alkane-Degradation, and Pigment Production Capacities","volume":"12","author":[{"family":"Murphy","given":"Chelsea L."},{"family":"Sheremet","given":"Andriy"},{"family":"Dunfield","given":"Peter F."},{"family":"Spear","given":"John R."},{"family":"Stepanauskas","given":"Ramunas"},{"family":"Woyke","given":"Tanja"},{"family":"Elshahed","given":"Mostafa S."},{"family":"Youssef","given":"Noha H."}],"editor":[{"family":"Harwood","given":"Caroline S."}],"issued":{"date-parts":[["2021",6,2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8D882BD" w14:textId="77777777" w:rsidTr="00A4263A">
        <w:trPr>
          <w:trHeight w:val="288"/>
          <w:jc w:val="center"/>
        </w:trPr>
        <w:tc>
          <w:tcPr>
            <w:tcW w:w="538" w:type="pct"/>
          </w:tcPr>
          <w:p w14:paraId="4B3AE3EA"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D465243"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cmA</w:t>
            </w:r>
          </w:p>
        </w:tc>
        <w:tc>
          <w:tcPr>
            <w:tcW w:w="2369" w:type="pct"/>
            <w:shd w:val="clear" w:color="auto" w:fill="auto"/>
            <w:hideMark/>
          </w:tcPr>
          <w:p w14:paraId="7DCEAE66" w14:textId="77777777" w:rsidR="00A4263A" w:rsidRPr="002416CB" w:rsidRDefault="00A4263A" w:rsidP="00A4263A">
            <w:pPr>
              <w:spacing w:after="0" w:line="276" w:lineRule="auto"/>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Binatota (uncharacterized bacterial phylum)</w:t>
            </w:r>
          </w:p>
        </w:tc>
        <w:tc>
          <w:tcPr>
            <w:tcW w:w="762" w:type="pct"/>
            <w:shd w:val="clear" w:color="auto" w:fill="auto"/>
            <w:hideMark/>
          </w:tcPr>
          <w:p w14:paraId="7D058BFE" w14:textId="7E56CE0E"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Kp6PRpV1","properties":{"formattedCitation":"[60]","plainCitation":"[60]","noteIndex":0},"citationItems":[{"id":6741,"uris":["http://zotero.org/users/local/tLbKPnjF/items/CXZX5R7D"],"itemData":{"id":6741,"type":"article-journal","abstract":"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n          , \n            ABSTRACT\n            \n              The recent leveraging of genome-resolved metagenomics has generated an enormous number of genomes from novel uncultured microbial lineages yet left many clades undescribed. Here, we present a global analysis of genomes belonging to Binatota (UBP10), a globally distributed, yet-uncharacterized bacterial phylum. All orders in Binatota encoded the capacity for aerobic methylotrophy using methanol, methylamine, sulfomethanes, and chloromethanes as the substrates. Methylotrophy in Binatota was characterized by order-specific substrate degradation preferences, as well as extensive metabolic versatility, i.e., the utilization of diverse sets of genes, pathways, and combinations to achieve a specific metabolic goal. The genomes also encoded multiple alkane hydroxylases and monooxygenases, potentially enabling growth on a wide range of alkanes and fatty acids. Pigmentation is inferred from a complete pathway for carotenoids (lycopene, β- and γ-carotenes, xanthins, chlorobactenes, and spheroidenes) production. Further, the majority of genes involved in bacteriochlorophyll\n              a\n              ,\n              c\n              , and\n              d\n              biosynthesis were identified, although absence of key genes and failure to identify a photosynthetic reaction center preclude proposing phototrophic capacities. Analysis of 16S rRNA databases showed the preferences of Binatota to terrestrial and freshwater ecosystems, hydrocarbon-rich habitats, and sponges, supporting their potential role in mitigating methanol and methane emissions, breakdown of alkanes, and their association with sponges. Our results expand the lists of methylotrophic, aerobic alkane-degrading, and pigment-producing lineages. We also highlight the consistent encountering of incomplete biosynthetic pathways in microbial genomes, a phenomenon necessitating careful assessment when assigning putative functions based on a set-threshold of pathway completion.\n            \n            \n              IMPORTANCE\n              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 We present evidence that members of the order Binatota specialize in methylotrophy and identify an extensive repertoire of genes and pathways mediating the oxidation of multiple one-carbon (C\n              1\n              ) compounds in Binatota genomes. The occurrence of multiple alkane hydroxylases and monooxygenases in these genomes was also identified, potentially enabling growth on a wide range of alkanes and fatty acids. Pigmentation is inferred from a complete pathway for carotenoids production. We also report on the presence of incomplete chlorophyll biosynthetic pathways in all genomes and propose several evolutionary-grounded scenarios that could explain such a pattern. Assessment of the ecological distribution patterns of the Binatota indicates preference of its members to terrestrial and freshwater ecosystems characterized by high methane and methanol emissions, as well as multiple hydrocarbon-rich habitats and marine sponges.","container-title":"mBio","DOI":"10.1128/mBio.00985-21","ISSN":"2150-7511","issue":"3","journalAbbreviation":"mBio","language":"en","note":"number: 3","page":"e00985-21","source":"DOI.org (Crossref)","title":"Genomic Analysis of the Yet-Uncultured Binatota Reveals Broad Methylotrophic, Alkane-Degradation, and Pigment Production Capacities","volume":"12","author":[{"family":"Murphy","given":"Chelsea L."},{"family":"Sheremet","given":"Andriy"},{"family":"Dunfield","given":"Peter F."},{"family":"Spear","given":"John R."},{"family":"Stepanauskas","given":"Ramunas"},{"family":"Woyke","given":"Tanja"},{"family":"Elshahed","given":"Mostafa S."},{"family":"Youssef","given":"Noha H."}],"editor":[{"family":"Harwood","given":"Caroline S."}],"issued":{"date-parts":[["2021",6,2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18DACA60" w14:textId="77777777" w:rsidTr="00A4263A">
        <w:trPr>
          <w:trHeight w:val="288"/>
          <w:jc w:val="center"/>
        </w:trPr>
        <w:tc>
          <w:tcPr>
            <w:tcW w:w="538" w:type="pct"/>
          </w:tcPr>
          <w:p w14:paraId="051C630E"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D10D41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yaABC</w:t>
            </w:r>
          </w:p>
        </w:tc>
        <w:tc>
          <w:tcPr>
            <w:tcW w:w="2369" w:type="pct"/>
            <w:shd w:val="clear" w:color="auto" w:fill="auto"/>
            <w:hideMark/>
          </w:tcPr>
          <w:p w14:paraId="79A68066" w14:textId="77777777" w:rsidR="00A4263A" w:rsidRPr="002416CB" w:rsidRDefault="00A4263A" w:rsidP="00A4263A">
            <w:pPr>
              <w:spacing w:after="0" w:line="276" w:lineRule="auto"/>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Binatota (uncharacterized bacterial phylum)</w:t>
            </w:r>
          </w:p>
        </w:tc>
        <w:tc>
          <w:tcPr>
            <w:tcW w:w="762" w:type="pct"/>
            <w:shd w:val="clear" w:color="auto" w:fill="auto"/>
            <w:hideMark/>
          </w:tcPr>
          <w:p w14:paraId="0398D2C7" w14:textId="04CC99BE"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tbLcd1Qj","properties":{"formattedCitation":"[60]","plainCitation":"[60]","noteIndex":0},"citationItems":[{"id":6741,"uris":["http://zotero.org/users/local/tLbKPnjF/items/CXZX5R7D"],"itemData":{"id":6741,"type":"article-journal","abstract":"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n          , \n            ABSTRACT\n            \n              The recent leveraging of genome-resolved metagenomics has generated an enormous number of genomes from novel uncultured microbial lineages yet left many clades undescribed. Here, we present a global analysis of genomes belonging to Binatota (UBP10), a globally distributed, yet-uncharacterized bacterial phylum. All orders in Binatota encoded the capacity for aerobic methylotrophy using methanol, methylamine, sulfomethanes, and chloromethanes as the substrates. Methylotrophy in Binatota was characterized by order-specific substrate degradation preferences, as well as extensive metabolic versatility, i.e., the utilization of diverse sets of genes, pathways, and combinations to achieve a specific metabolic goal. The genomes also encoded multiple alkane hydroxylases and monooxygenases, potentially enabling growth on a wide range of alkanes and fatty acids. Pigmentation is inferred from a complete pathway for carotenoids (lycopene, β- and γ-carotenes, xanthins, chlorobactenes, and spheroidenes) production. Further, the majority of genes involved in bacteriochlorophyll\n              a\n              ,\n              c\n              , and\n              d\n              biosynthesis were identified, although absence of key genes and failure to identify a photosynthetic reaction center preclude proposing phototrophic capacities. Analysis of 16S rRNA databases showed the preferences of Binatota to terrestrial and freshwater ecosystems, hydrocarbon-rich habitats, and sponges, supporting their potential role in mitigating methanol and methane emissions, breakdown of alkanes, and their association with sponges. Our results expand the lists of methylotrophic, aerobic alkane-degrading, and pigment-producing lineages. We also highlight the consistent encountering of incomplete biosynthetic pathways in microbial genomes, a phenomenon necessitating careful assessment when assigning putative functions based on a set-threshold of pathway completion.\n            \n            \n              IMPORTANCE\n              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 We present evidence that members of the order Binatota specialize in methylotrophy and identify an extensive repertoire of genes and pathways mediating the oxidation of multiple one-carbon (C\n              1\n              ) compounds in Binatota genomes. The occurrence of multiple alkane hydroxylases and monooxygenases in these genomes was also identified, potentially enabling growth on a wide range of alkanes and fatty acids. Pigmentation is inferred from a complete pathway for carotenoids production. We also report on the presence of incomplete chlorophyll biosynthetic pathways in all genomes and propose several evolutionary-grounded scenarios that could explain such a pattern. Assessment of the ecological distribution patterns of the Binatota indicates preference of its members to terrestrial and freshwater ecosystems characterized by high methane and methanol emissions, as well as multiple hydrocarbon-rich habitats and marine sponges.","container-title":"mBio","DOI":"10.1128/mBio.00985-21","ISSN":"2150-7511","issue":"3","journalAbbreviation":"mBio","language":"en","note":"number: 3","page":"e00985-21","source":"DOI.org (Crossref)","title":"Genomic Analysis of the Yet-Uncultured Binatota Reveals Broad Methylotrophic, Alkane-Degradation, and Pigment Production Capacities","volume":"12","author":[{"family":"Murphy","given":"Chelsea L."},{"family":"Sheremet","given":"Andriy"},{"family":"Dunfield","given":"Peter F."},{"family":"Spear","given":"John R."},{"family":"Stepanauskas","given":"Ramunas"},{"family":"Woyke","given":"Tanja"},{"family":"Elshahed","given":"Mostafa S."},{"family":"Youssef","given":"Noha H."}],"editor":[{"family":"Harwood","given":"Caroline S."}],"issued":{"date-parts":[["2021",6,2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70A6291E" w14:textId="77777777" w:rsidTr="00A4263A">
        <w:trPr>
          <w:trHeight w:val="288"/>
          <w:jc w:val="center"/>
        </w:trPr>
        <w:tc>
          <w:tcPr>
            <w:tcW w:w="538" w:type="pct"/>
          </w:tcPr>
          <w:p w14:paraId="1C92938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E33576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au</w:t>
            </w:r>
          </w:p>
        </w:tc>
        <w:tc>
          <w:tcPr>
            <w:tcW w:w="2369" w:type="pct"/>
            <w:shd w:val="clear" w:color="auto" w:fill="auto"/>
            <w:hideMark/>
          </w:tcPr>
          <w:p w14:paraId="52ADA3D9" w14:textId="77777777" w:rsidR="00A4263A" w:rsidRPr="002416CB" w:rsidRDefault="00A4263A" w:rsidP="00A4263A">
            <w:pPr>
              <w:spacing w:after="0" w:line="276" w:lineRule="auto"/>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Binatota (uncharacterized bacterial phylum)</w:t>
            </w:r>
          </w:p>
        </w:tc>
        <w:tc>
          <w:tcPr>
            <w:tcW w:w="762" w:type="pct"/>
            <w:shd w:val="clear" w:color="auto" w:fill="auto"/>
            <w:hideMark/>
          </w:tcPr>
          <w:p w14:paraId="6A739EF6" w14:textId="6B2E5837"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uhhJ5A2y","properties":{"formattedCitation":"[60]","plainCitation":"[60]","noteIndex":0},"citationItems":[{"id":6741,"uris":["http://zotero.org/users/local/tLbKPnjF/items/CXZX5R7D"],"itemData":{"id":6741,"type":"article-journal","abstract":"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n          , \n            ABSTRACT\n            \n              The recent leveraging of genome-resolved metagenomics has generated an enormous number of genomes from novel uncultured microbial lineages yet left many clades undescribed. Here, we present a global analysis of genomes belonging to Binatota (UBP10), a globally distributed, yet-uncharacterized bacterial phylum. All orders in Binatota encoded the capacity for aerobic methylotrophy using methanol, methylamine, sulfomethanes, and chloromethanes as the substrates. Methylotrophy in Binatota was characterized by order-specific substrate degradation preferences, as well as extensive metabolic versatility, i.e., the utilization of diverse sets of genes, pathways, and combinations to achieve a specific metabolic goal. The genomes also encoded multiple alkane hydroxylases and monooxygenases, potentially enabling growth on a wide range of alkanes and fatty acids. Pigmentation is inferred from a complete pathway for carotenoids (lycopene, β- and γ-carotenes, xanthins, chlorobactenes, and spheroidenes) production. Further, the majority of genes involved in bacteriochlorophyll\n              a\n              ,\n              c\n              , and\n              d\n              biosynthesis were identified, although absence of key genes and failure to identify a photosynthetic reaction center preclude proposing phototrophic capacities. Analysis of 16S rRNA databases showed the preferences of Binatota to terrestrial and freshwater ecosystems, hydrocarbon-rich habitats, and sponges, supporting their potential role in mitigating methanol and methane emissions, breakdown of alkanes, and their association with sponges. Our results expand the lists of methylotrophic, aerobic alkane-degrading, and pigment-producing lineages. We also highlight the consistent encountering of incomplete biosynthetic pathways in microbial genomes, a phenomenon necessitating careful assessment when assigning putative functions based on a set-threshold of pathway completion.\n            \n            \n              IMPORTANCE\n              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 We present evidence that members of the order Binatota specialize in methylotrophy and identify an extensive repertoire of genes and pathways mediating the oxidation of multiple one-carbon (C\n              1\n              ) compounds in Binatota genomes. The occurrence of multiple alkane hydroxylases and monooxygenases in these genomes was also identified, potentially enabling growth on a wide range of alkanes and fatty acids. Pigmentation is inferred from a complete pathway for carotenoids production. We also report on the presence of incomplete chlorophyll biosynthetic pathways in all genomes and propose several evolutionary-grounded scenarios that could explain such a pattern. Assessment of the ecological distribution patterns of the Binatota indicates preference of its members to terrestrial and freshwater ecosystems characterized by high methane and methanol emissions, as well as multiple hydrocarbon-rich habitats and marine sponges.","container-title":"mBio","DOI":"10.1128/mBio.00985-21","ISSN":"2150-7511","issue":"3","journalAbbreviation":"mBio","language":"en","note":"number: 3","page":"e00985-21","source":"DOI.org (Crossref)","title":"Genomic Analysis of the Yet-Uncultured Binatota Reveals Broad Methylotrophic, Alkane-Degradation, and Pigment Production Capacities","volume":"12","author":[{"family":"Murphy","given":"Chelsea L."},{"family":"Sheremet","given":"Andriy"},{"family":"Dunfield","given":"Peter F."},{"family":"Spear","given":"John R."},{"family":"Stepanauskas","given":"Ramunas"},{"family":"Woyke","given":"Tanja"},{"family":"Elshahed","given":"Mostafa S."},{"family":"Youssef","given":"Noha H."}],"editor":[{"family":"Harwood","given":"Caroline S."}],"issued":{"date-parts":[["2021",6,2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3936A5A9" w14:textId="77777777" w:rsidTr="00A4263A">
        <w:trPr>
          <w:trHeight w:val="288"/>
          <w:jc w:val="center"/>
        </w:trPr>
        <w:tc>
          <w:tcPr>
            <w:tcW w:w="538" w:type="pct"/>
          </w:tcPr>
          <w:p w14:paraId="04D70239"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77D0179"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xoxFJG</w:t>
            </w:r>
          </w:p>
        </w:tc>
        <w:tc>
          <w:tcPr>
            <w:tcW w:w="2369" w:type="pct"/>
            <w:shd w:val="clear" w:color="auto" w:fill="auto"/>
            <w:hideMark/>
          </w:tcPr>
          <w:p w14:paraId="21AE64B6" w14:textId="77777777" w:rsidR="00A4263A" w:rsidRPr="002416CB" w:rsidRDefault="00A4263A" w:rsidP="00A4263A">
            <w:pPr>
              <w:spacing w:after="0" w:line="276" w:lineRule="auto"/>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Binatota (uncharacterized bacterial phylum)</w:t>
            </w:r>
          </w:p>
        </w:tc>
        <w:tc>
          <w:tcPr>
            <w:tcW w:w="762" w:type="pct"/>
            <w:shd w:val="clear" w:color="auto" w:fill="auto"/>
            <w:hideMark/>
          </w:tcPr>
          <w:p w14:paraId="3A5A6738" w14:textId="6B8F1109"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FysWbQ2w","properties":{"formattedCitation":"[60]","plainCitation":"[60]","noteIndex":0},"citationItems":[{"id":6741,"uris":["http://zotero.org/users/local/tLbKPnjF/items/CXZX5R7D"],"itemData":{"id":6741,"type":"article-journal","abstract":"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n          , \n            ABSTRACT\n            \n              The recent leveraging of genome-resolved metagenomics has generated an enormous number of genomes from novel uncultured microbial lineages yet left many clades undescribed. Here, we present a global analysis of genomes belonging to Binatota (UBP10), a globally distributed, yet-uncharacterized bacterial phylum. All orders in Binatota encoded the capacity for aerobic methylotrophy using methanol, methylamine, sulfomethanes, and chloromethanes as the substrates. Methylotrophy in Binatota was characterized by order-specific substrate degradation preferences, as well as extensive metabolic versatility, i.e., the utilization of diverse sets of genes, pathways, and combinations to achieve a specific metabolic goal. The genomes also encoded multiple alkane hydroxylases and monooxygenases, potentially enabling growth on a wide range of alkanes and fatty acids. Pigmentation is inferred from a complete pathway for carotenoids (lycopene, β- and γ-carotenes, xanthins, chlorobactenes, and spheroidenes) production. Further, the majority of genes involved in bacteriochlorophyll\n              a\n              ,\n              c\n              , and\n              d\n              biosynthesis were identified, although absence of key genes and failure to identify a photosynthetic reaction center preclude proposing phototrophic capacities. Analysis of 16S rRNA databases showed the preferences of Binatota to terrestrial and freshwater ecosystems, hydrocarbon-rich habitats, and sponges, supporting their potential role in mitigating methanol and methane emissions, breakdown of alkanes, and their association with sponges. Our results expand the lists of methylotrophic, aerobic alkane-degrading, and pigment-producing lineages. We also highlight the consistent encountering of incomplete biosynthetic pathways in microbial genomes, a phenomenon necessitating careful assessment when assigning putative functions based on a set-threshold of pathway completion.\n            \n            \n              IMPORTANCE\n              A wide range of microbial lineages remain uncultured, yet little is known regarding their metabolic capacities, physiological preferences, and ecological roles in various ecosystems. We conducted a thorough comparative genomic analysis of 108 genomes belonging to the Binatota (UBP10), a globally distributed, yet-uncharacterized bacterial phylum. We present evidence that members of the order Binatota specialize in methylotrophy and identify an extensive repertoire of genes and pathways mediating the oxidation of multiple one-carbon (C\n              1\n              ) compounds in Binatota genomes. The occurrence of multiple alkane hydroxylases and monooxygenases in these genomes was also identified, potentially enabling growth on a wide range of alkanes and fatty acids. Pigmentation is inferred from a complete pathway for carotenoids production. We also report on the presence of incomplete chlorophyll biosynthetic pathways in all genomes and propose several evolutionary-grounded scenarios that could explain such a pattern. Assessment of the ecological distribution patterns of the Binatota indicates preference of its members to terrestrial and freshwater ecosystems characterized by high methane and methanol emissions, as well as multiple hydrocarbon-rich habitats and marine sponges.","container-title":"mBio","DOI":"10.1128/mBio.00985-21","ISSN":"2150-7511","issue":"3","journalAbbreviation":"mBio","language":"en","note":"number: 3","page":"e00985-21","source":"DOI.org (Crossref)","title":"Genomic Analysis of the Yet-Uncultured Binatota Reveals Broad Methylotrophic, Alkane-Degradation, and Pigment Production Capacities","volume":"12","author":[{"family":"Murphy","given":"Chelsea L."},{"family":"Sheremet","given":"Andriy"},{"family":"Dunfield","given":"Peter F."},{"family":"Spear","given":"John R."},{"family":"Stepanauskas","given":"Ramunas"},{"family":"Woyke","given":"Tanja"},{"family":"Elshahed","given":"Mostafa S."},{"family":"Youssef","given":"Noha H."}],"editor":[{"family":"Harwood","given":"Caroline S."}],"issued":{"date-parts":[["2021",6,29]]}}}],"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1D19F610" w14:textId="77777777" w:rsidTr="00A4263A">
        <w:trPr>
          <w:trHeight w:val="288"/>
          <w:jc w:val="center"/>
        </w:trPr>
        <w:tc>
          <w:tcPr>
            <w:tcW w:w="538" w:type="pct"/>
            <w:shd w:val="clear" w:color="000000" w:fill="FFFFFF"/>
          </w:tcPr>
          <w:p w14:paraId="007E27D4"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000000" w:fill="FFFFFF"/>
          </w:tcPr>
          <w:p w14:paraId="02CAA4EB"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MasD</w:t>
            </w:r>
          </w:p>
        </w:tc>
        <w:tc>
          <w:tcPr>
            <w:tcW w:w="2369" w:type="pct"/>
            <w:shd w:val="clear" w:color="000000" w:fill="FFFFFF"/>
          </w:tcPr>
          <w:p w14:paraId="332587FE"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Desulfosarcina sp. Bus5</w:t>
            </w:r>
          </w:p>
        </w:tc>
        <w:tc>
          <w:tcPr>
            <w:tcW w:w="762" w:type="pct"/>
            <w:shd w:val="clear" w:color="000000" w:fill="FFFFFF"/>
          </w:tcPr>
          <w:p w14:paraId="41DED83A" w14:textId="7E23DC85"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92fjvsk50","properties":{"formattedCitation":"[61]","plainCitation":"[61]","noteIndex":0},"citationItems":[{"id":6149,"uris":["http://zotero.org/users/local/tLbKPnjF/items/SJNNQ7I6"],"itemData":{"id":6149,"type":"article-journal","container-title":"Computational and Structural Biotechnology Journal","DOI":"10.1016/j.csbj.2015.03.002","ISSN":"20010370","journalAbbreviation":"Computational and Structural Biotechnology Journal","language":"en","page":"222-228","source":"DOI.org (Crossref)","title":"The anaerobic degradation of gaseous, nonmethane alkanes — From in situ processes to microorganisms","volume":"13","author":[{"family":"Musat","given":"Florin"}],"issued":{"date-parts":[["2015"]]}}}],"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61]</w:t>
            </w:r>
            <w:r w:rsidRPr="002416CB">
              <w:rPr>
                <w:rFonts w:ascii="Times New Roman" w:hAnsi="Times New Roman" w:cs="Times New Roman"/>
                <w:sz w:val="24"/>
                <w:szCs w:val="24"/>
              </w:rPr>
              <w:fldChar w:fldCharType="end"/>
            </w:r>
          </w:p>
        </w:tc>
      </w:tr>
      <w:tr w:rsidR="00A4263A" w:rsidRPr="00AF4240" w14:paraId="081F8494" w14:textId="77777777" w:rsidTr="00A4263A">
        <w:trPr>
          <w:trHeight w:val="288"/>
          <w:jc w:val="center"/>
        </w:trPr>
        <w:tc>
          <w:tcPr>
            <w:tcW w:w="538" w:type="pct"/>
          </w:tcPr>
          <w:p w14:paraId="08017C76"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C107AA2"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heY</w:t>
            </w:r>
          </w:p>
        </w:tc>
        <w:tc>
          <w:tcPr>
            <w:tcW w:w="2369" w:type="pct"/>
            <w:shd w:val="clear" w:color="auto" w:fill="auto"/>
            <w:vAlign w:val="center"/>
            <w:hideMark/>
          </w:tcPr>
          <w:p w14:paraId="5F3D626E"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olymorphum gilvum SL003B-26A1</w:t>
            </w:r>
          </w:p>
        </w:tc>
        <w:tc>
          <w:tcPr>
            <w:tcW w:w="762" w:type="pct"/>
            <w:shd w:val="clear" w:color="auto" w:fill="auto"/>
            <w:vAlign w:val="center"/>
            <w:hideMark/>
          </w:tcPr>
          <w:p w14:paraId="50F5FE09" w14:textId="6C30A823"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lxmrG1SD","properties":{"formattedCitation":"[62]","plainCitation":"[62]","noteIndex":0},"citationItems":[{"id":6745,"uris":["http://zotero.org/users/local/tLbKPnjF/items/RFQEB8RI"],"itemData":{"id":6745,"type":"article-journal","container-title":"PLoS ONE","DOI":"10.1371/journal.pone.0031261","ISSN":"1932-6203","issue":"2","journalAbbreviation":"PLoS ONE","language":"en","note":"number: 2","page":"e31261","source":"DOI.org (Crossref)","title":"The Genome Sequence of Polymorphum gilvum SL003B-26A1T Reveals Its Genetic Basis for Crude Oil Degradation and Adaptation to the Saline Soil","volume":"7","author":[{"family":"Nie","given":"Yong"},{"family":"Tang","given":"Yue-Qin"},{"family":"Li","given":"Yan"},{"family":"Chi","given":"Chang-Qiao"},{"family":"Cai","given":"Man"},{"family":"Wu","given":"Xiao-Lei"}],"editor":[{"family":"Herrera-Estrella","given":"Alfredo"}],"issued":{"date-parts":[["2012",2,16]]}}}],"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2]</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3195A09D" w14:textId="77777777" w:rsidTr="00A4263A">
        <w:trPr>
          <w:trHeight w:val="288"/>
          <w:jc w:val="center"/>
        </w:trPr>
        <w:tc>
          <w:tcPr>
            <w:tcW w:w="538" w:type="pct"/>
          </w:tcPr>
          <w:p w14:paraId="3C2DC50F"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2ED9921"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KdpDE</w:t>
            </w:r>
          </w:p>
        </w:tc>
        <w:tc>
          <w:tcPr>
            <w:tcW w:w="2369" w:type="pct"/>
            <w:shd w:val="clear" w:color="auto" w:fill="auto"/>
            <w:vAlign w:val="center"/>
            <w:hideMark/>
          </w:tcPr>
          <w:p w14:paraId="3018682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lcanivorax borkumensis</w:t>
            </w:r>
          </w:p>
        </w:tc>
        <w:tc>
          <w:tcPr>
            <w:tcW w:w="762" w:type="pct"/>
            <w:shd w:val="clear" w:color="auto" w:fill="auto"/>
            <w:vAlign w:val="center"/>
            <w:hideMark/>
          </w:tcPr>
          <w:p w14:paraId="33612A04" w14:textId="06B1A3CC"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pD1DHYbh","properties":{"formattedCitation":"[62]","plainCitation":"[62]","noteIndex":0},"citationItems":[{"id":6745,"uris":["http://zotero.org/users/local/tLbKPnjF/items/RFQEB8RI"],"itemData":{"id":6745,"type":"article-journal","container-title":"PLoS ONE","DOI":"10.1371/journal.pone.0031261","ISSN":"1932-6203","issue":"2","journalAbbreviation":"PLoS ONE","language":"en","note":"number: 2","page":"e31261","source":"DOI.org (Crossref)","title":"The Genome Sequence of Polymorphum gilvum SL003B-26A1T Reveals Its Genetic Basis for Crude Oil Degradation and Adaptation to the Saline Soil","volume":"7","author":[{"family":"Nie","given":"Yong"},{"family":"Tang","given":"Yue-Qin"},{"family":"Li","given":"Yan"},{"family":"Chi","given":"Chang-Qiao"},{"family":"Cai","given":"Man"},{"family":"Wu","given":"Xiao-Lei"}],"editor":[{"family":"Herrera-Estrella","given":"Alfredo"}],"issued":{"date-parts":[["2012",2,16]]}}}],"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2]</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6BD1BD42" w14:textId="77777777" w:rsidTr="00A4263A">
        <w:trPr>
          <w:trHeight w:val="288"/>
          <w:jc w:val="center"/>
        </w:trPr>
        <w:tc>
          <w:tcPr>
            <w:tcW w:w="538" w:type="pct"/>
          </w:tcPr>
          <w:p w14:paraId="543F739C"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tcPr>
          <w:p w14:paraId="214319F1"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nahQ (unknown gene)</w:t>
            </w:r>
          </w:p>
        </w:tc>
        <w:tc>
          <w:tcPr>
            <w:tcW w:w="2369" w:type="pct"/>
            <w:shd w:val="clear" w:color="auto" w:fill="auto"/>
          </w:tcPr>
          <w:p w14:paraId="2646E61A" w14:textId="77777777" w:rsidR="00A4263A" w:rsidRPr="002416CB" w:rsidRDefault="00A4263A" w:rsidP="00A4263A">
            <w:pPr>
              <w:spacing w:after="0" w:line="276" w:lineRule="auto"/>
              <w:jc w:val="center"/>
              <w:rPr>
                <w:rFonts w:ascii="Times New Roman" w:hAnsi="Times New Roman" w:cs="Times New Roman"/>
                <w:i/>
                <w:iCs/>
                <w:sz w:val="24"/>
                <w:szCs w:val="24"/>
              </w:rPr>
            </w:pPr>
            <w:r w:rsidRPr="002416CB">
              <w:rPr>
                <w:rFonts w:ascii="Times New Roman" w:hAnsi="Times New Roman" w:cs="Times New Roman"/>
                <w:i/>
                <w:iCs/>
                <w:sz w:val="24"/>
                <w:szCs w:val="24"/>
              </w:rPr>
              <w:t>Pseudomonas sp.</w:t>
            </w:r>
          </w:p>
        </w:tc>
        <w:tc>
          <w:tcPr>
            <w:tcW w:w="762" w:type="pct"/>
            <w:shd w:val="clear" w:color="auto" w:fill="auto"/>
          </w:tcPr>
          <w:p w14:paraId="08F64C17" w14:textId="737D0DC1" w:rsidR="00A4263A" w:rsidRPr="002416CB" w:rsidRDefault="00A4263A" w:rsidP="00A4263A">
            <w:pPr>
              <w:spacing w:after="0" w:line="276" w:lineRule="auto"/>
              <w:ind w:firstLineChars="100" w:firstLine="240"/>
              <w:jc w:val="center"/>
              <w:rPr>
                <w:rFonts w:ascii="Times New Roman" w:hAnsi="Times New Roman" w:cs="Times New Roman"/>
                <w:sz w:val="24"/>
                <w:szCs w:val="24"/>
              </w:rPr>
            </w:pPr>
            <w:r w:rsidRPr="002416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EIEPXz9","properties":{"formattedCitation":"[63]","plainCitation":"[63]","noteIndex":0},"citationItems":[{"id":6562,"uris":["http://zotero.org/users/local/tLbKPnjF/items/TZ3KFJBJ"],"itemData":{"id":6562,"type":"article-journal","container-title":"FEMS Microbiology Reviews","DOI":"10.1111/j.1574-6976.2008.00127.x","ISSN":"1574-6976","issue":"6","journalAbbreviation":"FEMS Microbiol Rev","language":"en","note":"number: 6","page":"927-955","source":"DOI.org (Crossref)","title":"Microbial biodegradation of polyaromatic hydrocarbons","volume":"32","author":[{"family":"Peng","given":"Ri-He"},{"family":"Xiong","given":"Ai-Sheng"},{"family":"Xue","given":"Yong"},{"family":"Fu","given":"Xiao-Yan"},{"family":"Gao","given":"Feng"},{"family":"Zhao","given":"Wei"},{"family":"Tian","given":"Yong-Sheng"},{"family":"Yao","given":"Quan-Hong"}],"issued":{"date-parts":[["2008",11]]}}}],"schema":"https://github.com/citation-style-language/schema/raw/master/csl-citation.json"} </w:instrText>
            </w:r>
            <w:r w:rsidRPr="002416CB">
              <w:rPr>
                <w:rFonts w:ascii="Times New Roman" w:hAnsi="Times New Roman" w:cs="Times New Roman"/>
                <w:sz w:val="24"/>
                <w:szCs w:val="24"/>
              </w:rPr>
              <w:fldChar w:fldCharType="separate"/>
            </w:r>
            <w:r w:rsidRPr="00EF0478">
              <w:rPr>
                <w:rFonts w:ascii="Times New Roman" w:hAnsi="Times New Roman" w:cs="Times New Roman"/>
                <w:sz w:val="24"/>
              </w:rPr>
              <w:t>[63]</w:t>
            </w:r>
            <w:r w:rsidRPr="002416CB">
              <w:rPr>
                <w:rFonts w:ascii="Times New Roman" w:hAnsi="Times New Roman" w:cs="Times New Roman"/>
                <w:sz w:val="24"/>
                <w:szCs w:val="24"/>
              </w:rPr>
              <w:fldChar w:fldCharType="end"/>
            </w:r>
          </w:p>
        </w:tc>
      </w:tr>
      <w:tr w:rsidR="00A4263A" w:rsidRPr="00AF4240" w14:paraId="432413FF" w14:textId="77777777" w:rsidTr="00A4263A">
        <w:trPr>
          <w:trHeight w:val="840"/>
          <w:jc w:val="center"/>
        </w:trPr>
        <w:tc>
          <w:tcPr>
            <w:tcW w:w="538" w:type="pct"/>
          </w:tcPr>
          <w:p w14:paraId="685681F0"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9C3C2DB"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hpE</w:t>
            </w:r>
          </w:p>
        </w:tc>
        <w:tc>
          <w:tcPr>
            <w:tcW w:w="2369" w:type="pct"/>
            <w:shd w:val="clear" w:color="auto" w:fill="auto"/>
            <w:vAlign w:val="center"/>
            <w:hideMark/>
          </w:tcPr>
          <w:p w14:paraId="46173043"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odococcus, Novosphingobium</w:t>
            </w:r>
          </w:p>
          <w:p w14:paraId="02A358FA"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Gordonia, Nocardioides</w:t>
            </w:r>
          </w:p>
        </w:tc>
        <w:tc>
          <w:tcPr>
            <w:tcW w:w="762" w:type="pct"/>
            <w:shd w:val="clear" w:color="auto" w:fill="auto"/>
            <w:vAlign w:val="center"/>
            <w:hideMark/>
          </w:tcPr>
          <w:p w14:paraId="4F99321B" w14:textId="63392AB8"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ZOTERO_ITEM CSL_CITATION {"citationID":"9fC3Y45e","properties":{"formattedCitation":"[64]","plainCitation":"[64]","noteIndex":0},"citationItems":[{"id":6722,"uris":["http://zotero.org/users/local/tLbKPnjF/items/HYSIW6Q5"],"itemData":{"id":6722,"type":"article-journal","container-title":"Frontiers in Microbiology","DOI":"10.3389/fmicb.2017.01845","ISSN":"1664-302X","journalAbbreviation":"Front. Microbiol.","page":"1845","source":"DOI.org (Crossref)","title":"Benzene and Naphthalene Degrading Bacterial Communities in an Oil Sands Tailings Pond","volume":"8","author":[{"family":"Rochman","given":"Fauziah F."},{"family":"Sheremet","given":"Andriy"},{"family":"Tamas","given":"Ivica"},{"family":"Saidi-Mehrabad","given":"Alireza"},{"family":"Kim","given":"Joong-Jae"},{"family":"Dong","given":"Xiaoli"},{"family":"Sensen","given":"Christoph W."},{"family":"Gieg","given":"Lisa M."},{"family":"Dunfield","given":"Peter F."}],"issued":{"date-parts":[["2017",9,28]]}}}],"schema":"https://github.com/citation-style-language/schema/raw/master/csl-citation.json"} </w:instrText>
            </w:r>
            <w:r w:rsidRPr="002416CB">
              <w:rPr>
                <w:rFonts w:ascii="Times New Roman" w:eastAsia="Times New Roman" w:hAnsi="Times New Roman" w:cs="Times New Roman"/>
                <w:kern w:val="0"/>
                <w:sz w:val="24"/>
                <w:szCs w:val="24"/>
                <w:lang w:eastAsia="en-IN"/>
                <w14:ligatures w14:val="none"/>
              </w:rPr>
              <w:fldChar w:fldCharType="separate"/>
            </w:r>
            <w:r w:rsidRPr="00EF0478">
              <w:rPr>
                <w:rFonts w:ascii="Times New Roman" w:hAnsi="Times New Roman" w:cs="Times New Roman"/>
                <w:sz w:val="24"/>
              </w:rPr>
              <w:t>[64]</w:t>
            </w:r>
            <w:r w:rsidRPr="002416CB">
              <w:rPr>
                <w:rFonts w:ascii="Times New Roman" w:eastAsia="Times New Roman" w:hAnsi="Times New Roman" w:cs="Times New Roman"/>
                <w:kern w:val="0"/>
                <w:sz w:val="24"/>
                <w:szCs w:val="24"/>
                <w:lang w:eastAsia="en-IN"/>
                <w14:ligatures w14:val="none"/>
              </w:rPr>
              <w:fldChar w:fldCharType="end"/>
            </w:r>
          </w:p>
        </w:tc>
      </w:tr>
      <w:tr w:rsidR="00A4263A" w:rsidRPr="00AF4240" w14:paraId="241DC88B" w14:textId="77777777" w:rsidTr="00A4263A">
        <w:trPr>
          <w:trHeight w:val="288"/>
          <w:jc w:val="center"/>
        </w:trPr>
        <w:tc>
          <w:tcPr>
            <w:tcW w:w="538" w:type="pct"/>
          </w:tcPr>
          <w:p w14:paraId="5A1FF47A"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6F2DA2B"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mtB</w:t>
            </w:r>
          </w:p>
        </w:tc>
        <w:tc>
          <w:tcPr>
            <w:tcW w:w="2369" w:type="pct"/>
            <w:shd w:val="clear" w:color="auto" w:fill="auto"/>
            <w:vAlign w:val="center"/>
            <w:hideMark/>
          </w:tcPr>
          <w:p w14:paraId="7DA86208" w14:textId="77777777" w:rsidR="00A4263A" w:rsidRPr="002416CB" w:rsidRDefault="00A4263A" w:rsidP="00A4263A">
            <w:pPr>
              <w:spacing w:after="0" w:line="276" w:lineRule="auto"/>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marine consortium</w:t>
            </w:r>
          </w:p>
        </w:tc>
        <w:tc>
          <w:tcPr>
            <w:tcW w:w="762" w:type="pct"/>
            <w:shd w:val="clear" w:color="auto" w:fill="auto"/>
            <w:vAlign w:val="center"/>
            <w:hideMark/>
          </w:tcPr>
          <w:p w14:paraId="3FC5D8DF" w14:textId="2723B2B5"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Jn9TZXSK","properties":{"formattedCitation":"[65]","plainCitation":"[65]","noteIndex":0},"citationItems":[{"id":6735,"uris":["http://zotero.org/users/local/tLbKPnjF/items/X8LILLNZ"],"itemData":{"id":6735,"type":"article-journal","container-title":"Environmental Pollution","DOI":"10.1016/j.envpol.2021.116555","ISSN":"02697491","journalAbbreviation":"Environmental Pollution","language":"en","page":"116555","source":"DOI.org (Crossref)","title":"Functional metagenomic and enrichment metatranscriptomic analysis of marine microbial activities within a marine oil spill area","volume":"274","author":[{"family":"Song","given":"Bingkui"},{"family":"Li","given":"Zhihao"},{"family":"Li","given":"Si"},{"family":"Zhang","given":"Zhongzhen"},{"family":"Fu","given":"Qitong"},{"family":"Wang","given":"Shijie"},{"family":"Li","given":"Liang"},{"family":"Qi","given":"Shuting"}],"issued":{"date-parts":[["202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7810B3BA" w14:textId="77777777" w:rsidTr="00A4263A">
        <w:trPr>
          <w:trHeight w:val="288"/>
          <w:jc w:val="center"/>
        </w:trPr>
        <w:tc>
          <w:tcPr>
            <w:tcW w:w="538" w:type="pct"/>
          </w:tcPr>
          <w:p w14:paraId="25A334B2"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1294CF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ectA</w:t>
            </w:r>
          </w:p>
        </w:tc>
        <w:tc>
          <w:tcPr>
            <w:tcW w:w="2369" w:type="pct"/>
            <w:shd w:val="clear" w:color="auto" w:fill="auto"/>
            <w:hideMark/>
          </w:tcPr>
          <w:p w14:paraId="287B1B7E"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marine consortium</w:t>
            </w:r>
          </w:p>
        </w:tc>
        <w:tc>
          <w:tcPr>
            <w:tcW w:w="762" w:type="pct"/>
            <w:shd w:val="clear" w:color="auto" w:fill="auto"/>
            <w:hideMark/>
          </w:tcPr>
          <w:p w14:paraId="15DA703E" w14:textId="3B3DBBA7"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7zcyFQct","properties":{"formattedCitation":"[65]","plainCitation":"[65]","noteIndex":0},"citationItems":[{"id":6735,"uris":["http://zotero.org/users/local/tLbKPnjF/items/X8LILLNZ"],"itemData":{"id":6735,"type":"article-journal","container-title":"Environmental Pollution","DOI":"10.1016/j.envpol.2021.116555","ISSN":"02697491","journalAbbreviation":"Environmental Pollution","language":"en","page":"116555","source":"DOI.org (Crossref)","title":"Functional metagenomic and enrichment metatranscriptomic analysis of marine microbial activities within a marine oil spill area","volume":"274","author":[{"family":"Song","given":"Bingkui"},{"family":"Li","given":"Zhihao"},{"family":"Li","given":"Si"},{"family":"Zhang","given":"Zhongzhen"},{"family":"Fu","given":"Qitong"},{"family":"Wang","given":"Shijie"},{"family":"Li","given":"Liang"},{"family":"Qi","given":"Shuting"}],"issued":{"date-parts":[["202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701681A6" w14:textId="77777777" w:rsidTr="00A4263A">
        <w:trPr>
          <w:trHeight w:val="288"/>
          <w:jc w:val="center"/>
        </w:trPr>
        <w:tc>
          <w:tcPr>
            <w:tcW w:w="538" w:type="pct"/>
          </w:tcPr>
          <w:p w14:paraId="33CBEDC8"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16DCFA0"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gltX</w:t>
            </w:r>
          </w:p>
        </w:tc>
        <w:tc>
          <w:tcPr>
            <w:tcW w:w="2369" w:type="pct"/>
            <w:shd w:val="clear" w:color="auto" w:fill="auto"/>
            <w:hideMark/>
          </w:tcPr>
          <w:p w14:paraId="5CC2E8EB"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marine consortium</w:t>
            </w:r>
          </w:p>
        </w:tc>
        <w:tc>
          <w:tcPr>
            <w:tcW w:w="762" w:type="pct"/>
            <w:shd w:val="clear" w:color="auto" w:fill="auto"/>
            <w:hideMark/>
          </w:tcPr>
          <w:p w14:paraId="3C6E5743" w14:textId="0B239F1E"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FfvwCqC9","properties":{"formattedCitation":"[65]","plainCitation":"[65]","noteIndex":0},"citationItems":[{"id":6735,"uris":["http://zotero.org/users/local/tLbKPnjF/items/X8LILLNZ"],"itemData":{"id":6735,"type":"article-journal","container-title":"Environmental Pollution","DOI":"10.1016/j.envpol.2021.116555","ISSN":"02697491","journalAbbreviation":"Environmental Pollution","language":"en","page":"116555","source":"DOI.org (Crossref)","title":"Functional metagenomic and enrichment metatranscriptomic analysis of marine microbial activities within a marine oil spill area","volume":"274","author":[{"family":"Song","given":"Bingkui"},{"family":"Li","given":"Zhihao"},{"family":"Li","given":"Si"},{"family":"Zhang","given":"Zhongzhen"},{"family":"Fu","given":"Qitong"},{"family":"Wang","given":"Shijie"},{"family":"Li","given":"Liang"},{"family":"Qi","given":"Shuting"}],"issued":{"date-parts":[["202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1F5A2A74" w14:textId="77777777" w:rsidTr="00A4263A">
        <w:trPr>
          <w:trHeight w:val="288"/>
          <w:jc w:val="center"/>
        </w:trPr>
        <w:tc>
          <w:tcPr>
            <w:tcW w:w="538" w:type="pct"/>
          </w:tcPr>
          <w:p w14:paraId="2A78B51E"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3C90474"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odA</w:t>
            </w:r>
          </w:p>
        </w:tc>
        <w:tc>
          <w:tcPr>
            <w:tcW w:w="2369" w:type="pct"/>
            <w:shd w:val="clear" w:color="auto" w:fill="auto"/>
            <w:hideMark/>
          </w:tcPr>
          <w:p w14:paraId="01BCDE11"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marine consortium</w:t>
            </w:r>
          </w:p>
        </w:tc>
        <w:tc>
          <w:tcPr>
            <w:tcW w:w="762" w:type="pct"/>
            <w:shd w:val="clear" w:color="auto" w:fill="auto"/>
            <w:hideMark/>
          </w:tcPr>
          <w:p w14:paraId="459FD278" w14:textId="4B747E1C"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yL6AqTFJ","properties":{"formattedCitation":"[65]","plainCitation":"[65]","noteIndex":0},"citationItems":[{"id":6735,"uris":["http://zotero.org/users/local/tLbKPnjF/items/X8LILLNZ"],"itemData":{"id":6735,"type":"article-journal","container-title":"Environmental Pollution","DOI":"10.1016/j.envpol.2021.116555","ISSN":"02697491","journalAbbreviation":"Environmental Pollution","language":"en","page":"116555","source":"DOI.org (Crossref)","title":"Functional metagenomic and enrichment metatranscriptomic analysis of marine microbial activities within a marine oil spill area","volume":"274","author":[{"family":"Song","given":"Bingkui"},{"family":"Li","given":"Zhihao"},{"family":"Li","given":"Si"},{"family":"Zhang","given":"Zhongzhen"},{"family":"Fu","given":"Qitong"},{"family":"Wang","given":"Shijie"},{"family":"Li","given":"Liang"},{"family":"Qi","given":"Shuting"}],"issued":{"date-parts":[["202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24F3040A" w14:textId="77777777" w:rsidTr="00A4263A">
        <w:trPr>
          <w:trHeight w:val="288"/>
          <w:jc w:val="center"/>
        </w:trPr>
        <w:tc>
          <w:tcPr>
            <w:tcW w:w="538" w:type="pct"/>
          </w:tcPr>
          <w:p w14:paraId="611B5AFD" w14:textId="77777777" w:rsidR="00A4263A" w:rsidRPr="001C5871" w:rsidRDefault="00A4263A" w:rsidP="00A4263A">
            <w:pPr>
              <w:pStyle w:val="ListParagraph"/>
              <w:numPr>
                <w:ilvl w:val="0"/>
                <w:numId w:val="7"/>
              </w:numPr>
              <w:spacing w:after="0" w:line="276" w:lineRule="auto"/>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17E743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qrF</w:t>
            </w:r>
          </w:p>
        </w:tc>
        <w:tc>
          <w:tcPr>
            <w:tcW w:w="2369" w:type="pct"/>
            <w:shd w:val="clear" w:color="auto" w:fill="auto"/>
            <w:hideMark/>
          </w:tcPr>
          <w:p w14:paraId="1B3E9B03"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marine consortium</w:t>
            </w:r>
          </w:p>
        </w:tc>
        <w:tc>
          <w:tcPr>
            <w:tcW w:w="762" w:type="pct"/>
            <w:shd w:val="clear" w:color="auto" w:fill="auto"/>
            <w:hideMark/>
          </w:tcPr>
          <w:p w14:paraId="4BCD7AF6" w14:textId="3AB1376C"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VjntLqNc","properties":{"formattedCitation":"[65]","plainCitation":"[65]","noteIndex":0},"citationItems":[{"id":6735,"uris":["http://zotero.org/users/local/tLbKPnjF/items/X8LILLNZ"],"itemData":{"id":6735,"type":"article-journal","container-title":"Environmental Pollution","DOI":"10.1016/j.envpol.2021.116555","ISSN":"02697491","journalAbbreviation":"Environmental Pollution","language":"en","page":"116555","source":"DOI.org (Crossref)","title":"Functional metagenomic and enrichment metatranscriptomic analysis of marine microbial activities within a marine oil spill area","volume":"274","author":[{"family":"Song","given":"Bingkui"},{"family":"Li","given":"Zhihao"},{"family":"Li","given":"Si"},{"family":"Zhang","given":"Zhongzhen"},{"family":"Fu","given":"Qitong"},{"family":"Wang","given":"Shijie"},{"family":"Li","given":"Liang"},{"family":"Qi","given":"Shuting"}],"issued":{"date-parts":[["202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40973E66" w14:textId="77777777" w:rsidTr="00A4263A">
        <w:trPr>
          <w:trHeight w:val="288"/>
          <w:jc w:val="center"/>
        </w:trPr>
        <w:tc>
          <w:tcPr>
            <w:tcW w:w="538" w:type="pct"/>
          </w:tcPr>
          <w:p w14:paraId="19EEB0DA"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5035E07"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etF</w:t>
            </w:r>
          </w:p>
        </w:tc>
        <w:tc>
          <w:tcPr>
            <w:tcW w:w="2369" w:type="pct"/>
            <w:shd w:val="clear" w:color="auto" w:fill="auto"/>
            <w:hideMark/>
          </w:tcPr>
          <w:p w14:paraId="1D3B33A6"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marine consortium</w:t>
            </w:r>
          </w:p>
        </w:tc>
        <w:tc>
          <w:tcPr>
            <w:tcW w:w="762" w:type="pct"/>
            <w:shd w:val="clear" w:color="auto" w:fill="auto"/>
            <w:hideMark/>
          </w:tcPr>
          <w:p w14:paraId="03391996" w14:textId="09001EBC"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NYnm3F8U","properties":{"formattedCitation":"[65]","plainCitation":"[65]","noteIndex":0},"citationItems":[{"id":6735,"uris":["http://zotero.org/users/local/tLbKPnjF/items/X8LILLNZ"],"itemData":{"id":6735,"type":"article-journal","container-title":"Environmental Pollution","DOI":"10.1016/j.envpol.2021.116555","ISSN":"02697491","journalAbbreviation":"Environmental Pollution","language":"en","page":"116555","source":"DOI.org (Crossref)","title":"Functional metagenomic and enrichment metatranscriptomic analysis of marine microbial activities within a marine oil spill area","volume":"274","author":[{"family":"Song","given":"Bingkui"},{"family":"Li","given":"Zhihao"},{"family":"Li","given":"Si"},{"family":"Zhang","given":"Zhongzhen"},{"family":"Fu","given":"Qitong"},{"family":"Wang","given":"Shijie"},{"family":"Li","given":"Liang"},{"family":"Qi","given":"Shuting"}],"issued":{"date-parts":[["202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6F49518D" w14:textId="77777777" w:rsidTr="00A4263A">
        <w:trPr>
          <w:trHeight w:val="288"/>
          <w:jc w:val="center"/>
        </w:trPr>
        <w:tc>
          <w:tcPr>
            <w:tcW w:w="538" w:type="pct"/>
          </w:tcPr>
          <w:p w14:paraId="05419DA9"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14A1544"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hoB</w:t>
            </w:r>
          </w:p>
        </w:tc>
        <w:tc>
          <w:tcPr>
            <w:tcW w:w="2369" w:type="pct"/>
            <w:shd w:val="clear" w:color="auto" w:fill="auto"/>
            <w:hideMark/>
          </w:tcPr>
          <w:p w14:paraId="521EA65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marine consortium</w:t>
            </w:r>
          </w:p>
        </w:tc>
        <w:tc>
          <w:tcPr>
            <w:tcW w:w="762" w:type="pct"/>
            <w:shd w:val="clear" w:color="auto" w:fill="auto"/>
            <w:hideMark/>
          </w:tcPr>
          <w:p w14:paraId="7CE16E17" w14:textId="2A9F79BC"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NpSaKTmn","properties":{"formattedCitation":"[65]","plainCitation":"[65]","noteIndex":0},"citationItems":[{"id":6735,"uris":["http://zotero.org/users/local/tLbKPnjF/items/X8LILLNZ"],"itemData":{"id":6735,"type":"article-journal","container-title":"Environmental Pollution","DOI":"10.1016/j.envpol.2021.116555","ISSN":"02697491","journalAbbreviation":"Environmental Pollution","language":"en","page":"116555","source":"DOI.org (Crossref)","title":"Functional metagenomic and enrichment metatranscriptomic analysis of marine microbial activities within a marine oil spill area","volume":"274","author":[{"family":"Song","given":"Bingkui"},{"family":"Li","given":"Zhihao"},{"family":"Li","given":"Si"},{"family":"Zhang","given":"Zhongzhen"},{"family":"Fu","given":"Qitong"},{"family":"Wang","given":"Shijie"},{"family":"Li","given":"Liang"},{"family":"Qi","given":"Shuting"}],"issued":{"date-parts":[["202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4C402314" w14:textId="77777777" w:rsidTr="00A4263A">
        <w:trPr>
          <w:trHeight w:val="288"/>
          <w:jc w:val="center"/>
        </w:trPr>
        <w:tc>
          <w:tcPr>
            <w:tcW w:w="538" w:type="pct"/>
          </w:tcPr>
          <w:p w14:paraId="6ACA8F52"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7E93BCA"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sbAP</w:t>
            </w:r>
          </w:p>
        </w:tc>
        <w:tc>
          <w:tcPr>
            <w:tcW w:w="2369" w:type="pct"/>
            <w:shd w:val="clear" w:color="auto" w:fill="auto"/>
            <w:hideMark/>
          </w:tcPr>
          <w:p w14:paraId="49A7B017"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marine consortium</w:t>
            </w:r>
          </w:p>
        </w:tc>
        <w:tc>
          <w:tcPr>
            <w:tcW w:w="762" w:type="pct"/>
            <w:shd w:val="clear" w:color="auto" w:fill="auto"/>
            <w:hideMark/>
          </w:tcPr>
          <w:p w14:paraId="411B3800" w14:textId="7A9D4487"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1kqkyo2f","properties":{"formattedCitation":"[65]","plainCitation":"[65]","noteIndex":0},"citationItems":[{"id":6735,"uris":["http://zotero.org/users/local/tLbKPnjF/items/X8LILLNZ"],"itemData":{"id":6735,"type":"article-journal","container-title":"Environmental Pollution","DOI":"10.1016/j.envpol.2021.116555","ISSN":"02697491","journalAbbreviation":"Environmental Pollution","language":"en","page":"116555","source":"DOI.org (Crossref)","title":"Functional metagenomic and enrichment metatranscriptomic analysis of marine microbial activities within a marine oil spill area","volume":"274","author":[{"family":"Song","given":"Bingkui"},{"family":"Li","given":"Zhihao"},{"family":"Li","given":"Si"},{"family":"Zhang","given":"Zhongzhen"},{"family":"Fu","given":"Qitong"},{"family":"Wang","given":"Shijie"},{"family":"Li","given":"Liang"},{"family":"Qi","given":"Shuting"}],"issued":{"date-parts":[["202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9D4807A" w14:textId="77777777" w:rsidTr="00A4263A">
        <w:trPr>
          <w:trHeight w:val="288"/>
          <w:jc w:val="center"/>
        </w:trPr>
        <w:tc>
          <w:tcPr>
            <w:tcW w:w="538" w:type="pct"/>
          </w:tcPr>
          <w:p w14:paraId="538E9041"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F40ED39"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atD</w:t>
            </w:r>
          </w:p>
        </w:tc>
        <w:tc>
          <w:tcPr>
            <w:tcW w:w="2369" w:type="pct"/>
            <w:shd w:val="clear" w:color="auto" w:fill="auto"/>
            <w:hideMark/>
          </w:tcPr>
          <w:p w14:paraId="18D974DB"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marine consortium</w:t>
            </w:r>
          </w:p>
        </w:tc>
        <w:tc>
          <w:tcPr>
            <w:tcW w:w="762" w:type="pct"/>
            <w:shd w:val="clear" w:color="auto" w:fill="auto"/>
            <w:hideMark/>
          </w:tcPr>
          <w:p w14:paraId="6964C488" w14:textId="70A0AE33"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KWj8DQbQ","properties":{"formattedCitation":"[65]","plainCitation":"[65]","noteIndex":0},"citationItems":[{"id":6735,"uris":["http://zotero.org/users/local/tLbKPnjF/items/X8LILLNZ"],"itemData":{"id":6735,"type":"article-journal","container-title":"Environmental Pollution","DOI":"10.1016/j.envpol.2021.116555","ISSN":"02697491","journalAbbreviation":"Environmental Pollution","language":"en","page":"116555","source":"DOI.org (Crossref)","title":"Functional metagenomic and enrichment metatranscriptomic analysis of marine microbial activities within a marine oil spill area","volume":"274","author":[{"family":"Song","given":"Bingkui"},{"family":"Li","given":"Zhihao"},{"family":"Li","given":"Si"},{"family":"Zhang","given":"Zhongzhen"},{"family":"Fu","given":"Qitong"},{"family":"Wang","given":"Shijie"},{"family":"Li","given":"Liang"},{"family":"Qi","given":"Shuting"}],"issued":{"date-parts":[["202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306B69D1" w14:textId="77777777" w:rsidTr="00A4263A">
        <w:trPr>
          <w:trHeight w:val="288"/>
          <w:jc w:val="center"/>
        </w:trPr>
        <w:tc>
          <w:tcPr>
            <w:tcW w:w="538" w:type="pct"/>
          </w:tcPr>
          <w:p w14:paraId="4851B7D0"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2058B32"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huA</w:t>
            </w:r>
          </w:p>
        </w:tc>
        <w:tc>
          <w:tcPr>
            <w:tcW w:w="2369" w:type="pct"/>
            <w:shd w:val="clear" w:color="auto" w:fill="auto"/>
            <w:hideMark/>
          </w:tcPr>
          <w:p w14:paraId="29B9AE78"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marine consortium</w:t>
            </w:r>
          </w:p>
        </w:tc>
        <w:tc>
          <w:tcPr>
            <w:tcW w:w="762" w:type="pct"/>
            <w:shd w:val="clear" w:color="auto" w:fill="auto"/>
            <w:hideMark/>
          </w:tcPr>
          <w:p w14:paraId="5366F900" w14:textId="7CBAC1E7"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QvJOSKYl","properties":{"formattedCitation":"[65]","plainCitation":"[65]","noteIndex":0},"citationItems":[{"id":6735,"uris":["http://zotero.org/users/local/tLbKPnjF/items/X8LILLNZ"],"itemData":{"id":6735,"type":"article-journal","container-title":"Environmental Pollution","DOI":"10.1016/j.envpol.2021.116555","ISSN":"02697491","journalAbbreviation":"Environmental Pollution","language":"en","page":"116555","source":"DOI.org (Crossref)","title":"Functional metagenomic and enrichment metatranscriptomic analysis of marine microbial activities within a marine oil spill area","volume":"274","author":[{"family":"Song","given":"Bingkui"},{"family":"Li","given":"Zhihao"},{"family":"Li","given":"Si"},{"family":"Zhang","given":"Zhongzhen"},{"family":"Fu","given":"Qitong"},{"family":"Wang","given":"Shijie"},{"family":"Li","given":"Liang"},{"family":"Qi","given":"Shuting"}],"issued":{"date-parts":[["202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7B89EC5D" w14:textId="77777777" w:rsidTr="00A4263A">
        <w:trPr>
          <w:trHeight w:val="288"/>
          <w:jc w:val="center"/>
        </w:trPr>
        <w:tc>
          <w:tcPr>
            <w:tcW w:w="538" w:type="pct"/>
          </w:tcPr>
          <w:p w14:paraId="23C73139"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BB81753"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orA</w:t>
            </w:r>
          </w:p>
        </w:tc>
        <w:tc>
          <w:tcPr>
            <w:tcW w:w="2369" w:type="pct"/>
            <w:shd w:val="clear" w:color="auto" w:fill="auto"/>
            <w:hideMark/>
          </w:tcPr>
          <w:p w14:paraId="506386CB"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marine consortium</w:t>
            </w:r>
          </w:p>
        </w:tc>
        <w:tc>
          <w:tcPr>
            <w:tcW w:w="762" w:type="pct"/>
            <w:shd w:val="clear" w:color="auto" w:fill="auto"/>
            <w:hideMark/>
          </w:tcPr>
          <w:p w14:paraId="15370A11" w14:textId="6955DBA5"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09ffCs88","properties":{"formattedCitation":"[65]","plainCitation":"[65]","noteIndex":0},"citationItems":[{"id":6735,"uris":["http://zotero.org/users/local/tLbKPnjF/items/X8LILLNZ"],"itemData":{"id":6735,"type":"article-journal","container-title":"Environmental Pollution","DOI":"10.1016/j.envpol.2021.116555","ISSN":"02697491","journalAbbreviation":"Environmental Pollution","language":"en","page":"116555","source":"DOI.org (Crossref)","title":"Functional metagenomic and enrichment metatranscriptomic analysis of marine microbial activities within a marine oil spill area","volume":"274","author":[{"family":"Song","given":"Bingkui"},{"family":"Li","given":"Zhihao"},{"family":"Li","given":"Si"},{"family":"Zhang","given":"Zhongzhen"},{"family":"Fu","given":"Qitong"},{"family":"Wang","given":"Shijie"},{"family":"Li","given":"Liang"},{"family":"Qi","given":"Shuting"}],"issued":{"date-parts":[["2021",4]]}}}],"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5]</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26EC9A54" w14:textId="77777777" w:rsidTr="00A4263A">
        <w:trPr>
          <w:trHeight w:val="288"/>
          <w:jc w:val="center"/>
        </w:trPr>
        <w:tc>
          <w:tcPr>
            <w:tcW w:w="538" w:type="pct"/>
          </w:tcPr>
          <w:p w14:paraId="753DA2D8"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89D2A6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ct (Gmet 2054)</w:t>
            </w:r>
          </w:p>
        </w:tc>
        <w:tc>
          <w:tcPr>
            <w:tcW w:w="2369" w:type="pct"/>
            <w:shd w:val="clear" w:color="auto" w:fill="auto"/>
            <w:vAlign w:val="center"/>
            <w:hideMark/>
          </w:tcPr>
          <w:p w14:paraId="2071C8CE"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G. metallireducens</w:t>
            </w:r>
          </w:p>
        </w:tc>
        <w:tc>
          <w:tcPr>
            <w:tcW w:w="762" w:type="pct"/>
            <w:shd w:val="clear" w:color="auto" w:fill="auto"/>
            <w:vAlign w:val="center"/>
          </w:tcPr>
          <w:p w14:paraId="48315091" w14:textId="7400C3EA"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MW7jyUeK","properties":{"formattedCitation":"[66]","plainCitation":"[66]","noteIndex":0},"citationItems":[{"id":6824,"uris":["http://zotero.org/users/local/tLbKPnjF/items/TQUYT7FV"],"itemData":{"id":6824,"type":"article-journal","abstract":"ABSTRACT\n            \n              Anaerobic activation of benzene is expected to represent a novel biochemistry of environmental significance. Therefore, benzene metabolism was investigated in\n              Geobacter metallireducens\n              , the only genetically tractable organism known to anaerobically degrade benzene. Trace amounts (&lt;0.5 μM) of phenol accumulated in cultures of\n              Geobacter metallireducens\n              anaerobically oxidizing benzene to carbon dioxide with the reduction of Fe(III). Phenol was not detected in cell-free controls or in Fe(II)- and benzene-containing cultures of\n              Geobacter sulfurreducens\n              , a\n              Geobacter\n              species that cannot metabolize benzene. The phenol produced in\n              G. metallireducens\n              cultures was labeled with\n              18\n              O during growth in H\n              2\n              18\n              O, as expected for anaerobic conversion of benzene to phenol. Analysis of whole-genome gene expression patterns indicated that genes for phenol metabolism were upregulated during growth on benzene but that genes for benzoate or toluene metabolism were not, further suggesting that phenol was an intermediate in benzene metabolism. Deletion of the genes for PpsA or PpcB, subunits of two enzymes specifically required for the metabolism of phenol, removed the capacity for benzene metabolism. These results demonstrate that benzene hydroxylation to phenol is an alternative to carboxylation for anaerobic benzene activation and suggest that this may be an important metabolic route for benzene removal in petroleum-contaminated groundwaters, in which\n              Geobacter\n              species are considered to play an important role in anaerobic benzene degradation.","container-title":"Applied and Environmental Microbiology","DOI":"10.1128/AEM.03134-13","ISSN":"0099-2240, 1098-5336","issue":"24","journalAbbreviation":"Appl Environ Microbiol","language":"en","page":"7800-7806","source":"DOI.org (Crossref)","title":"Anaerobic Benzene Oxidation via Phenol in Geobacter metallireducens","volume":"79","author":[{"family":"Zhang","given":"Tian"},{"family":"Tremblay","given":"Pier-Luc"},{"family":"Chaurasia","given":"Akhilesh Kumar"},{"family":"Smith","given":"Jessica A."},{"family":"Bain","given":"Timothy S."},{"family":"Lovley","given":"Derek R."}],"issued":{"date-parts":[["2013",12,15]]}}}],"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6]</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0EA5A7F0" w14:textId="77777777" w:rsidTr="00A4263A">
        <w:trPr>
          <w:trHeight w:val="288"/>
          <w:jc w:val="center"/>
        </w:trPr>
        <w:tc>
          <w:tcPr>
            <w:tcW w:w="538" w:type="pct"/>
          </w:tcPr>
          <w:p w14:paraId="5DE93F36"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82AEB62"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Gmet 0231</w:t>
            </w:r>
          </w:p>
        </w:tc>
        <w:tc>
          <w:tcPr>
            <w:tcW w:w="2369" w:type="pct"/>
            <w:shd w:val="clear" w:color="auto" w:fill="auto"/>
            <w:vAlign w:val="center"/>
            <w:hideMark/>
          </w:tcPr>
          <w:p w14:paraId="0194F69B"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G. metallireducens</w:t>
            </w:r>
          </w:p>
        </w:tc>
        <w:tc>
          <w:tcPr>
            <w:tcW w:w="762" w:type="pct"/>
            <w:shd w:val="clear" w:color="auto" w:fill="auto"/>
            <w:vAlign w:val="center"/>
            <w:hideMark/>
          </w:tcPr>
          <w:p w14:paraId="4AC55048" w14:textId="5C77BE42"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Ds8fpIFd","properties":{"formattedCitation":"[67]","plainCitation":"[67]","noteIndex":0},"citationItems":[{"id":6738,"uris":["http://zotero.org/users/local/tLbKPnjF/items/46V82VM9"],"itemData":{"id":6738,"type":"article-journal","container-title":"Frontiers in Microbiology","DOI":"10.3389/fmicb.2014.00245","ISSN":"1664-302X","journalAbbreviation":"Front. Microbiol.","source":"DOI.org (Crossref)","title":"Identification of genes specifically required for the anaerobic metabolism of benzene in Geobacter metallireducens","URL":"http://journal.frontiersin.org/article/10.3389/fmicb.2014.00245/abstract","volume":"5","author":[{"family":"Zhang","given":"Tian"},{"family":"Tremblay","given":"Pier-Luc"},{"family":"Chaurasia","given":"Akhilesh K."},{"family":"Smith","given":"Jessica A."},{"family":"Bain","given":"Timothy S."},{"family":"Lovley","given":"Derek R."}],"accessed":{"date-parts":[["2025",2,12]]},"issued":{"date-parts":[["2014",5,22]]}}}],"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7]</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21157F9A" w14:textId="77777777" w:rsidTr="00A4263A">
        <w:trPr>
          <w:trHeight w:val="288"/>
          <w:jc w:val="center"/>
        </w:trPr>
        <w:tc>
          <w:tcPr>
            <w:tcW w:w="538" w:type="pct"/>
          </w:tcPr>
          <w:p w14:paraId="04284F99"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98256E8"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Gmet 0232</w:t>
            </w:r>
          </w:p>
        </w:tc>
        <w:tc>
          <w:tcPr>
            <w:tcW w:w="2369" w:type="pct"/>
            <w:shd w:val="clear" w:color="auto" w:fill="auto"/>
            <w:vAlign w:val="center"/>
            <w:hideMark/>
          </w:tcPr>
          <w:p w14:paraId="384CD035"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G. metallireducens</w:t>
            </w:r>
          </w:p>
        </w:tc>
        <w:tc>
          <w:tcPr>
            <w:tcW w:w="762" w:type="pct"/>
            <w:shd w:val="clear" w:color="auto" w:fill="auto"/>
            <w:hideMark/>
          </w:tcPr>
          <w:p w14:paraId="75DC577E" w14:textId="72334AEF"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idnVSbpf","properties":{"formattedCitation":"[67]","plainCitation":"[67]","noteIndex":0},"citationItems":[{"id":6738,"uris":["http://zotero.org/users/local/tLbKPnjF/items/46V82VM9"],"itemData":{"id":6738,"type":"article-journal","container-title":"Frontiers in Microbiology","DOI":"10.3389/fmicb.2014.00245","ISSN":"1664-302X","journalAbbreviation":"Front. Microbiol.","source":"DOI.org (Crossref)","title":"Identification of genes specifically required for the anaerobic metabolism of benzene in Geobacter metallireducens","URL":"http://journal.frontiersin.org/article/10.3389/fmicb.2014.00245/abstract","volume":"5","author":[{"family":"Zhang","given":"Tian"},{"family":"Tremblay","given":"Pier-Luc"},{"family":"Chaurasia","given":"Akhilesh K."},{"family":"Smith","given":"Jessica A."},{"family":"Bain","given":"Timothy S."},{"family":"Lovley","given":"Derek R."}],"accessed":{"date-parts":[["2025",2,12]]},"issued":{"date-parts":[["2014",5,22]]}}}],"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7]</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253114EA" w14:textId="77777777" w:rsidTr="00A4263A">
        <w:trPr>
          <w:trHeight w:val="288"/>
          <w:jc w:val="center"/>
        </w:trPr>
        <w:tc>
          <w:tcPr>
            <w:tcW w:w="538" w:type="pct"/>
          </w:tcPr>
          <w:p w14:paraId="50CCF01D"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1247913"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hs</w:t>
            </w:r>
          </w:p>
        </w:tc>
        <w:tc>
          <w:tcPr>
            <w:tcW w:w="2369" w:type="pct"/>
            <w:shd w:val="clear" w:color="auto" w:fill="auto"/>
            <w:vAlign w:val="center"/>
            <w:hideMark/>
          </w:tcPr>
          <w:p w14:paraId="4F45C75C" w14:textId="51C79D0A"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Pr>
                <w:rFonts w:ascii="Times New Roman" w:eastAsia="Times New Roman" w:hAnsi="Times New Roman" w:cs="Times New Roman"/>
                <w:i/>
                <w:iCs/>
                <w:kern w:val="0"/>
                <w:sz w:val="24"/>
                <w:szCs w:val="24"/>
                <w:lang w:eastAsia="en-IN"/>
                <w14:ligatures w14:val="none"/>
              </w:rPr>
              <w:t xml:space="preserve">Bacterial </w:t>
            </w:r>
            <w:r w:rsidRPr="002416CB">
              <w:rPr>
                <w:rFonts w:ascii="Times New Roman" w:eastAsia="Times New Roman" w:hAnsi="Times New Roman" w:cs="Times New Roman"/>
                <w:i/>
                <w:iCs/>
                <w:kern w:val="0"/>
                <w:sz w:val="24"/>
                <w:szCs w:val="24"/>
                <w:lang w:eastAsia="en-IN"/>
                <w14:ligatures w14:val="none"/>
              </w:rPr>
              <w:t>consortium</w:t>
            </w:r>
          </w:p>
        </w:tc>
        <w:tc>
          <w:tcPr>
            <w:tcW w:w="762" w:type="pct"/>
            <w:shd w:val="clear" w:color="auto" w:fill="auto"/>
            <w:vAlign w:val="center"/>
            <w:hideMark/>
          </w:tcPr>
          <w:p w14:paraId="42FDFF1F" w14:textId="11772FC2"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J5vDzORf","properties":{"formattedCitation":"[68]","plainCitation":"[68]","noteIndex":0},"citationItems":[{"id":6733,"uris":["http://zotero.org/users/local/tLbKPnjF/items/QWHZKIMQ"],"itemData":{"id":6733,"type":"article-journal","abstract":"Abstract\n            Subsurface petroleum reservoirs are an important component of the deep biosphere where indigenous microorganisms live under extreme conditions and in isolation from the Earth’s surface for millions of years. However, unlike the bulk of the deep biosphere, the petroleum reservoir deep biosphere is subject to extreme anthropogenic perturbation, with the introduction of new electron acceptors, donors and exogenous microbes during oil exploration and production. Despite the fundamental and practical significance of this perturbation, there has never been a systematic evaluation of the ecological changes that occur over the production lifetime of an active offshore petroleum production system. Analysis of the entire Halfdan oil field in the North Sea (32 producing wells in production for 1–15 years) using quantitative PCR, multigenic sequencing, comparative metagenomic and genomic bins reconstruction revealed systematic shifts in microbial community composition and metabolic potential, as well as changing ecological strategies in response to anthropogenic perturbation of the oil field ecosystem, related to length of time in production. The microbial communities were initially dominated by slow growing anaerobes such as members of the Thermotogales and Clostridiales adapted to living on hydrocarbons and complex refractory organic matter. However, as seawater and nitrate injection (used for secondary oil production) delivered oxidants, the microbial community composition progressively changed to fast growing opportunists such as members of the Deferribacteres, Delta-, Epsilon- and Gammaproteobacteria, with energetically more favorable metabolism (for example, nitrate reduction, H2S, sulfide and sulfur oxidation). This perturbation has profound consequences for understanding the microbial ecology of the system and is of considerable practical importance as it promotes detrimental processes such as reservoir souring and metal corrosion. These findings provide a new conceptual framework for understanding the petroleum reservoir biosphere and have consequences for developing strategies to manage microbiological problems in the oil industry.","container-title":"The ISME Journal","DOI":"10.1038/ismej.2017.78","ISSN":"1751-7362, 1751-7370","issue":"9","language":"en","license":"https://creativecommons.org/licenses/by/4.0/","note":"number: 9","page":"2141-2154","source":"DOI.org (Crossref)","title":"Succession in the petroleum reservoir microbiome through an oil field production lifecycle","volume":"11","author":[{"family":"Vigneron","given":"Adrien"},{"family":"Alsop","given":"Eric B"},{"family":"Lomans","given":"Bartholomeus P"},{"family":"Kyrpides","given":"Nikos C"},{"family":"Head","given":"Ian M"},{"family":"Tsesmetzis","given":"Nicolas"}],"issued":{"date-parts":[["2017",9,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8]</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62419F8B" w14:textId="77777777" w:rsidTr="00A4263A">
        <w:trPr>
          <w:trHeight w:val="288"/>
          <w:jc w:val="center"/>
        </w:trPr>
        <w:tc>
          <w:tcPr>
            <w:tcW w:w="538" w:type="pct"/>
          </w:tcPr>
          <w:p w14:paraId="66FC27E0"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292B887"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ydBG</w:t>
            </w:r>
          </w:p>
        </w:tc>
        <w:tc>
          <w:tcPr>
            <w:tcW w:w="2369" w:type="pct"/>
            <w:shd w:val="clear" w:color="auto" w:fill="auto"/>
            <w:vAlign w:val="center"/>
            <w:hideMark/>
          </w:tcPr>
          <w:p w14:paraId="01BE126D"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hermococcus</w:t>
            </w:r>
          </w:p>
        </w:tc>
        <w:tc>
          <w:tcPr>
            <w:tcW w:w="762" w:type="pct"/>
            <w:shd w:val="clear" w:color="auto" w:fill="auto"/>
            <w:vAlign w:val="center"/>
            <w:hideMark/>
          </w:tcPr>
          <w:p w14:paraId="73D58AFA" w14:textId="6B9F5909"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Ps0MFZj0","properties":{"formattedCitation":"[68]","plainCitation":"[68]","noteIndex":0},"citationItems":[{"id":6733,"uris":["http://zotero.org/users/local/tLbKPnjF/items/QWHZKIMQ"],"itemData":{"id":6733,"type":"article-journal","abstract":"Abstract\n            Subsurface petroleum reservoirs are an important component of the deep biosphere where indigenous microorganisms live under extreme conditions and in isolation from the Earth’s surface for millions of years. However, unlike the bulk of the deep biosphere, the petroleum reservoir deep biosphere is subject to extreme anthropogenic perturbation, with the introduction of new electron acceptors, donors and exogenous microbes during oil exploration and production. Despite the fundamental and practical significance of this perturbation, there has never been a systematic evaluation of the ecological changes that occur over the production lifetime of an active offshore petroleum production system. Analysis of the entire Halfdan oil field in the North Sea (32 producing wells in production for 1–15 years) using quantitative PCR, multigenic sequencing, comparative metagenomic and genomic bins reconstruction revealed systematic shifts in microbial community composition and metabolic potential, as well as changing ecological strategies in response to anthropogenic perturbation of the oil field ecosystem, related to length of time in production. The microbial communities were initially dominated by slow growing anaerobes such as members of the Thermotogales and Clostridiales adapted to living on hydrocarbons and complex refractory organic matter. However, as seawater and nitrate injection (used for secondary oil production) delivered oxidants, the microbial community composition progressively changed to fast growing opportunists such as members of the Deferribacteres, Delta-, Epsilon- and Gammaproteobacteria, with energetically more favorable metabolism (for example, nitrate reduction, H2S, sulfide and sulfur oxidation). This perturbation has profound consequences for understanding the microbial ecology of the system and is of considerable practical importance as it promotes detrimental processes such as reservoir souring and metal corrosion. These findings provide a new conceptual framework for understanding the petroleum reservoir biosphere and have consequences for developing strategies to manage microbiological problems in the oil industry.","container-title":"The ISME Journal","DOI":"10.1038/ismej.2017.78","ISSN":"1751-7362, 1751-7370","issue":"9","language":"en","license":"https://creativecommons.org/licenses/by/4.0/","note":"number: 9","page":"2141-2154","source":"DOI.org (Crossref)","title":"Succession in the petroleum reservoir microbiome through an oil field production lifecycle","volume":"11","author":[{"family":"Vigneron","given":"Adrien"},{"family":"Alsop","given":"Eric B"},{"family":"Lomans","given":"Bartholomeus P"},{"family":"Kyrpides","given":"Nikos C"},{"family":"Head","given":"Ian M"},{"family":"Tsesmetzis","given":"Nicolas"}],"issued":{"date-parts":[["2017",9,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8]</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1CCEE213" w14:textId="77777777" w:rsidTr="00A4263A">
        <w:trPr>
          <w:trHeight w:val="288"/>
          <w:jc w:val="center"/>
        </w:trPr>
        <w:tc>
          <w:tcPr>
            <w:tcW w:w="538" w:type="pct"/>
          </w:tcPr>
          <w:p w14:paraId="0A9278AF"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02C753E"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xaF</w:t>
            </w:r>
          </w:p>
        </w:tc>
        <w:tc>
          <w:tcPr>
            <w:tcW w:w="2369" w:type="pct"/>
            <w:shd w:val="clear" w:color="auto" w:fill="auto"/>
            <w:vAlign w:val="center"/>
            <w:hideMark/>
          </w:tcPr>
          <w:p w14:paraId="349A90A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hiotrichales and Methylophaga</w:t>
            </w:r>
          </w:p>
        </w:tc>
        <w:tc>
          <w:tcPr>
            <w:tcW w:w="762" w:type="pct"/>
            <w:shd w:val="clear" w:color="auto" w:fill="auto"/>
            <w:vAlign w:val="center"/>
            <w:hideMark/>
          </w:tcPr>
          <w:p w14:paraId="28AD5627" w14:textId="1CAB1C0F"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iq7aULaW","properties":{"formattedCitation":"[68]","plainCitation":"[68]","noteIndex":0},"citationItems":[{"id":6733,"uris":["http://zotero.org/users/local/tLbKPnjF/items/QWHZKIMQ"],"itemData":{"id":6733,"type":"article-journal","abstract":"Abstract\n            Subsurface petroleum reservoirs are an important component of the deep biosphere where indigenous microorganisms live under extreme conditions and in isolation from the Earth’s surface for millions of years. However, unlike the bulk of the deep biosphere, the petroleum reservoir deep biosphere is subject to extreme anthropogenic perturbation, with the introduction of new electron acceptors, donors and exogenous microbes during oil exploration and production. Despite the fundamental and practical significance of this perturbation, there has never been a systematic evaluation of the ecological changes that occur over the production lifetime of an active offshore petroleum production system. Analysis of the entire Halfdan oil field in the North Sea (32 producing wells in production for 1–15 years) using quantitative PCR, multigenic sequencing, comparative metagenomic and genomic bins reconstruction revealed systematic shifts in microbial community composition and metabolic potential, as well as changing ecological strategies in response to anthropogenic perturbation of the oil field ecosystem, related to length of time in production. The microbial communities were initially dominated by slow growing anaerobes such as members of the Thermotogales and Clostridiales adapted to living on hydrocarbons and complex refractory organic matter. However, as seawater and nitrate injection (used for secondary oil production) delivered oxidants, the microbial community composition progressively changed to fast growing opportunists such as members of the Deferribacteres, Delta-, Epsilon- and Gammaproteobacteria, with energetically more favorable metabolism (for example, nitrate reduction, H2S, sulfide and sulfur oxidation). This perturbation has profound consequences for understanding the microbial ecology of the system and is of considerable practical importance as it promotes detrimental processes such as reservoir souring and metal corrosion. These findings provide a new conceptual framework for understanding the petroleum reservoir biosphere and have consequences for developing strategies to manage microbiological problems in the oil industry.","container-title":"The ISME Journal","DOI":"10.1038/ismej.2017.78","ISSN":"1751-7362, 1751-7370","issue":"9","language":"en","license":"https://creativecommons.org/licenses/by/4.0/","note":"number: 9","page":"2141-2154","source":"DOI.org (Crossref)","title":"Succession in the petroleum reservoir microbiome through an oil field production lifecycle","volume":"11","author":[{"family":"Vigneron","given":"Adrien"},{"family":"Alsop","given":"Eric B"},{"family":"Lomans","given":"Bartholomeus P"},{"family":"Kyrpides","given":"Nikos C"},{"family":"Head","given":"Ian M"},{"family":"Tsesmetzis","given":"Nicolas"}],"issued":{"date-parts":[["2017",9,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8]</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0A410243" w14:textId="77777777" w:rsidTr="00A4263A">
        <w:trPr>
          <w:trHeight w:val="288"/>
          <w:jc w:val="center"/>
        </w:trPr>
        <w:tc>
          <w:tcPr>
            <w:tcW w:w="538" w:type="pct"/>
          </w:tcPr>
          <w:p w14:paraId="47C3A674"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7D588C8"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ysl</w:t>
            </w:r>
          </w:p>
        </w:tc>
        <w:tc>
          <w:tcPr>
            <w:tcW w:w="2369" w:type="pct"/>
            <w:shd w:val="clear" w:color="auto" w:fill="auto"/>
            <w:hideMark/>
          </w:tcPr>
          <w:p w14:paraId="15ED35ED"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Desulfobacteraceae</w:t>
            </w:r>
          </w:p>
        </w:tc>
        <w:tc>
          <w:tcPr>
            <w:tcW w:w="762" w:type="pct"/>
            <w:shd w:val="clear" w:color="auto" w:fill="auto"/>
            <w:vAlign w:val="center"/>
            <w:hideMark/>
          </w:tcPr>
          <w:p w14:paraId="483A93B2" w14:textId="2EE69B79"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RVlUDz9h","properties":{"formattedCitation":"[69]","plainCitation":"[69]","noteIndex":0},"citationItems":[{"id":6707,"uris":["http://zotero.org/users/local/tLbKPnjF/items/SCYS8TYG"],"itemData":{"id":6707,"type":"article-journal","abstract":"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n            \n          , \n            ABSTRACT\n            Gulf of Mexico sediments harbor numerous hydrocarbon seeps associated with high sedimentation rates and thermal maturation of organic matter. These ecosystems host abundant and diverse microbial communities that directly or indirectly metabolize components of the emitted fluid. To investigate microbial function and activities in these ecosystems, metabolic potential (metagenomic) and gene expression (metatranscriptomic) analyses of two cold seep areas of the Gulf of Mexico were carried out. Seeps emitting biogenic methane harbored microbial communities dominated by archaeal anaerobic methane oxidizers of phylogenetic group 1 (ANME-1), whereas seeps producing fluids containing a complex mixture of thermogenic hydrocarbons were dominated by ANME-2 lineages. Metatranscriptome measurements in both communities indicated high levels of expression of genes for methane metabolism despite their distinct microbial communities and hydrocarbon composition. In contrast, the transcription level of sulfur cycle genes was quite different. In the thermogenic seep community, high levels of transcripts indicative of syntrophic anaerobic oxidation of methane (AOM) coupled to sulfate reduction were detected. This syntrophic partnership between the dominant ANME-2 and sulfate reducers potentially involves direct electron transfer through multiheme cytochromes. In the biogenic methane seep, genes from an ANME-1 lineage that are potentially involved in polysulfide reduction were highly expressed, suggesting a novel bacterium-independent anaerobic methane oxidation pathway coupled to polysulfide reduction. The observed divergence in AOM activities provides a new model for bacterium-independent AOM and emphasizes the variation that exists in AOM pathways between different ANME lineages.\n            \n              IMPORTANCE\n              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container-title":"mSystems","DOI":"10.1128/msystems.00091-18","ISSN":"2379-5077","issue":"1","journalAbbreviation":"mSystems","language":"en","note":"number: 1","page":"10.1128/msystems.00091-18","source":"DOI.org (Crossref)","title":"Contrasting Pathways for Anaerobic Methane Oxidation in Gulf of Mexico Cold Seep Sediments","volume":"4","author":[{"family":"Vigneron","given":"Adrien"},{"family":"Alsop","given":"Eric B."},{"family":"Cruaud","given":"Perrine"},{"family":"Philibert","given":"Gwenaelle"},{"family":"King","given":"Benjamin"},{"family":"Baksmaty","given":"Leslie"},{"family":"Lavallee","given":"David"},{"family":"Lomans","given":"Bartholomeus P."},{"family":"Eloe-Fadrosh","given":"Emiley"},{"family":"Kyrpides","given":"Nikos C."},{"family":"Head","given":"Ian M."},{"family":"Tsesmetzis","given":"Nicolas"}],"editor":[{"family":"Hallam","given":"Steven J."}],"issued":{"date-parts":[["2019",2,26]]}}}],"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9]</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6BC3CA4B" w14:textId="77777777" w:rsidTr="00A4263A">
        <w:trPr>
          <w:trHeight w:val="288"/>
          <w:jc w:val="center"/>
        </w:trPr>
        <w:tc>
          <w:tcPr>
            <w:tcW w:w="538" w:type="pct"/>
          </w:tcPr>
          <w:p w14:paraId="7B007BB5"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C96D7D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ytBC</w:t>
            </w:r>
          </w:p>
        </w:tc>
        <w:tc>
          <w:tcPr>
            <w:tcW w:w="2369" w:type="pct"/>
            <w:shd w:val="clear" w:color="auto" w:fill="auto"/>
            <w:hideMark/>
          </w:tcPr>
          <w:p w14:paraId="21E46F70"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Desulfobacteraceae</w:t>
            </w:r>
          </w:p>
        </w:tc>
        <w:tc>
          <w:tcPr>
            <w:tcW w:w="762" w:type="pct"/>
            <w:shd w:val="clear" w:color="auto" w:fill="auto"/>
            <w:vAlign w:val="center"/>
            <w:hideMark/>
          </w:tcPr>
          <w:p w14:paraId="5393E4F7" w14:textId="5FC68B36"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KFoZDvue","properties":{"formattedCitation":"[69]","plainCitation":"[69]","noteIndex":0},"citationItems":[{"id":6707,"uris":["http://zotero.org/users/local/tLbKPnjF/items/SCYS8TYG"],"itemData":{"id":6707,"type":"article-journal","abstract":"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n            \n          , \n            ABSTRACT\n            Gulf of Mexico sediments harbor numerous hydrocarbon seeps associated with high sedimentation rates and thermal maturation of organic matter. These ecosystems host abundant and diverse microbial communities that directly or indirectly metabolize components of the emitted fluid. To investigate microbial function and activities in these ecosystems, metabolic potential (metagenomic) and gene expression (metatranscriptomic) analyses of two cold seep areas of the Gulf of Mexico were carried out. Seeps emitting biogenic methane harbored microbial communities dominated by archaeal anaerobic methane oxidizers of phylogenetic group 1 (ANME-1), whereas seeps producing fluids containing a complex mixture of thermogenic hydrocarbons were dominated by ANME-2 lineages. Metatranscriptome measurements in both communities indicated high levels of expression of genes for methane metabolism despite their distinct microbial communities and hydrocarbon composition. In contrast, the transcription level of sulfur cycle genes was quite different. In the thermogenic seep community, high levels of transcripts indicative of syntrophic anaerobic oxidation of methane (AOM) coupled to sulfate reduction were detected. This syntrophic partnership between the dominant ANME-2 and sulfate reducers potentially involves direct electron transfer through multiheme cytochromes. In the biogenic methane seep, genes from an ANME-1 lineage that are potentially involved in polysulfide reduction were highly expressed, suggesting a novel bacterium-independent anaerobic methane oxidation pathway coupled to polysulfide reduction. The observed divergence in AOM activities provides a new model for bacterium-independent AOM and emphasizes the variation that exists in AOM pathways between different ANME lineages.\n            \n              IMPORTANCE\n              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container-title":"mSystems","DOI":"10.1128/msystems.00091-18","ISSN":"2379-5077","issue":"1","journalAbbreviation":"mSystems","language":"en","note":"number: 1","page":"10.1128/msystems.00091-18","source":"DOI.org (Crossref)","title":"Contrasting Pathways for Anaerobic Methane Oxidation in Gulf of Mexico Cold Seep Sediments","volume":"4","author":[{"family":"Vigneron","given":"Adrien"},{"family":"Alsop","given":"Eric B."},{"family":"Cruaud","given":"Perrine"},{"family":"Philibert","given":"Gwenaelle"},{"family":"King","given":"Benjamin"},{"family":"Baksmaty","given":"Leslie"},{"family":"Lavallee","given":"David"},{"family":"Lomans","given":"Bartholomeus P."},{"family":"Eloe-Fadrosh","given":"Emiley"},{"family":"Kyrpides","given":"Nikos C."},{"family":"Head","given":"Ian M."},{"family":"Tsesmetzis","given":"Nicolas"}],"editor":[{"family":"Hallam","given":"Steven J."}],"issued":{"date-parts":[["2019",2,26]]}}}],"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9]</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6EFCD04B" w14:textId="77777777" w:rsidTr="00A4263A">
        <w:trPr>
          <w:trHeight w:val="288"/>
          <w:jc w:val="center"/>
        </w:trPr>
        <w:tc>
          <w:tcPr>
            <w:tcW w:w="538" w:type="pct"/>
          </w:tcPr>
          <w:p w14:paraId="51349508"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946426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mdABCDE</w:t>
            </w:r>
          </w:p>
        </w:tc>
        <w:tc>
          <w:tcPr>
            <w:tcW w:w="2369" w:type="pct"/>
            <w:shd w:val="clear" w:color="auto" w:fill="auto"/>
            <w:hideMark/>
          </w:tcPr>
          <w:p w14:paraId="476F265D"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Desulfobacteraceae</w:t>
            </w:r>
          </w:p>
        </w:tc>
        <w:tc>
          <w:tcPr>
            <w:tcW w:w="762" w:type="pct"/>
            <w:shd w:val="clear" w:color="auto" w:fill="auto"/>
            <w:vAlign w:val="center"/>
            <w:hideMark/>
          </w:tcPr>
          <w:p w14:paraId="0E1FA4AA" w14:textId="3504C7C5"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M9RJUJwe","properties":{"formattedCitation":"[69]","plainCitation":"[69]","noteIndex":0},"citationItems":[{"id":6707,"uris":["http://zotero.org/users/local/tLbKPnjF/items/SCYS8TYG"],"itemData":{"id":6707,"type":"article-journal","abstract":"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n            \n          , \n            ABSTRACT\n            Gulf of Mexico sediments harbor numerous hydrocarbon seeps associated with high sedimentation rates and thermal maturation of organic matter. These ecosystems host abundant and diverse microbial communities that directly or indirectly metabolize components of the emitted fluid. To investigate microbial function and activities in these ecosystems, metabolic potential (metagenomic) and gene expression (metatranscriptomic) analyses of two cold seep areas of the Gulf of Mexico were carried out. Seeps emitting biogenic methane harbored microbial communities dominated by archaeal anaerobic methane oxidizers of phylogenetic group 1 (ANME-1), whereas seeps producing fluids containing a complex mixture of thermogenic hydrocarbons were dominated by ANME-2 lineages. Metatranscriptome measurements in both communities indicated high levels of expression of genes for methane metabolism despite their distinct microbial communities and hydrocarbon composition. In contrast, the transcription level of sulfur cycle genes was quite different. In the thermogenic seep community, high levels of transcripts indicative of syntrophic anaerobic oxidation of methane (AOM) coupled to sulfate reduction were detected. This syntrophic partnership between the dominant ANME-2 and sulfate reducers potentially involves direct electron transfer through multiheme cytochromes. In the biogenic methane seep, genes from an ANME-1 lineage that are potentially involved in polysulfide reduction were highly expressed, suggesting a novel bacterium-independent anaerobic methane oxidation pathway coupled to polysulfide reduction. The observed divergence in AOM activities provides a new model for bacterium-independent AOM and emphasizes the variation that exists in AOM pathways between different ANME lineages.\n            \n              IMPORTANCE\n              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container-title":"mSystems","DOI":"10.1128/msystems.00091-18","ISSN":"2379-5077","issue":"1","journalAbbreviation":"mSystems","language":"en","note":"number: 1","page":"10.1128/msystems.00091-18","source":"DOI.org (Crossref)","title":"Contrasting Pathways for Anaerobic Methane Oxidation in Gulf of Mexico Cold Seep Sediments","volume":"4","author":[{"family":"Vigneron","given":"Adrien"},{"family":"Alsop","given":"Eric B."},{"family":"Cruaud","given":"Perrine"},{"family":"Philibert","given":"Gwenaelle"},{"family":"King","given":"Benjamin"},{"family":"Baksmaty","given":"Leslie"},{"family":"Lavallee","given":"David"},{"family":"Lomans","given":"Bartholomeus P."},{"family":"Eloe-Fadrosh","given":"Emiley"},{"family":"Kyrpides","given":"Nikos C."},{"family":"Head","given":"Ian M."},{"family":"Tsesmetzis","given":"Nicolas"}],"editor":[{"family":"Hallam","given":"Steven J."}],"issued":{"date-parts":[["2019",2,26]]}}}],"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9]</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17E842D8" w14:textId="77777777" w:rsidTr="00A4263A">
        <w:trPr>
          <w:trHeight w:val="288"/>
          <w:jc w:val="center"/>
        </w:trPr>
        <w:tc>
          <w:tcPr>
            <w:tcW w:w="538" w:type="pct"/>
          </w:tcPr>
          <w:p w14:paraId="73CFB279"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1FEB516"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qo</w:t>
            </w:r>
          </w:p>
        </w:tc>
        <w:tc>
          <w:tcPr>
            <w:tcW w:w="2369" w:type="pct"/>
            <w:shd w:val="clear" w:color="auto" w:fill="auto"/>
            <w:hideMark/>
          </w:tcPr>
          <w:p w14:paraId="2375BA7A"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Desulfobacteraceae</w:t>
            </w:r>
          </w:p>
        </w:tc>
        <w:tc>
          <w:tcPr>
            <w:tcW w:w="762" w:type="pct"/>
            <w:shd w:val="clear" w:color="auto" w:fill="auto"/>
            <w:vAlign w:val="center"/>
            <w:hideMark/>
          </w:tcPr>
          <w:p w14:paraId="767F979C" w14:textId="7E8E339F"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V1uz4fxj","properties":{"formattedCitation":"[69]","plainCitation":"[69]","noteIndex":0},"citationItems":[{"id":6707,"uris":["http://zotero.org/users/local/tLbKPnjF/items/SCYS8TYG"],"itemData":{"id":6707,"type":"article-journal","abstract":"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n            \n          , \n            ABSTRACT\n            Gulf of Mexico sediments harbor numerous hydrocarbon seeps associated with high sedimentation rates and thermal maturation of organic matter. These ecosystems host abundant and diverse microbial communities that directly or indirectly metabolize components of the emitted fluid. To investigate microbial function and activities in these ecosystems, metabolic potential (metagenomic) and gene expression (metatranscriptomic) analyses of two cold seep areas of the Gulf of Mexico were carried out. Seeps emitting biogenic methane harbored microbial communities dominated by archaeal anaerobic methane oxidizers of phylogenetic group 1 (ANME-1), whereas seeps producing fluids containing a complex mixture of thermogenic hydrocarbons were dominated by ANME-2 lineages. Metatranscriptome measurements in both communities indicated high levels of expression of genes for methane metabolism despite their distinct microbial communities and hydrocarbon composition. In contrast, the transcription level of sulfur cycle genes was quite different. In the thermogenic seep community, high levels of transcripts indicative of syntrophic anaerobic oxidation of methane (AOM) coupled to sulfate reduction were detected. This syntrophic partnership between the dominant ANME-2 and sulfate reducers potentially involves direct electron transfer through multiheme cytochromes. In the biogenic methane seep, genes from an ANME-1 lineage that are potentially involved in polysulfide reduction were highly expressed, suggesting a novel bacterium-independent anaerobic methane oxidation pathway coupled to polysulfide reduction. The observed divergence in AOM activities provides a new model for bacterium-independent AOM and emphasizes the variation that exists in AOM pathways between different ANME lineages.\n            \n              IMPORTANCE\n              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container-title":"mSystems","DOI":"10.1128/msystems.00091-18","ISSN":"2379-5077","issue":"1","journalAbbreviation":"mSystems","language":"en","note":"number: 1","page":"10.1128/msystems.00091-18","source":"DOI.org (Crossref)","title":"Contrasting Pathways for Anaerobic Methane Oxidation in Gulf of Mexico Cold Seep Sediments","volume":"4","author":[{"family":"Vigneron","given":"Adrien"},{"family":"Alsop","given":"Eric B."},{"family":"Cruaud","given":"Perrine"},{"family":"Philibert","given":"Gwenaelle"},{"family":"King","given":"Benjamin"},{"family":"Baksmaty","given":"Leslie"},{"family":"Lavallee","given":"David"},{"family":"Lomans","given":"Bartholomeus P."},{"family":"Eloe-Fadrosh","given":"Emiley"},{"family":"Kyrpides","given":"Nikos C."},{"family":"Head","given":"Ian M."},{"family":"Tsesmetzis","given":"Nicolas"}],"editor":[{"family":"Hallam","given":"Steven J."}],"issued":{"date-parts":[["2019",2,26]]}}}],"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9]</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0660CF49" w14:textId="77777777" w:rsidTr="00A4263A">
        <w:trPr>
          <w:trHeight w:val="288"/>
          <w:jc w:val="center"/>
        </w:trPr>
        <w:tc>
          <w:tcPr>
            <w:tcW w:w="538" w:type="pct"/>
          </w:tcPr>
          <w:p w14:paraId="0410AF7D"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F2908A2"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phsA</w:t>
            </w:r>
          </w:p>
        </w:tc>
        <w:tc>
          <w:tcPr>
            <w:tcW w:w="2369" w:type="pct"/>
            <w:shd w:val="clear" w:color="auto" w:fill="auto"/>
            <w:hideMark/>
          </w:tcPr>
          <w:p w14:paraId="343CE780"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Desulfobacteraceae</w:t>
            </w:r>
          </w:p>
        </w:tc>
        <w:tc>
          <w:tcPr>
            <w:tcW w:w="762" w:type="pct"/>
            <w:shd w:val="clear" w:color="auto" w:fill="auto"/>
            <w:vAlign w:val="center"/>
            <w:hideMark/>
          </w:tcPr>
          <w:p w14:paraId="1F89D944" w14:textId="77395C82"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OznTPhrX","properties":{"formattedCitation":"[69]","plainCitation":"[69]","noteIndex":0},"citationItems":[{"id":6707,"uris":["http://zotero.org/users/local/tLbKPnjF/items/SCYS8TYG"],"itemData":{"id":6707,"type":"article-journal","abstract":"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n            \n          , \n            ABSTRACT\n            Gulf of Mexico sediments harbor numerous hydrocarbon seeps associated with high sedimentation rates and thermal maturation of organic matter. These ecosystems host abundant and diverse microbial communities that directly or indirectly metabolize components of the emitted fluid. To investigate microbial function and activities in these ecosystems, metabolic potential (metagenomic) and gene expression (metatranscriptomic) analyses of two cold seep areas of the Gulf of Mexico were carried out. Seeps emitting biogenic methane harbored microbial communities dominated by archaeal anaerobic methane oxidizers of phylogenetic group 1 (ANME-1), whereas seeps producing fluids containing a complex mixture of thermogenic hydrocarbons were dominated by ANME-2 lineages. Metatranscriptome measurements in both communities indicated high levels of expression of genes for methane metabolism despite their distinct microbial communities and hydrocarbon composition. In contrast, the transcription level of sulfur cycle genes was quite different. In the thermogenic seep community, high levels of transcripts indicative of syntrophic anaerobic oxidation of methane (AOM) coupled to sulfate reduction were detected. This syntrophic partnership between the dominant ANME-2 and sulfate reducers potentially involves direct electron transfer through multiheme cytochromes. In the biogenic methane seep, genes from an ANME-1 lineage that are potentially involved in polysulfide reduction were highly expressed, suggesting a novel bacterium-independent anaerobic methane oxidation pathway coupled to polysulfide reduction. The observed divergence in AOM activities provides a new model for bacterium-independent AOM and emphasizes the variation that exists in AOM pathways between different ANME lineages.\n            \n              IMPORTANCE\n              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container-title":"mSystems","DOI":"10.1128/msystems.00091-18","ISSN":"2379-5077","issue":"1","journalAbbreviation":"mSystems","language":"en","note":"number: 1","page":"10.1128/msystems.00091-18","source":"DOI.org (Crossref)","title":"Contrasting Pathways for Anaerobic Methane Oxidation in Gulf of Mexico Cold Seep Sediments","volume":"4","author":[{"family":"Vigneron","given":"Adrien"},{"family":"Alsop","given":"Eric B."},{"family":"Cruaud","given":"Perrine"},{"family":"Philibert","given":"Gwenaelle"},{"family":"King","given":"Benjamin"},{"family":"Baksmaty","given":"Leslie"},{"family":"Lavallee","given":"David"},{"family":"Lomans","given":"Bartholomeus P."},{"family":"Eloe-Fadrosh","given":"Emiley"},{"family":"Kyrpides","given":"Nikos C."},{"family":"Head","given":"Ian M."},{"family":"Tsesmetzis","given":"Nicolas"}],"editor":[{"family":"Hallam","given":"Steven J."}],"issued":{"date-parts":[["2019",2,26]]}}}],"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9]</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460045FE" w14:textId="77777777" w:rsidTr="00A4263A">
        <w:trPr>
          <w:trHeight w:val="288"/>
          <w:jc w:val="center"/>
        </w:trPr>
        <w:tc>
          <w:tcPr>
            <w:tcW w:w="538" w:type="pct"/>
          </w:tcPr>
          <w:p w14:paraId="4AFCE53B"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2F2EDB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nf</w:t>
            </w:r>
          </w:p>
        </w:tc>
        <w:tc>
          <w:tcPr>
            <w:tcW w:w="2369" w:type="pct"/>
            <w:shd w:val="clear" w:color="auto" w:fill="auto"/>
            <w:hideMark/>
          </w:tcPr>
          <w:p w14:paraId="1C973551"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Desulfobacteraceae</w:t>
            </w:r>
          </w:p>
        </w:tc>
        <w:tc>
          <w:tcPr>
            <w:tcW w:w="762" w:type="pct"/>
            <w:shd w:val="clear" w:color="auto" w:fill="auto"/>
            <w:vAlign w:val="center"/>
            <w:hideMark/>
          </w:tcPr>
          <w:p w14:paraId="6FE52D1B" w14:textId="07EAA4F0"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gjF2miTS","properties":{"formattedCitation":"[69]","plainCitation":"[69]","noteIndex":0},"citationItems":[{"id":6707,"uris":["http://zotero.org/users/local/tLbKPnjF/items/SCYS8TYG"],"itemData":{"id":6707,"type":"article-journal","abstract":"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n            \n          , \n            ABSTRACT\n            Gulf of Mexico sediments harbor numerous hydrocarbon seeps associated with high sedimentation rates and thermal maturation of organic matter. These ecosystems host abundant and diverse microbial communities that directly or indirectly metabolize components of the emitted fluid. To investigate microbial function and activities in these ecosystems, metabolic potential (metagenomic) and gene expression (metatranscriptomic) analyses of two cold seep areas of the Gulf of Mexico were carried out. Seeps emitting biogenic methane harbored microbial communities dominated by archaeal anaerobic methane oxidizers of phylogenetic group 1 (ANME-1), whereas seeps producing fluids containing a complex mixture of thermogenic hydrocarbons were dominated by ANME-2 lineages. Metatranscriptome measurements in both communities indicated high levels of expression of genes for methane metabolism despite their distinct microbial communities and hydrocarbon composition. In contrast, the transcription level of sulfur cycle genes was quite different. In the thermogenic seep community, high levels of transcripts indicative of syntrophic anaerobic oxidation of methane (AOM) coupled to sulfate reduction were detected. This syntrophic partnership between the dominant ANME-2 and sulfate reducers potentially involves direct electron transfer through multiheme cytochromes. In the biogenic methane seep, genes from an ANME-1 lineage that are potentially involved in polysulfide reduction were highly expressed, suggesting a novel bacterium-independent anaerobic methane oxidation pathway coupled to polysulfide reduction. The observed divergence in AOM activities provides a new model for bacterium-independent AOM and emphasizes the variation that exists in AOM pathways between different ANME lineages.\n            \n              IMPORTANCE\n              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container-title":"mSystems","DOI":"10.1128/msystems.00091-18","ISSN":"2379-5077","issue":"1","journalAbbreviation":"mSystems","language":"en","note":"number: 1","page":"10.1128/msystems.00091-18","source":"DOI.org (Crossref)","title":"Contrasting Pathways for Anaerobic Methane Oxidation in Gulf of Mexico Cold Seep Sediments","volume":"4","author":[{"family":"Vigneron","given":"Adrien"},{"family":"Alsop","given":"Eric B."},{"family":"Cruaud","given":"Perrine"},{"family":"Philibert","given":"Gwenaelle"},{"family":"King","given":"Benjamin"},{"family":"Baksmaty","given":"Leslie"},{"family":"Lavallee","given":"David"},{"family":"Lomans","given":"Bartholomeus P."},{"family":"Eloe-Fadrosh","given":"Emiley"},{"family":"Kyrpides","given":"Nikos C."},{"family":"Head","given":"Ian M."},{"family":"Tsesmetzis","given":"Nicolas"}],"editor":[{"family":"Hallam","given":"Steven J."}],"issued":{"date-parts":[["2019",2,26]]}}}],"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9]</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23250E3" w14:textId="77777777" w:rsidTr="00A4263A">
        <w:trPr>
          <w:trHeight w:val="288"/>
          <w:jc w:val="center"/>
        </w:trPr>
        <w:tc>
          <w:tcPr>
            <w:tcW w:w="538" w:type="pct"/>
          </w:tcPr>
          <w:p w14:paraId="1389EB61"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D17B45E"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TST</w:t>
            </w:r>
          </w:p>
        </w:tc>
        <w:tc>
          <w:tcPr>
            <w:tcW w:w="2369" w:type="pct"/>
            <w:shd w:val="clear" w:color="auto" w:fill="auto"/>
            <w:hideMark/>
          </w:tcPr>
          <w:p w14:paraId="016F429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Desulfobacteraceae</w:t>
            </w:r>
          </w:p>
        </w:tc>
        <w:tc>
          <w:tcPr>
            <w:tcW w:w="762" w:type="pct"/>
            <w:shd w:val="clear" w:color="auto" w:fill="auto"/>
            <w:vAlign w:val="center"/>
            <w:hideMark/>
          </w:tcPr>
          <w:p w14:paraId="245B0096" w14:textId="33E709DC"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mKLy3cH9","properties":{"formattedCitation":"[69]","plainCitation":"[69]","noteIndex":0},"citationItems":[{"id":6707,"uris":["http://zotero.org/users/local/tLbKPnjF/items/SCYS8TYG"],"itemData":{"id":6707,"type":"article-journal","abstract":"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n            \n          , \n            ABSTRACT\n            Gulf of Mexico sediments harbor numerous hydrocarbon seeps associated with high sedimentation rates and thermal maturation of organic matter. These ecosystems host abundant and diverse microbial communities that directly or indirectly metabolize components of the emitted fluid. To investigate microbial function and activities in these ecosystems, metabolic potential (metagenomic) and gene expression (metatranscriptomic) analyses of two cold seep areas of the Gulf of Mexico were carried out. Seeps emitting biogenic methane harbored microbial communities dominated by archaeal anaerobic methane oxidizers of phylogenetic group 1 (ANME-1), whereas seeps producing fluids containing a complex mixture of thermogenic hydrocarbons were dominated by ANME-2 lineages. Metatranscriptome measurements in both communities indicated high levels of expression of genes for methane metabolism despite their distinct microbial communities and hydrocarbon composition. In contrast, the transcription level of sulfur cycle genes was quite different. In the thermogenic seep community, high levels of transcripts indicative of syntrophic anaerobic oxidation of methane (AOM) coupled to sulfate reduction were detected. This syntrophic partnership between the dominant ANME-2 and sulfate reducers potentially involves direct electron transfer through multiheme cytochromes. In the biogenic methane seep, genes from an ANME-1 lineage that are potentially involved in polysulfide reduction were highly expressed, suggesting a novel bacterium-independent anaerobic methane oxidation pathway coupled to polysulfide reduction. The observed divergence in AOM activities provides a new model for bacterium-independent AOM and emphasizes the variation that exists in AOM pathways between different ANME lineages.\n            \n              IMPORTANCE\n              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container-title":"mSystems","DOI":"10.1128/msystems.00091-18","ISSN":"2379-5077","issue":"1","journalAbbreviation":"mSystems","language":"en","note":"number: 1","page":"10.1128/msystems.00091-18","source":"DOI.org (Crossref)","title":"Contrasting Pathways for Anaerobic Methane Oxidation in Gulf of Mexico Cold Seep Sediments","volume":"4","author":[{"family":"Vigneron","given":"Adrien"},{"family":"Alsop","given":"Eric B."},{"family":"Cruaud","given":"Perrine"},{"family":"Philibert","given":"Gwenaelle"},{"family":"King","given":"Benjamin"},{"family":"Baksmaty","given":"Leslie"},{"family":"Lavallee","given":"David"},{"family":"Lomans","given":"Bartholomeus P."},{"family":"Eloe-Fadrosh","given":"Emiley"},{"family":"Kyrpides","given":"Nikos C."},{"family":"Head","given":"Ian M."},{"family":"Tsesmetzis","given":"Nicolas"}],"editor":[{"family":"Hallam","given":"Steven J."}],"issued":{"date-parts":[["2019",2,26]]}}}],"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9]</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64A03CD2" w14:textId="77777777" w:rsidTr="00A4263A">
        <w:trPr>
          <w:trHeight w:val="288"/>
          <w:jc w:val="center"/>
        </w:trPr>
        <w:tc>
          <w:tcPr>
            <w:tcW w:w="538" w:type="pct"/>
          </w:tcPr>
          <w:p w14:paraId="6F55E400"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D18B9C1"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rhB</w:t>
            </w:r>
          </w:p>
        </w:tc>
        <w:tc>
          <w:tcPr>
            <w:tcW w:w="2369" w:type="pct"/>
            <w:shd w:val="clear" w:color="auto" w:fill="auto"/>
            <w:vAlign w:val="center"/>
            <w:hideMark/>
          </w:tcPr>
          <w:p w14:paraId="489AEE5D"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shd w:val="clear" w:color="auto" w:fill="FFFFFF"/>
              </w:rPr>
              <w:t>Desulfobacteraceae</w:t>
            </w:r>
          </w:p>
        </w:tc>
        <w:tc>
          <w:tcPr>
            <w:tcW w:w="762" w:type="pct"/>
            <w:shd w:val="clear" w:color="auto" w:fill="auto"/>
            <w:vAlign w:val="center"/>
            <w:hideMark/>
          </w:tcPr>
          <w:p w14:paraId="7AB74A09" w14:textId="0652F72D"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DZrm3tgN","properties":{"formattedCitation":"[69]","plainCitation":"[69]","noteIndex":0},"citationItems":[{"id":6707,"uris":["http://zotero.org/users/local/tLbKPnjF/items/SCYS8TYG"],"itemData":{"id":6707,"type":"article-journal","abstract":"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n            \n          , \n            ABSTRACT\n            Gulf of Mexico sediments harbor numerous hydrocarbon seeps associated with high sedimentation rates and thermal maturation of organic matter. These ecosystems host abundant and diverse microbial communities that directly or indirectly metabolize components of the emitted fluid. To investigate microbial function and activities in these ecosystems, metabolic potential (metagenomic) and gene expression (metatranscriptomic) analyses of two cold seep areas of the Gulf of Mexico were carried out. Seeps emitting biogenic methane harbored microbial communities dominated by archaeal anaerobic methane oxidizers of phylogenetic group 1 (ANME-1), whereas seeps producing fluids containing a complex mixture of thermogenic hydrocarbons were dominated by ANME-2 lineages. Metatranscriptome measurements in both communities indicated high levels of expression of genes for methane metabolism despite their distinct microbial communities and hydrocarbon composition. In contrast, the transcription level of sulfur cycle genes was quite different. In the thermogenic seep community, high levels of transcripts indicative of syntrophic anaerobic oxidation of methane (AOM) coupled to sulfate reduction were detected. This syntrophic partnership between the dominant ANME-2 and sulfate reducers potentially involves direct electron transfer through multiheme cytochromes. In the biogenic methane seep, genes from an ANME-1 lineage that are potentially involved in polysulfide reduction were highly expressed, suggesting a novel bacterium-independent anaerobic methane oxidation pathway coupled to polysulfide reduction. The observed divergence in AOM activities provides a new model for bacterium-independent AOM and emphasizes the variation that exists in AOM pathways between different ANME lineages.\n            \n              IMPORTANCE\n              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container-title":"mSystems","DOI":"10.1128/msystems.00091-18","ISSN":"2379-5077","issue":"1","journalAbbreviation":"mSystems","language":"en","note":"number: 1","page":"10.1128/msystems.00091-18","source":"DOI.org (Crossref)","title":"Contrasting Pathways for Anaerobic Methane Oxidation in Gulf of Mexico Cold Seep Sediments","volume":"4","author":[{"family":"Vigneron","given":"Adrien"},{"family":"Alsop","given":"Eric B."},{"family":"Cruaud","given":"Perrine"},{"family":"Philibert","given":"Gwenaelle"},{"family":"King","given":"Benjamin"},{"family":"Baksmaty","given":"Leslie"},{"family":"Lavallee","given":"David"},{"family":"Lomans","given":"Bartholomeus P."},{"family":"Eloe-Fadrosh","given":"Emiley"},{"family":"Kyrpides","given":"Nikos C."},{"family":"Head","given":"Ian M."},{"family":"Tsesmetzis","given":"Nicolas"}],"editor":[{"family":"Hallam","given":"Steven J."}],"issued":{"date-parts":[["2019",2,26]]}}}],"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9]</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4170674B" w14:textId="77777777" w:rsidTr="00A4263A">
        <w:trPr>
          <w:trHeight w:val="288"/>
          <w:jc w:val="center"/>
        </w:trPr>
        <w:tc>
          <w:tcPr>
            <w:tcW w:w="538" w:type="pct"/>
          </w:tcPr>
          <w:p w14:paraId="145D0C69"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tcPr>
          <w:p w14:paraId="50B1E0E6" w14:textId="1773300E"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nylB</w:t>
            </w:r>
          </w:p>
        </w:tc>
        <w:tc>
          <w:tcPr>
            <w:tcW w:w="2369" w:type="pct"/>
            <w:shd w:val="clear" w:color="auto" w:fill="auto"/>
          </w:tcPr>
          <w:p w14:paraId="530DBFB4" w14:textId="390746E7" w:rsidR="00A4263A" w:rsidRPr="002416CB" w:rsidRDefault="00A4263A" w:rsidP="00A4263A">
            <w:pPr>
              <w:spacing w:after="0" w:line="276" w:lineRule="auto"/>
              <w:jc w:val="center"/>
              <w:rPr>
                <w:rFonts w:ascii="Times New Roman" w:hAnsi="Times New Roman" w:cs="Times New Roman"/>
                <w:i/>
                <w:iCs/>
                <w:sz w:val="24"/>
                <w:szCs w:val="24"/>
                <w:shd w:val="clear" w:color="auto" w:fill="FFFFFF"/>
              </w:rPr>
            </w:pPr>
            <w:r w:rsidRPr="002416CB">
              <w:rPr>
                <w:rFonts w:ascii="Times New Roman" w:hAnsi="Times New Roman" w:cs="Times New Roman"/>
                <w:i/>
                <w:iCs/>
                <w:sz w:val="24"/>
                <w:szCs w:val="24"/>
                <w:shd w:val="clear" w:color="auto" w:fill="FFFFFF"/>
              </w:rPr>
              <w:t>Syntrophobacteraceae,</w:t>
            </w:r>
          </w:p>
        </w:tc>
        <w:tc>
          <w:tcPr>
            <w:tcW w:w="762" w:type="pct"/>
            <w:shd w:val="clear" w:color="auto" w:fill="auto"/>
            <w:vAlign w:val="center"/>
          </w:tcPr>
          <w:p w14:paraId="518048A9" w14:textId="1B974A31"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Rj0EjRab","properties":{"formattedCitation":"[69]","plainCitation":"[69]","noteIndex":0},"citationItems":[{"id":6707,"uris":["http://zotero.org/users/local/tLbKPnjF/items/SCYS8TYG"],"itemData":{"id":6707,"type":"article-journal","abstract":"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n            \n          , \n            ABSTRACT\n            Gulf of Mexico sediments harbor numerous hydrocarbon seeps associated with high sedimentation rates and thermal maturation of organic matter. These ecosystems host abundant and diverse microbial communities that directly or indirectly metabolize components of the emitted fluid. To investigate microbial function and activities in these ecosystems, metabolic potential (metagenomic) and gene expression (metatranscriptomic) analyses of two cold seep areas of the Gulf of Mexico were carried out. Seeps emitting biogenic methane harbored microbial communities dominated by archaeal anaerobic methane oxidizers of phylogenetic group 1 (ANME-1), whereas seeps producing fluids containing a complex mixture of thermogenic hydrocarbons were dominated by ANME-2 lineages. Metatranscriptome measurements in both communities indicated high levels of expression of genes for methane metabolism despite their distinct microbial communities and hydrocarbon composition. In contrast, the transcription level of sulfur cycle genes was quite different. In the thermogenic seep community, high levels of transcripts indicative of syntrophic anaerobic oxidation of methane (AOM) coupled to sulfate reduction were detected. This syntrophic partnership between the dominant ANME-2 and sulfate reducers potentially involves direct electron transfer through multiheme cytochromes. In the biogenic methane seep, genes from an ANME-1 lineage that are potentially involved in polysulfide reduction were highly expressed, suggesting a novel bacterium-independent anaerobic methane oxidation pathway coupled to polysulfide reduction. The observed divergence in AOM activities provides a new model for bacterium-independent AOM and emphasizes the variation that exists in AOM pathways between different ANME lineages.\n            \n              IMPORTANCE\n              Cold seep sediments are complex and widespread marine ecosystems emitting large amounts of methane, a potent greenhouse gas, and other hydrocarbons. Within these sediments, microbial communities play crucial roles in production and degradation of hydrocarbons, modulating oil and gas emissions to seawater. Despite this ecological importance, our understanding of microbial functions and methane oxidation pathways in cold seep ecosystems is poor. Based on gene expression profiling of environmental seep sediment samples, the present work showed that (i) the composition of the emitted fluids shapes the microbial community in general and the anaerobic methanotroph community specifically and (ii) AOM by ANME-2 in this seep may be coupled to sulfate reduction by\n              Deltaproteobacteria\n              by electron transfer through multiheme cytochromes, whereas AOM by ANME-1 lineages in this seep may involve a different, bacterium-independent pathway, coupling methane oxidation to elemental sulfur/polysulfide reduction.","container-title":"mSystems","DOI":"10.1128/msystems.00091-18","ISSN":"2379-5077","issue":"1","journalAbbreviation":"mSystems","language":"en","note":"number: 1","page":"10.1128/msystems.00091-18","source":"DOI.org (Crossref)","title":"Contrasting Pathways for Anaerobic Methane Oxidation in Gulf of Mexico Cold Seep Sediments","volume":"4","author":[{"family":"Vigneron","given":"Adrien"},{"family":"Alsop","given":"Eric B."},{"family":"Cruaud","given":"Perrine"},{"family":"Philibert","given":"Gwenaelle"},{"family":"King","given":"Benjamin"},{"family":"Baksmaty","given":"Leslie"},{"family":"Lavallee","given":"David"},{"family":"Lomans","given":"Bartholomeus P."},{"family":"Eloe-Fadrosh","given":"Emiley"},{"family":"Kyrpides","given":"Nikos C."},{"family":"Head","given":"Ian M."},{"family":"Tsesmetzis","given":"Nicolas"}],"editor":[{"family":"Hallam","given":"Steven J."}],"issued":{"date-parts":[["2019",2,26]]}}}],"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69]</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746F6BB5" w14:textId="77777777" w:rsidTr="00A4263A">
        <w:trPr>
          <w:trHeight w:val="288"/>
          <w:jc w:val="center"/>
        </w:trPr>
        <w:tc>
          <w:tcPr>
            <w:tcW w:w="538" w:type="pct"/>
          </w:tcPr>
          <w:p w14:paraId="724A2060"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20C8E5C8"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nsEF</w:t>
            </w:r>
          </w:p>
        </w:tc>
        <w:tc>
          <w:tcPr>
            <w:tcW w:w="2369" w:type="pct"/>
            <w:shd w:val="clear" w:color="auto" w:fill="auto"/>
            <w:vAlign w:val="center"/>
            <w:hideMark/>
          </w:tcPr>
          <w:p w14:paraId="5623FA81" w14:textId="77777777" w:rsidR="00A4263A" w:rsidRPr="002416CB" w:rsidRDefault="00A4263A" w:rsidP="00A4263A">
            <w:pPr>
              <w:spacing w:after="0" w:line="276" w:lineRule="auto"/>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Metagenomic library</w:t>
            </w:r>
          </w:p>
        </w:tc>
        <w:tc>
          <w:tcPr>
            <w:tcW w:w="762" w:type="pct"/>
            <w:shd w:val="clear" w:color="auto" w:fill="auto"/>
            <w:vAlign w:val="center"/>
            <w:hideMark/>
          </w:tcPr>
          <w:p w14:paraId="3D4E0054" w14:textId="25EDC4DF"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Axfsftiw","properties":{"formattedCitation":"[70]","plainCitation":"[70]","noteIndex":0},"citationItems":[{"id":5618,"uris":["http://zotero.org/users/local/tLbKPnjF/items/MIXK7SVN"],"itemData":{"id":5618,"type":"article-journal","abstract":"Over the last decade, metagenomic studies have revealed the impact of oil production on the microbial ecology of petroleum reservoirs. However, despite their fundamental roles in bioremediation of hydrocarbons, biocorrosion, biofouling and hydrogen sulfide production, oil field and oil production infrastructure microbiomes are poorly explored. Understanding of microbial activities within oil production facilities is therefore crucial for environmental risk mitigation, most notably during decommissioning. The analysis of the planktonic microbial community from the aqueous phase of a subsea oil-storage structure was conducted. This concrete structure was part of the production platform of the Brent oil field (North Sea), which is currently undergoing decommissioning. Quantification and sequencing of microbial 16S rRNA genes, metagenomic analysis and reconstruction of metagenome assembled genomes (MAGs) revealed a unique microbiome, strongly dominated by organisms related to Dethiosulfatibacter and Cloacimonadetes. Consistent with the hydrocarbon content in the aqueous phase of the structure, a strong potential for degradation of low molecular weight aromatic hydrocarbons was apparent in the microbial community. These degradation pathways were associated with taxonomically diverse microorganisms, including the predominant Dethiosulfatibacter and Cloacimonadetes lineages, expanding the list of potential hydrocarbon degraders. Genes associated with direct and indirect interspecies exchanges (multiheme type-C cytochromes, hydrogenases and formate/acetate metabolism) were widespread in the community, suggesting potential syntrophic hydrocarbon degradation processes in the system. Our results illustrate the importance of genomic data for informing decommissioning strategies in marine environments and reveal that hydrocarbon-degrading community composition and metabolisms in man-made marine structures might differ markedly from natural hydrocarbon-rich marine environments.","container-title":"Microorganisms","DOI":"10.3390/microorganisms9020356","ISSN":"2076-2607","issue":"2","journalAbbreviation":"Microorganisms","language":"en","license":"https://creativecommons.org/licenses/by/4.0/","note":"number: 2","page":"356","source":"DOI.org (Crossref)","title":"Syntrophic Hydrocarbon Degradation in a Decommissioned Off-Shore Subsea Oil Storage Structure","volume":"9","author":[{"family":"Vigneron","given":"Adrien"},{"family":"Cruaud","given":"Perrine"},{"family":"Ducellier","given":"Frederic"},{"family":"Head","given":"Ian M."},{"family":"Tsesmetzis","given":"Nicolas"}],"issued":{"date-parts":[["2021",2,1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D68E2D0" w14:textId="77777777" w:rsidTr="00A4263A">
        <w:trPr>
          <w:trHeight w:val="288"/>
          <w:jc w:val="center"/>
        </w:trPr>
        <w:tc>
          <w:tcPr>
            <w:tcW w:w="538" w:type="pct"/>
          </w:tcPr>
          <w:p w14:paraId="7183ECBF"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D1E4E19"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dchABC</w:t>
            </w:r>
          </w:p>
        </w:tc>
        <w:tc>
          <w:tcPr>
            <w:tcW w:w="2369" w:type="pct"/>
            <w:shd w:val="clear" w:color="auto" w:fill="auto"/>
            <w:vAlign w:val="center"/>
            <w:hideMark/>
          </w:tcPr>
          <w:p w14:paraId="3EA718E2"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Ar. aromaticum EbN1</w:t>
            </w:r>
          </w:p>
        </w:tc>
        <w:tc>
          <w:tcPr>
            <w:tcW w:w="762" w:type="pct"/>
            <w:shd w:val="clear" w:color="auto" w:fill="auto"/>
            <w:vAlign w:val="center"/>
            <w:hideMark/>
          </w:tcPr>
          <w:p w14:paraId="2B725D0F" w14:textId="2158811C"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RRsy8c1Y","properties":{"formattedCitation":"[70]","plainCitation":"[70]","noteIndex":0},"citationItems":[{"id":5618,"uris":["http://zotero.org/users/local/tLbKPnjF/items/MIXK7SVN"],"itemData":{"id":5618,"type":"article-journal","abstract":"Over the last decade, metagenomic studies have revealed the impact of oil production on the microbial ecology of petroleum reservoirs. However, despite their fundamental roles in bioremediation of hydrocarbons, biocorrosion, biofouling and hydrogen sulfide production, oil field and oil production infrastructure microbiomes are poorly explored. Understanding of microbial activities within oil production facilities is therefore crucial for environmental risk mitigation, most notably during decommissioning. The analysis of the planktonic microbial community from the aqueous phase of a subsea oil-storage structure was conducted. This concrete structure was part of the production platform of the Brent oil field (North Sea), which is currently undergoing decommissioning. Quantification and sequencing of microbial 16S rRNA genes, metagenomic analysis and reconstruction of metagenome assembled genomes (MAGs) revealed a unique microbiome, strongly dominated by organisms related to Dethiosulfatibacter and Cloacimonadetes. Consistent with the hydrocarbon content in the aqueous phase of the structure, a strong potential for degradation of low molecular weight aromatic hydrocarbons was apparent in the microbial community. These degradation pathways were associated with taxonomically diverse microorganisms, including the predominant Dethiosulfatibacter and Cloacimonadetes lineages, expanding the list of potential hydrocarbon degraders. Genes associated with direct and indirect interspecies exchanges (multiheme type-C cytochromes, hydrogenases and formate/acetate metabolism) were widespread in the community, suggesting potential syntrophic hydrocarbon degradation processes in the system. Our results illustrate the importance of genomic data for informing decommissioning strategies in marine environments and reveal that hydrocarbon-degrading community composition and metabolisms in man-made marine structures might differ markedly from natural hydrocarbon-rich marine environments.","container-title":"Microorganisms","DOI":"10.3390/microorganisms9020356","ISSN":"2076-2607","issue":"2","journalAbbreviation":"Microorganisms","language":"en","license":"https://creativecommons.org/licenses/by/4.0/","note":"number: 2","page":"356","source":"DOI.org (Crossref)","title":"Syntrophic Hydrocarbon Degradation in a Decommissioned Off-Shore Subsea Oil Storage Structure","volume":"9","author":[{"family":"Vigneron","given":"Adrien"},{"family":"Cruaud","given":"Perrine"},{"family":"Ducellier","given":"Frederic"},{"family":"Head","given":"Ian M."},{"family":"Tsesmetzis","given":"Nicolas"}],"issued":{"date-parts":[["2021",2,1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70BB9FDB" w14:textId="77777777" w:rsidTr="00A4263A">
        <w:trPr>
          <w:trHeight w:val="288"/>
          <w:jc w:val="center"/>
        </w:trPr>
        <w:tc>
          <w:tcPr>
            <w:tcW w:w="538" w:type="pct"/>
          </w:tcPr>
          <w:p w14:paraId="1BD221A7"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761C035"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crABC</w:t>
            </w:r>
          </w:p>
        </w:tc>
        <w:tc>
          <w:tcPr>
            <w:tcW w:w="2369" w:type="pct"/>
            <w:shd w:val="clear" w:color="auto" w:fill="auto"/>
            <w:vAlign w:val="center"/>
            <w:hideMark/>
          </w:tcPr>
          <w:p w14:paraId="2C17A877"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lostridiales/ Dethiosulfatibacter</w:t>
            </w:r>
          </w:p>
        </w:tc>
        <w:tc>
          <w:tcPr>
            <w:tcW w:w="762" w:type="pct"/>
            <w:shd w:val="clear" w:color="auto" w:fill="auto"/>
            <w:vAlign w:val="center"/>
            <w:hideMark/>
          </w:tcPr>
          <w:p w14:paraId="22A6B6B2" w14:textId="4546763B"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JK24jo8j","properties":{"formattedCitation":"[70]","plainCitation":"[70]","noteIndex":0},"citationItems":[{"id":5618,"uris":["http://zotero.org/users/local/tLbKPnjF/items/MIXK7SVN"],"itemData":{"id":5618,"type":"article-journal","abstract":"Over the last decade, metagenomic studies have revealed the impact of oil production on the microbial ecology of petroleum reservoirs. However, despite their fundamental roles in bioremediation of hydrocarbons, biocorrosion, biofouling and hydrogen sulfide production, oil field and oil production infrastructure microbiomes are poorly explored. Understanding of microbial activities within oil production facilities is therefore crucial for environmental risk mitigation, most notably during decommissioning. The analysis of the planktonic microbial community from the aqueous phase of a subsea oil-storage structure was conducted. This concrete structure was part of the production platform of the Brent oil field (North Sea), which is currently undergoing decommissioning. Quantification and sequencing of microbial 16S rRNA genes, metagenomic analysis and reconstruction of metagenome assembled genomes (MAGs) revealed a unique microbiome, strongly dominated by organisms related to Dethiosulfatibacter and Cloacimonadetes. Consistent with the hydrocarbon content in the aqueous phase of the structure, a strong potential for degradation of low molecular weight aromatic hydrocarbons was apparent in the microbial community. These degradation pathways were associated with taxonomically diverse microorganisms, including the predominant Dethiosulfatibacter and Cloacimonadetes lineages, expanding the list of potential hydrocarbon degraders. Genes associated with direct and indirect interspecies exchanges (multiheme type-C cytochromes, hydrogenases and formate/acetate metabolism) were widespread in the community, suggesting potential syntrophic hydrocarbon degradation processes in the system. Our results illustrate the importance of genomic data for informing decommissioning strategies in marine environments and reveal that hydrocarbon-degrading community composition and metabolisms in man-made marine structures might differ markedly from natural hydrocarbon-rich marine environments.","container-title":"Microorganisms","DOI":"10.3390/microorganisms9020356","ISSN":"2076-2607","issue":"2","journalAbbreviation":"Microorganisms","language":"en","license":"https://creativecommons.org/licenses/by/4.0/","note":"number: 2","page":"356","source":"DOI.org (Crossref)","title":"Syntrophic Hydrocarbon Degradation in a Decommissioned Off-Shore Subsea Oil Storage Structure","volume":"9","author":[{"family":"Vigneron","given":"Adrien"},{"family":"Cruaud","given":"Perrine"},{"family":"Ducellier","given":"Frederic"},{"family":"Head","given":"Ian M."},{"family":"Tsesmetzis","given":"Nicolas"}],"issued":{"date-parts":[["2021",2,1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0FD1880D" w14:textId="77777777" w:rsidTr="00A4263A">
        <w:trPr>
          <w:trHeight w:val="288"/>
          <w:jc w:val="center"/>
        </w:trPr>
        <w:tc>
          <w:tcPr>
            <w:tcW w:w="538" w:type="pct"/>
          </w:tcPr>
          <w:p w14:paraId="68F0828D"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DCD4DEF"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hnABC</w:t>
            </w:r>
          </w:p>
        </w:tc>
        <w:tc>
          <w:tcPr>
            <w:tcW w:w="2369" w:type="pct"/>
            <w:shd w:val="clear" w:color="auto" w:fill="auto"/>
            <w:noWrap/>
            <w:vAlign w:val="bottom"/>
            <w:hideMark/>
          </w:tcPr>
          <w:p w14:paraId="7833CD8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lostridiales/ Dethiosulfatibacter</w:t>
            </w:r>
          </w:p>
        </w:tc>
        <w:tc>
          <w:tcPr>
            <w:tcW w:w="762" w:type="pct"/>
            <w:shd w:val="clear" w:color="auto" w:fill="auto"/>
            <w:vAlign w:val="center"/>
            <w:hideMark/>
          </w:tcPr>
          <w:p w14:paraId="76615A49" w14:textId="456B4E51"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KDh1Q9Or","properties":{"formattedCitation":"[70]","plainCitation":"[70]","noteIndex":0},"citationItems":[{"id":5618,"uris":["http://zotero.org/users/local/tLbKPnjF/items/MIXK7SVN"],"itemData":{"id":5618,"type":"article-journal","abstract":"Over the last decade, metagenomic studies have revealed the impact of oil production on the microbial ecology of petroleum reservoirs. However, despite their fundamental roles in bioremediation of hydrocarbons, biocorrosion, biofouling and hydrogen sulfide production, oil field and oil production infrastructure microbiomes are poorly explored. Understanding of microbial activities within oil production facilities is therefore crucial for environmental risk mitigation, most notably during decommissioning. The analysis of the planktonic microbial community from the aqueous phase of a subsea oil-storage structure was conducted. This concrete structure was part of the production platform of the Brent oil field (North Sea), which is currently undergoing decommissioning. Quantification and sequencing of microbial 16S rRNA genes, metagenomic analysis and reconstruction of metagenome assembled genomes (MAGs) revealed a unique microbiome, strongly dominated by organisms related to Dethiosulfatibacter and Cloacimonadetes. Consistent with the hydrocarbon content in the aqueous phase of the structure, a strong potential for degradation of low molecular weight aromatic hydrocarbons was apparent in the microbial community. These degradation pathways were associated with taxonomically diverse microorganisms, including the predominant Dethiosulfatibacter and Cloacimonadetes lineages, expanding the list of potential hydrocarbon degraders. Genes associated with direct and indirect interspecies exchanges (multiheme type-C cytochromes, hydrogenases and formate/acetate metabolism) were widespread in the community, suggesting potential syntrophic hydrocarbon degradation processes in the system. Our results illustrate the importance of genomic data for informing decommissioning strategies in marine environments and reveal that hydrocarbon-degrading community composition and metabolisms in man-made marine structures might differ markedly from natural hydrocarbon-rich marine environments.","container-title":"Microorganisms","DOI":"10.3390/microorganisms9020356","ISSN":"2076-2607","issue":"2","journalAbbreviation":"Microorganisms","language":"en","license":"https://creativecommons.org/licenses/by/4.0/","note":"number: 2","page":"356","source":"DOI.org (Crossref)","title":"Syntrophic Hydrocarbon Degradation in a Decommissioned Off-Shore Subsea Oil Storage Structure","volume":"9","author":[{"family":"Vigneron","given":"Adrien"},{"family":"Cruaud","given":"Perrine"},{"family":"Ducellier","given":"Frederic"},{"family":"Head","given":"Ian M."},{"family":"Tsesmetzis","given":"Nicolas"}],"issued":{"date-parts":[["2021",2,1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3DA616BB" w14:textId="77777777" w:rsidTr="00A4263A">
        <w:trPr>
          <w:trHeight w:val="288"/>
          <w:jc w:val="center"/>
        </w:trPr>
        <w:tc>
          <w:tcPr>
            <w:tcW w:w="538" w:type="pct"/>
          </w:tcPr>
          <w:p w14:paraId="745D12FE"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31AE83E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nsEFGH</w:t>
            </w:r>
          </w:p>
        </w:tc>
        <w:tc>
          <w:tcPr>
            <w:tcW w:w="2369" w:type="pct"/>
            <w:shd w:val="clear" w:color="auto" w:fill="auto"/>
            <w:vAlign w:val="center"/>
            <w:hideMark/>
          </w:tcPr>
          <w:p w14:paraId="0F07D313"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lostridiales/ Dethiosulfatibacter</w:t>
            </w:r>
          </w:p>
        </w:tc>
        <w:tc>
          <w:tcPr>
            <w:tcW w:w="762" w:type="pct"/>
            <w:shd w:val="clear" w:color="auto" w:fill="auto"/>
            <w:vAlign w:val="center"/>
            <w:hideMark/>
          </w:tcPr>
          <w:p w14:paraId="3A392751" w14:textId="2EA492BE"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cZHSV9IM","properties":{"formattedCitation":"[70]","plainCitation":"[70]","noteIndex":0},"citationItems":[{"id":5618,"uris":["http://zotero.org/users/local/tLbKPnjF/items/MIXK7SVN"],"itemData":{"id":5618,"type":"article-journal","abstract":"Over the last decade, metagenomic studies have revealed the impact of oil production on the microbial ecology of petroleum reservoirs. However, despite their fundamental roles in bioremediation of hydrocarbons, biocorrosion, biofouling and hydrogen sulfide production, oil field and oil production infrastructure microbiomes are poorly explored. Understanding of microbial activities within oil production facilities is therefore crucial for environmental risk mitigation, most notably during decommissioning. The analysis of the planktonic microbial community from the aqueous phase of a subsea oil-storage structure was conducted. This concrete structure was part of the production platform of the Brent oil field (North Sea), which is currently undergoing decommissioning. Quantification and sequencing of microbial 16S rRNA genes, metagenomic analysis and reconstruction of metagenome assembled genomes (MAGs) revealed a unique microbiome, strongly dominated by organisms related to Dethiosulfatibacter and Cloacimonadetes. Consistent with the hydrocarbon content in the aqueous phase of the structure, a strong potential for degradation of low molecular weight aromatic hydrocarbons was apparent in the microbial community. These degradation pathways were associated with taxonomically diverse microorganisms, including the predominant Dethiosulfatibacter and Cloacimonadetes lineages, expanding the list of potential hydrocarbon degraders. Genes associated with direct and indirect interspecies exchanges (multiheme type-C cytochromes, hydrogenases and formate/acetate metabolism) were widespread in the community, suggesting potential syntrophic hydrocarbon degradation processes in the system. Our results illustrate the importance of genomic data for informing decommissioning strategies in marine environments and reveal that hydrocarbon-degrading community composition and metabolisms in man-made marine structures might differ markedly from natural hydrocarbon-rich marine environments.","container-title":"Microorganisms","DOI":"10.3390/microorganisms9020356","ISSN":"2076-2607","issue":"2","journalAbbreviation":"Microorganisms","language":"en","license":"https://creativecommons.org/licenses/by/4.0/","note":"number: 2","page":"356","source":"DOI.org (Crossref)","title":"Syntrophic Hydrocarbon Degradation in a Decommissioned Off-Shore Subsea Oil Storage Structure","volume":"9","author":[{"family":"Vigneron","given":"Adrien"},{"family":"Cruaud","given":"Perrine"},{"family":"Ducellier","given":"Frederic"},{"family":"Head","given":"Ian M."},{"family":"Tsesmetzis","given":"Nicolas"}],"issued":{"date-parts":[["2021",2,1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0]</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6A85C397" w14:textId="77777777" w:rsidTr="00A4263A">
        <w:trPr>
          <w:trHeight w:val="288"/>
          <w:jc w:val="center"/>
        </w:trPr>
        <w:tc>
          <w:tcPr>
            <w:tcW w:w="538" w:type="pct"/>
            <w:shd w:val="clear" w:color="000000" w:fill="FFFFFF"/>
          </w:tcPr>
          <w:p w14:paraId="27C2E8A4"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000000" w:fill="FFFFFF"/>
            <w:vAlign w:val="center"/>
            <w:hideMark/>
          </w:tcPr>
          <w:p w14:paraId="7B6393D9"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badH</w:t>
            </w:r>
          </w:p>
        </w:tc>
        <w:tc>
          <w:tcPr>
            <w:tcW w:w="2369" w:type="pct"/>
            <w:shd w:val="clear" w:color="000000" w:fill="FFFFFF"/>
            <w:vAlign w:val="center"/>
            <w:hideMark/>
          </w:tcPr>
          <w:p w14:paraId="362BD57B"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lostridiales/ Dethiosulfatibacter</w:t>
            </w:r>
          </w:p>
        </w:tc>
        <w:tc>
          <w:tcPr>
            <w:tcW w:w="762" w:type="pct"/>
            <w:shd w:val="clear" w:color="000000" w:fill="FFFFFF"/>
            <w:vAlign w:val="center"/>
          </w:tcPr>
          <w:p w14:paraId="4AA9AE05" w14:textId="03AA10AD"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t45Q9kxv","properties":{"formattedCitation":"[71]","plainCitation":"[71]","noteIndex":0},"citationItems":[{"id":5552,"uris":["http://zotero.org/users/local/tLbKPnjF/items/M4GUJHE5"],"itemData":{"id":5552,"type":"article-journal","abstract":"Abstract\n            \n              Background\n              Cyanobacteria and eukaryotic phytoplankton produce long-chain alkanes and generate around 100 times greater quantities of hydrocarbons in the ocean compared to natural seeps and anthropogenic sources. Yet, these compounds do not accumulate in the water column, suggesting rapid biodegradation by co-localized microbial populations. Despite their ecological importance, the identities of microbes involved in this cryptic hydrocarbon cycle are mostly unknown. Here, we identified genes encoding enzymes involved in the hydrocarbon cycle across the salinity gradient of a remote, vertically stratified, seawater-containing High Arctic lake that is isolated from anthropogenic petroleum sources and natural seeps. Metagenomic analysis revealed diverse hydrocarbon cycling genes and populations, with patterns of variation along gradients of light, salinity, oxygen, and sulfur that are relevant to freshwater, oceanic, hadal, and anoxic deep sea ecosystems.\n            \n            \n              Results\n              Analyzing genes and metagenome-assembled genomes down the water column of Lake A in the Canadian High Arctic, we detected microbial hydrocarbon production and degradation pathways at all depths, from surface freshwaters to dark, saline, anoxic waters. In addition to Cyanobacteria, members of the phyla Flavobacteria, Nitrospina, Deltaproteobacteria, Planctomycetes, and Verrucomicrobia had pathways for alkane and alkene production, providing additional sources of biogenic hydrocarbons. Known oil-degrading microorganisms were poorly represented in the system, while long-chain hydrocarbon degradation genes were identified in various freshwater and marine lineages such as Actinobacteria, Schleiferiaceae, and Marinimicrobia. Genes involved in sulfur and nitrogen compound transformations were abundant in hydrocarbon producing and degrading lineages, suggesting strong interconnections with nitrogen and sulfur cycles and a potential for widespread distribution in the ocean.\n            \n            \n              Conclusions\n              Our detailed metagenomic analyses across water column gradients in a remote petroleum-free lake derived from the Arctic Ocean suggest that the current estimation of bacterial hydrocarbon production in the ocean could be substantially underestimated by neglecting non-phototrophic production and by not taking low oxygen zones into account. Our findings also suggest that biogenic hydrocarbons may sustain a large fraction of freshwater and oceanic microbiomes, with global biogeochemical implications for carbon, sulfur, and nitrogen cycles.","container-title":"Microbiome","DOI":"10.1186/s40168-023-01537-7","ISSN":"2049-2618","issue":"1","journalAbbreviation":"Microbiome","language":"en","note":"number: 1","page":"104","source":"DOI.org (Crossref)","title":"Genomic insights into cryptic cycles of microbial hydrocarbon production and degradation in contiguous freshwater and marine microbiomes","volume":"11","author":[{"family":"Vigneron","given":"Adrien"},{"family":"Cruaud","given":"Perrine"},{"family":"Lovejoy","given":"Connie"},{"family":"Vincent","given":"Warwick F."}],"issued":{"date-parts":[["2023",5,12]]}}}],"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1]</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039C7F9A" w14:textId="77777777" w:rsidTr="00A4263A">
        <w:trPr>
          <w:trHeight w:val="288"/>
          <w:jc w:val="center"/>
        </w:trPr>
        <w:tc>
          <w:tcPr>
            <w:tcW w:w="538" w:type="pct"/>
          </w:tcPr>
          <w:p w14:paraId="28AD6687"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1F430763"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cmLS</w:t>
            </w:r>
          </w:p>
        </w:tc>
        <w:tc>
          <w:tcPr>
            <w:tcW w:w="2369" w:type="pct"/>
            <w:shd w:val="clear" w:color="auto" w:fill="auto"/>
            <w:vAlign w:val="center"/>
            <w:hideMark/>
          </w:tcPr>
          <w:p w14:paraId="697F193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Style w:val="Emphasis"/>
                <w:rFonts w:ascii="Times New Roman" w:hAnsi="Times New Roman" w:cs="Times New Roman"/>
                <w:sz w:val="24"/>
                <w:szCs w:val="24"/>
                <w:shd w:val="clear" w:color="auto" w:fill="FFFFFF"/>
              </w:rPr>
              <w:t>Cyanobacteria</w:t>
            </w:r>
          </w:p>
        </w:tc>
        <w:tc>
          <w:tcPr>
            <w:tcW w:w="762" w:type="pct"/>
            <w:shd w:val="clear" w:color="auto" w:fill="auto"/>
            <w:vAlign w:val="center"/>
            <w:hideMark/>
          </w:tcPr>
          <w:p w14:paraId="4BF7FC72" w14:textId="47F5A6C4"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8gGlv6Zp","properties":{"formattedCitation":"[72]","plainCitation":"[72]","noteIndex":0},"citationItems":[{"id":6694,"uris":["http://zotero.org/users/local/tLbKPnjF/items/S7ZESNPN"],"itemData":{"id":6694,"type":"article-journal","container-title":"Microbiome","DOI":"10.1186/s40168-017-0392-1","ISSN":"2049-2618","issue":"1","journalAbbreviation":"Microbiome","language":"en","note":"number: 1","page":"5","source":"DOI.org (Crossref)","title":"Metabolic capability and in situ activity of microorganisms in an oil reservoir","volume":"6","author":[{"family":"Liu","given":"Yi-Fan"},{"family":"Galzerani","given":"Daniela Domingos"},{"family":"Mbadinga","given":"Serge Maurice"},{"family":"Zaramela","given":"Livia S."},{"family":"Gu","given":"Ji-Dong"},{"family":"Mu","given":"Bo-Zhong"},{"family":"Zengler","given":"Karsten"}],"issued":{"date-parts":[["2018",12]]}}}],"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2]</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4E16F4C1" w14:textId="77777777" w:rsidTr="00A4263A">
        <w:trPr>
          <w:trHeight w:val="767"/>
          <w:jc w:val="center"/>
        </w:trPr>
        <w:tc>
          <w:tcPr>
            <w:tcW w:w="538" w:type="pct"/>
          </w:tcPr>
          <w:p w14:paraId="25D7F6C9"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69234D91"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sat</w:t>
            </w:r>
          </w:p>
        </w:tc>
        <w:tc>
          <w:tcPr>
            <w:tcW w:w="2369" w:type="pct"/>
            <w:shd w:val="clear" w:color="auto" w:fill="auto"/>
            <w:vAlign w:val="center"/>
            <w:hideMark/>
          </w:tcPr>
          <w:p w14:paraId="0A6397A2" w14:textId="4C56209F"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Style w:val="Emphasis"/>
                <w:rFonts w:ascii="Times New Roman" w:hAnsi="Times New Roman" w:cs="Times New Roman"/>
                <w:sz w:val="24"/>
                <w:szCs w:val="24"/>
                <w:shd w:val="clear" w:color="auto" w:fill="FFFFFF"/>
              </w:rPr>
              <w:t>Cyanobacteria</w:t>
            </w:r>
          </w:p>
        </w:tc>
        <w:tc>
          <w:tcPr>
            <w:tcW w:w="762" w:type="pct"/>
            <w:shd w:val="clear" w:color="auto" w:fill="auto"/>
            <w:hideMark/>
          </w:tcPr>
          <w:p w14:paraId="29BCE12B" w14:textId="392543DE"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s36Ut27N","properties":{"formattedCitation":"[72]","plainCitation":"[72]","noteIndex":0},"citationItems":[{"id":6694,"uris":["http://zotero.org/users/local/tLbKPnjF/items/S7ZESNPN"],"itemData":{"id":6694,"type":"article-journal","container-title":"Microbiome","DOI":"10.1186/s40168-017-0392-1","ISSN":"2049-2618","issue":"1","journalAbbreviation":"Microbiome","language":"en","note":"number: 1","page":"5","source":"DOI.org (Crossref)","title":"Metabolic capability and in situ activity of microorganisms in an oil reservoir","volume":"6","author":[{"family":"Liu","given":"Yi-Fan"},{"family":"Galzerani","given":"Daniela Domingos"},{"family":"Mbadinga","given":"Serge Maurice"},{"family":"Zaramela","given":"Livia S."},{"family":"Gu","given":"Ji-Dong"},{"family":"Mu","given":"Bo-Zhong"},{"family":"Zengler","given":"Karsten"}],"issued":{"date-parts":[["2018",12]]}}}],"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2]</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680D95CC" w14:textId="77777777" w:rsidTr="00A4263A">
        <w:trPr>
          <w:trHeight w:val="288"/>
          <w:jc w:val="center"/>
        </w:trPr>
        <w:tc>
          <w:tcPr>
            <w:tcW w:w="538" w:type="pct"/>
          </w:tcPr>
          <w:p w14:paraId="61B86A8D"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ADC8646"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rcB</w:t>
            </w:r>
          </w:p>
        </w:tc>
        <w:tc>
          <w:tcPr>
            <w:tcW w:w="2369" w:type="pct"/>
            <w:shd w:val="clear" w:color="auto" w:fill="auto"/>
            <w:vAlign w:val="center"/>
            <w:hideMark/>
          </w:tcPr>
          <w:p w14:paraId="79183093" w14:textId="2EBC87A0"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rPr>
              <w:t>Archaeoglobus fulgidus VC-16</w:t>
            </w:r>
          </w:p>
        </w:tc>
        <w:tc>
          <w:tcPr>
            <w:tcW w:w="762" w:type="pct"/>
            <w:shd w:val="clear" w:color="auto" w:fill="auto"/>
            <w:hideMark/>
          </w:tcPr>
          <w:p w14:paraId="300C6F10" w14:textId="0C4D3FBE"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yQ4Tu4dU","properties":{"formattedCitation":"[72]","plainCitation":"[72]","noteIndex":0},"citationItems":[{"id":6694,"uris":["http://zotero.org/users/local/tLbKPnjF/items/S7ZESNPN"],"itemData":{"id":6694,"type":"article-journal","container-title":"Microbiome","DOI":"10.1186/s40168-017-0392-1","ISSN":"2049-2618","issue":"1","journalAbbreviation":"Microbiome","language":"en","note":"number: 1","page":"5","source":"DOI.org (Crossref)","title":"Metabolic capability and in situ activity of microorganisms in an oil reservoir","volume":"6","author":[{"family":"Liu","given":"Yi-Fan"},{"family":"Galzerani","given":"Daniela Domingos"},{"family":"Mbadinga","given":"Serge Maurice"},{"family":"Zaramela","given":"Livia S."},{"family":"Gu","given":"Ji-Dong"},{"family":"Mu","given":"Bo-Zhong"},{"family":"Zengler","given":"Karsten"}],"issued":{"date-parts":[["2018",12]]}}}],"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2]</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0D2EC193" w14:textId="77777777" w:rsidTr="00A4263A">
        <w:trPr>
          <w:trHeight w:val="288"/>
          <w:jc w:val="center"/>
        </w:trPr>
        <w:tc>
          <w:tcPr>
            <w:tcW w:w="538" w:type="pct"/>
          </w:tcPr>
          <w:p w14:paraId="6C389CE8"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52E85C67"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codhABCDE</w:t>
            </w:r>
          </w:p>
        </w:tc>
        <w:tc>
          <w:tcPr>
            <w:tcW w:w="2369" w:type="pct"/>
            <w:shd w:val="clear" w:color="auto" w:fill="auto"/>
            <w:hideMark/>
          </w:tcPr>
          <w:p w14:paraId="372DB974"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rPr>
              <w:t>Methanosaeta</w:t>
            </w:r>
          </w:p>
        </w:tc>
        <w:tc>
          <w:tcPr>
            <w:tcW w:w="762" w:type="pct"/>
            <w:shd w:val="clear" w:color="auto" w:fill="auto"/>
            <w:hideMark/>
          </w:tcPr>
          <w:p w14:paraId="70306F67" w14:textId="13042AEE"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SSt8UooW","properties":{"formattedCitation":"[72]","plainCitation":"[72]","noteIndex":0},"citationItems":[{"id":6694,"uris":["http://zotero.org/users/local/tLbKPnjF/items/S7ZESNPN"],"itemData":{"id":6694,"type":"article-journal","container-title":"Microbiome","DOI":"10.1186/s40168-017-0392-1","ISSN":"2049-2618","issue":"1","journalAbbreviation":"Microbiome","language":"en","note":"number: 1","page":"5","source":"DOI.org (Crossref)","title":"Metabolic capability and in situ activity of microorganisms in an oil reservoir","volume":"6","author":[{"family":"Liu","given":"Yi-Fan"},{"family":"Galzerani","given":"Daniela Domingos"},{"family":"Mbadinga","given":"Serge Maurice"},{"family":"Zaramela","given":"Livia S."},{"family":"Gu","given":"Ji-Dong"},{"family":"Mu","given":"Bo-Zhong"},{"family":"Zengler","given":"Karsten"}],"issued":{"date-parts":[["2018",12]]}}}],"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2]</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20B0F4C1" w14:textId="77777777" w:rsidTr="00A4263A">
        <w:trPr>
          <w:trHeight w:val="288"/>
          <w:jc w:val="center"/>
        </w:trPr>
        <w:tc>
          <w:tcPr>
            <w:tcW w:w="538" w:type="pct"/>
          </w:tcPr>
          <w:p w14:paraId="55C4E151"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7D04D41D"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fwdABCDEFG</w:t>
            </w:r>
          </w:p>
        </w:tc>
        <w:tc>
          <w:tcPr>
            <w:tcW w:w="2369" w:type="pct"/>
            <w:shd w:val="clear" w:color="auto" w:fill="auto"/>
            <w:hideMark/>
          </w:tcPr>
          <w:p w14:paraId="3D4A47C2"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rPr>
              <w:t>Methanosaeta</w:t>
            </w:r>
          </w:p>
        </w:tc>
        <w:tc>
          <w:tcPr>
            <w:tcW w:w="762" w:type="pct"/>
            <w:shd w:val="clear" w:color="auto" w:fill="auto"/>
            <w:hideMark/>
          </w:tcPr>
          <w:p w14:paraId="65AFB49E" w14:textId="08BD2BEF"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3tnHN3qp","properties":{"formattedCitation":"[72]","plainCitation":"[72]","noteIndex":0},"citationItems":[{"id":6694,"uris":["http://zotero.org/users/local/tLbKPnjF/items/S7ZESNPN"],"itemData":{"id":6694,"type":"article-journal","container-title":"Microbiome","DOI":"10.1186/s40168-017-0392-1","ISSN":"2049-2618","issue":"1","journalAbbreviation":"Microbiome","language":"en","note":"number: 1","page":"5","source":"DOI.org (Crossref)","title":"Metabolic capability and in situ activity of microorganisms in an oil reservoir","volume":"6","author":[{"family":"Liu","given":"Yi-Fan"},{"family":"Galzerani","given":"Daniela Domingos"},{"family":"Mbadinga","given":"Serge Maurice"},{"family":"Zaramela","given":"Livia S."},{"family":"Gu","given":"Ji-Dong"},{"family":"Mu","given":"Bo-Zhong"},{"family":"Zengler","given":"Karsten"}],"issued":{"date-parts":[["2018",12]]}}}],"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2]</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917B998" w14:textId="77777777" w:rsidTr="00A4263A">
        <w:trPr>
          <w:trHeight w:val="288"/>
          <w:jc w:val="center"/>
        </w:trPr>
        <w:tc>
          <w:tcPr>
            <w:tcW w:w="538" w:type="pct"/>
          </w:tcPr>
          <w:p w14:paraId="3FAA6468"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06DAD0E3"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ch</w:t>
            </w:r>
          </w:p>
        </w:tc>
        <w:tc>
          <w:tcPr>
            <w:tcW w:w="2369" w:type="pct"/>
            <w:shd w:val="clear" w:color="auto" w:fill="auto"/>
            <w:hideMark/>
          </w:tcPr>
          <w:p w14:paraId="138C458C"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rPr>
              <w:t>Methanosaeta</w:t>
            </w:r>
          </w:p>
        </w:tc>
        <w:tc>
          <w:tcPr>
            <w:tcW w:w="762" w:type="pct"/>
            <w:shd w:val="clear" w:color="auto" w:fill="auto"/>
            <w:hideMark/>
          </w:tcPr>
          <w:p w14:paraId="0754BE5D" w14:textId="0BD769C1"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lVeb8PKI","properties":{"formattedCitation":"[72]","plainCitation":"[72]","noteIndex":0},"citationItems":[{"id":6694,"uris":["http://zotero.org/users/local/tLbKPnjF/items/S7ZESNPN"],"itemData":{"id":6694,"type":"article-journal","container-title":"Microbiome","DOI":"10.1186/s40168-017-0392-1","ISSN":"2049-2618","issue":"1","journalAbbreviation":"Microbiome","language":"en","note":"number: 1","page":"5","source":"DOI.org (Crossref)","title":"Metabolic capability and in situ activity of microorganisms in an oil reservoir","volume":"6","author":[{"family":"Liu","given":"Yi-Fan"},{"family":"Galzerani","given":"Daniela Domingos"},{"family":"Mbadinga","given":"Serge Maurice"},{"family":"Zaramela","given":"Livia S."},{"family":"Gu","given":"Ji-Dong"},{"family":"Mu","given":"Bo-Zhong"},{"family":"Zengler","given":"Karsten"}],"issued":{"date-parts":[["2018",12]]}}}],"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2]</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5C763F86" w14:textId="77777777" w:rsidTr="00A4263A">
        <w:trPr>
          <w:trHeight w:val="288"/>
          <w:jc w:val="center"/>
        </w:trPr>
        <w:tc>
          <w:tcPr>
            <w:tcW w:w="538" w:type="pct"/>
          </w:tcPr>
          <w:p w14:paraId="7E37E4D1"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15215A5"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mtd</w:t>
            </w:r>
          </w:p>
        </w:tc>
        <w:tc>
          <w:tcPr>
            <w:tcW w:w="2369" w:type="pct"/>
            <w:shd w:val="clear" w:color="auto" w:fill="auto"/>
            <w:hideMark/>
          </w:tcPr>
          <w:p w14:paraId="05152E31"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hAnsi="Times New Roman" w:cs="Times New Roman"/>
                <w:i/>
                <w:iCs/>
                <w:sz w:val="24"/>
                <w:szCs w:val="24"/>
              </w:rPr>
              <w:t>Methanosaeta</w:t>
            </w:r>
          </w:p>
        </w:tc>
        <w:tc>
          <w:tcPr>
            <w:tcW w:w="762" w:type="pct"/>
            <w:shd w:val="clear" w:color="auto" w:fill="auto"/>
            <w:hideMark/>
          </w:tcPr>
          <w:p w14:paraId="1899B9B6" w14:textId="62D262E7"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730QlxJB","properties":{"formattedCitation":"[72]","plainCitation":"[72]","noteIndex":0},"citationItems":[{"id":6694,"uris":["http://zotero.org/users/local/tLbKPnjF/items/S7ZESNPN"],"itemData":{"id":6694,"type":"article-journal","container-title":"Microbiome","DOI":"10.1186/s40168-017-0392-1","ISSN":"2049-2618","issue":"1","journalAbbreviation":"Microbiome","language":"en","note":"number: 1","page":"5","source":"DOI.org (Crossref)","title":"Metabolic capability and in situ activity of microorganisms in an oil reservoir","volume":"6","author":[{"family":"Liu","given":"Yi-Fan"},{"family":"Galzerani","given":"Daniela Domingos"},{"family":"Mbadinga","given":"Serge Maurice"},{"family":"Zaramela","given":"Livia S."},{"family":"Gu","given":"Ji-Dong"},{"family":"Mu","given":"Bo-Zhong"},{"family":"Zengler","given":"Karsten"}],"issued":{"date-parts":[["2018",12]]}}}],"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2]</w:t>
            </w:r>
            <w:r w:rsidRPr="002416CB">
              <w:rPr>
                <w:rFonts w:ascii="Times New Roman" w:eastAsia="Times New Roman" w:hAnsi="Times New Roman" w:cs="Times New Roman"/>
                <w:kern w:val="0"/>
                <w:sz w:val="24"/>
                <w:szCs w:val="24"/>
                <w:u w:val="single"/>
                <w:lang w:eastAsia="en-IN"/>
                <w14:ligatures w14:val="none"/>
              </w:rPr>
              <w:fldChar w:fldCharType="end"/>
            </w:r>
          </w:p>
        </w:tc>
      </w:tr>
      <w:tr w:rsidR="00A4263A" w:rsidRPr="00AF4240" w14:paraId="6E93C894" w14:textId="77777777" w:rsidTr="00A4263A">
        <w:trPr>
          <w:trHeight w:val="288"/>
          <w:jc w:val="center"/>
        </w:trPr>
        <w:tc>
          <w:tcPr>
            <w:tcW w:w="538" w:type="pct"/>
          </w:tcPr>
          <w:p w14:paraId="3F6FF1AA" w14:textId="77777777" w:rsidR="00A4263A" w:rsidRPr="001C5871" w:rsidRDefault="00A4263A" w:rsidP="00A4263A">
            <w:pPr>
              <w:pStyle w:val="ListParagraph"/>
              <w:numPr>
                <w:ilvl w:val="0"/>
                <w:numId w:val="7"/>
              </w:numPr>
              <w:spacing w:after="0" w:line="276" w:lineRule="auto"/>
              <w:jc w:val="center"/>
              <w:rPr>
                <w:rFonts w:ascii="Times New Roman" w:eastAsia="Times New Roman" w:hAnsi="Times New Roman" w:cs="Times New Roman"/>
                <w:i/>
                <w:iCs/>
                <w:kern w:val="0"/>
                <w:lang w:eastAsia="en-IN"/>
                <w14:ligatures w14:val="none"/>
              </w:rPr>
            </w:pPr>
          </w:p>
        </w:tc>
        <w:tc>
          <w:tcPr>
            <w:tcW w:w="1330" w:type="pct"/>
            <w:shd w:val="clear" w:color="auto" w:fill="auto"/>
            <w:vAlign w:val="center"/>
            <w:hideMark/>
          </w:tcPr>
          <w:p w14:paraId="4496D582" w14:textId="77777777" w:rsidR="00A4263A" w:rsidRPr="002416CB" w:rsidRDefault="00A4263A" w:rsidP="00A4263A">
            <w:pPr>
              <w:spacing w:after="0" w:line="276" w:lineRule="auto"/>
              <w:jc w:val="center"/>
              <w:rPr>
                <w:rFonts w:ascii="Times New Roman" w:eastAsia="Times New Roman" w:hAnsi="Times New Roman" w:cs="Times New Roman"/>
                <w:i/>
                <w:iCs/>
                <w:kern w:val="0"/>
                <w:sz w:val="24"/>
                <w:szCs w:val="24"/>
                <w:lang w:eastAsia="en-IN"/>
                <w14:ligatures w14:val="none"/>
              </w:rPr>
            </w:pPr>
            <w:r w:rsidRPr="002416CB">
              <w:rPr>
                <w:rFonts w:ascii="Times New Roman" w:eastAsia="Times New Roman" w:hAnsi="Times New Roman" w:cs="Times New Roman"/>
                <w:i/>
                <w:iCs/>
                <w:kern w:val="0"/>
                <w:sz w:val="24"/>
                <w:szCs w:val="24"/>
                <w:lang w:eastAsia="en-IN"/>
                <w14:ligatures w14:val="none"/>
              </w:rPr>
              <w:t>limEH</w:t>
            </w:r>
          </w:p>
        </w:tc>
        <w:tc>
          <w:tcPr>
            <w:tcW w:w="2369" w:type="pct"/>
            <w:shd w:val="clear" w:color="auto" w:fill="auto"/>
            <w:noWrap/>
            <w:vAlign w:val="bottom"/>
            <w:hideMark/>
          </w:tcPr>
          <w:p w14:paraId="6989B264" w14:textId="1198E03B" w:rsidR="00A4263A" w:rsidRPr="002416CB" w:rsidRDefault="00A4263A" w:rsidP="00A4263A">
            <w:pPr>
              <w:spacing w:after="0" w:line="276" w:lineRule="auto"/>
              <w:jc w:val="center"/>
              <w:rPr>
                <w:rFonts w:ascii="Times New Roman" w:eastAsia="Times New Roman" w:hAnsi="Times New Roman" w:cs="Times New Roman"/>
                <w:kern w:val="0"/>
                <w:sz w:val="24"/>
                <w:szCs w:val="24"/>
                <w:lang w:eastAsia="en-IN"/>
                <w14:ligatures w14:val="none"/>
              </w:rPr>
            </w:pPr>
            <w:r w:rsidRPr="002416CB">
              <w:rPr>
                <w:rFonts w:ascii="Times New Roman" w:eastAsia="Times New Roman" w:hAnsi="Times New Roman" w:cs="Times New Roman"/>
                <w:kern w:val="0"/>
                <w:sz w:val="24"/>
                <w:szCs w:val="24"/>
                <w:lang w:eastAsia="en-IN"/>
                <w14:ligatures w14:val="none"/>
              </w:rPr>
              <w:t>Bacterial community</w:t>
            </w:r>
          </w:p>
        </w:tc>
        <w:tc>
          <w:tcPr>
            <w:tcW w:w="762" w:type="pct"/>
            <w:shd w:val="clear" w:color="auto" w:fill="auto"/>
            <w:vAlign w:val="center"/>
            <w:hideMark/>
          </w:tcPr>
          <w:p w14:paraId="628DA22F" w14:textId="782F4227" w:rsidR="00A4263A" w:rsidRPr="002416CB" w:rsidRDefault="00A4263A" w:rsidP="00A4263A">
            <w:pPr>
              <w:spacing w:after="0" w:line="276" w:lineRule="auto"/>
              <w:ind w:firstLineChars="100" w:firstLine="240"/>
              <w:jc w:val="center"/>
              <w:rPr>
                <w:rFonts w:ascii="Times New Roman" w:eastAsia="Times New Roman" w:hAnsi="Times New Roman" w:cs="Times New Roman"/>
                <w:kern w:val="0"/>
                <w:sz w:val="24"/>
                <w:szCs w:val="24"/>
                <w:u w:val="single"/>
                <w:lang w:eastAsia="en-IN"/>
                <w14:ligatures w14:val="none"/>
              </w:rPr>
            </w:pPr>
            <w:r w:rsidRPr="002416CB">
              <w:rPr>
                <w:rFonts w:ascii="Times New Roman" w:eastAsia="Times New Roman" w:hAnsi="Times New Roman" w:cs="Times New Roman"/>
                <w:kern w:val="0"/>
                <w:sz w:val="24"/>
                <w:szCs w:val="24"/>
                <w:u w:val="single"/>
                <w:lang w:eastAsia="en-IN"/>
                <w14:ligatures w14:val="none"/>
              </w:rPr>
              <w:fldChar w:fldCharType="begin"/>
            </w:r>
            <w:r>
              <w:rPr>
                <w:rFonts w:ascii="Times New Roman" w:eastAsia="Times New Roman" w:hAnsi="Times New Roman" w:cs="Times New Roman"/>
                <w:kern w:val="0"/>
                <w:sz w:val="24"/>
                <w:szCs w:val="24"/>
                <w:u w:val="single"/>
                <w:lang w:eastAsia="en-IN"/>
                <w14:ligatures w14:val="none"/>
              </w:rPr>
              <w:instrText xml:space="preserve"> ADDIN ZOTERO_ITEM CSL_CITATION {"citationID":"pO6pT59X","properties":{"formattedCitation":"[73]","plainCitation":"[73]","noteIndex":0},"citationItems":[{"id":6813,"uris":["http://zotero.org/users/local/tLbKPnjF/items/H8HU5AJC"],"itemData":{"id":6813,"type":"article-journal","abstract":"Abstract\n            The Deepwater Horizon oil spill in the Gulf of Mexico is the deepest and largest offshore spill in the United State history and its impacts on marine ecosystems are largely unknown. Here, we showed that the microbial community functional composition and structure were dramatically altered in a deep-sea oil plume resulting from the spill. A variety of metabolic genes involved in both aerobic and anaerobic hydrocarbon degradation were highly enriched in the plume compared with outside the plume, indicating a great potential for intrinsic bioremediation or natural attenuation in the deep sea. Various other microbial functional genes that are relevant to carbon, nitrogen, phosphorus, sulfur and iron cycling, metal resistance and bacteriophage replication were also enriched in the plume. Together, these results suggest that the indigenous marine microbial communities could have a significant role in biodegradation of oil spills in deep-sea environments.","container-title":"The ISME Journal","DOI":"10.1038/ismej.2011.91","ISSN":"1751-7362, 1751-7370","issue":"2","language":"en","license":"https://academic.oup.com/pages/standard-publication-reuse-rights","page":"451-460","source":"DOI.org (Crossref)","title":"Microbial gene functions enriched in the Deepwater Horizon deep-sea oil plume","volume":"6","author":[{"family":"Lu","given":"Zhenmei"},{"family":"Deng","given":"Ye"},{"family":"Van Nostrand","given":"Joy D"},{"family":"He","given":"Zhili"},{"family":"Voordeckers","given":"James"},{"family":"Zhou","given":"Aifen"},{"family":"Lee","given":"Yong-Jin"},{"family":"Mason","given":"Olivia U"},{"family":"Dubinsky","given":"Eric A"},{"family":"Chavarria","given":"Krystle L"},{"family":"Tom","given":"Lauren M"},{"family":"Fortney","given":"Julian L"},{"family":"Lamendella","given":"Regina"},{"family":"Jansson","given":"Janet K"},{"family":"D'haeseleer","given":"Patrik"},{"family":"Hazen","given":"Terry C"},{"family":"Zhou","given":"Jizhong"}],"issued":{"date-parts":[["2012",2,1]]}}}],"schema":"https://github.com/citation-style-language/schema/raw/master/csl-citation.json"} </w:instrText>
            </w:r>
            <w:r w:rsidRPr="002416CB">
              <w:rPr>
                <w:rFonts w:ascii="Times New Roman" w:eastAsia="Times New Roman" w:hAnsi="Times New Roman" w:cs="Times New Roman"/>
                <w:kern w:val="0"/>
                <w:sz w:val="24"/>
                <w:szCs w:val="24"/>
                <w:u w:val="single"/>
                <w:lang w:eastAsia="en-IN"/>
                <w14:ligatures w14:val="none"/>
              </w:rPr>
              <w:fldChar w:fldCharType="separate"/>
            </w:r>
            <w:r w:rsidRPr="00EF0478">
              <w:rPr>
                <w:rFonts w:ascii="Times New Roman" w:hAnsi="Times New Roman" w:cs="Times New Roman"/>
                <w:sz w:val="24"/>
              </w:rPr>
              <w:t>[73]</w:t>
            </w:r>
            <w:r w:rsidRPr="002416CB">
              <w:rPr>
                <w:rFonts w:ascii="Times New Roman" w:eastAsia="Times New Roman" w:hAnsi="Times New Roman" w:cs="Times New Roman"/>
                <w:kern w:val="0"/>
                <w:sz w:val="24"/>
                <w:szCs w:val="24"/>
                <w:u w:val="single"/>
                <w:lang w:eastAsia="en-IN"/>
                <w14:ligatures w14:val="none"/>
              </w:rPr>
              <w:fldChar w:fldCharType="end"/>
            </w:r>
          </w:p>
        </w:tc>
      </w:tr>
    </w:tbl>
    <w:p w14:paraId="6C428C24" w14:textId="77777777" w:rsidR="009510A8" w:rsidRDefault="009510A8" w:rsidP="00830304">
      <w:pPr>
        <w:spacing w:line="276" w:lineRule="auto"/>
        <w:rPr>
          <w:rFonts w:ascii="Times New Roman" w:hAnsi="Times New Roman" w:cs="Times New Roman"/>
          <w:b/>
          <w:bCs/>
          <w:sz w:val="32"/>
          <w:szCs w:val="32"/>
          <w:lang w:val="en-US"/>
        </w:rPr>
      </w:pPr>
    </w:p>
    <w:p w14:paraId="2AE3EFDC" w14:textId="3892A14B" w:rsidR="00830304" w:rsidRDefault="00830304" w:rsidP="00830304">
      <w:pPr>
        <w:spacing w:line="276" w:lineRule="auto"/>
        <w:rPr>
          <w:rFonts w:ascii="Times New Roman" w:hAnsi="Times New Roman" w:cs="Times New Roman"/>
          <w:b/>
          <w:bCs/>
          <w:sz w:val="24"/>
          <w:szCs w:val="24"/>
          <w:lang w:val="en-US"/>
        </w:rPr>
      </w:pPr>
      <w:r w:rsidRPr="00EC63B7">
        <w:rPr>
          <w:rFonts w:ascii="Times New Roman" w:hAnsi="Times New Roman" w:cs="Times New Roman"/>
          <w:b/>
          <w:bCs/>
          <w:sz w:val="24"/>
          <w:szCs w:val="24"/>
          <w:lang w:val="en-US"/>
        </w:rPr>
        <w:t xml:space="preserve">References </w:t>
      </w:r>
    </w:p>
    <w:p w14:paraId="106A54B3" w14:textId="77777777" w:rsidR="00EF0478" w:rsidRPr="00A4263A" w:rsidRDefault="006C729F"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b/>
          <w:bCs/>
          <w:sz w:val="24"/>
          <w:szCs w:val="24"/>
          <w:lang w:val="en-US"/>
        </w:rPr>
        <w:fldChar w:fldCharType="begin"/>
      </w:r>
      <w:r w:rsidR="00EF0478" w:rsidRPr="00A4263A">
        <w:rPr>
          <w:rFonts w:ascii="Times New Roman" w:hAnsi="Times New Roman" w:cs="Times New Roman"/>
          <w:b/>
          <w:bCs/>
          <w:sz w:val="24"/>
          <w:szCs w:val="24"/>
          <w:lang w:val="en-US"/>
        </w:rPr>
        <w:instrText xml:space="preserve"> ADDIN ZOTERO_BIBL {"uncited":[],"omitted":[],"custom":[]} CSL_BIBLIOGRAPHY </w:instrText>
      </w:r>
      <w:r w:rsidRPr="00A4263A">
        <w:rPr>
          <w:rFonts w:ascii="Times New Roman" w:hAnsi="Times New Roman" w:cs="Times New Roman"/>
          <w:b/>
          <w:bCs/>
          <w:sz w:val="24"/>
          <w:szCs w:val="24"/>
          <w:lang w:val="en-US"/>
        </w:rPr>
        <w:fldChar w:fldCharType="separate"/>
      </w:r>
      <w:r w:rsidR="00EF0478" w:rsidRPr="00A4263A">
        <w:rPr>
          <w:rFonts w:ascii="Times New Roman" w:hAnsi="Times New Roman" w:cs="Times New Roman"/>
          <w:sz w:val="24"/>
          <w:szCs w:val="24"/>
        </w:rPr>
        <w:t>[1]</w:t>
      </w:r>
      <w:r w:rsidR="00EF0478" w:rsidRPr="00A4263A">
        <w:rPr>
          <w:rFonts w:ascii="Times New Roman" w:hAnsi="Times New Roman" w:cs="Times New Roman"/>
          <w:sz w:val="24"/>
          <w:szCs w:val="24"/>
        </w:rPr>
        <w:tab/>
        <w:t xml:space="preserve">F. Abbasian, R. Lockington, M. Megharaj, and R. Naidu, “A Review on the Genetics of Aliphatic and Aromatic Hydrocarbon Degradation,” </w:t>
      </w:r>
      <w:r w:rsidR="00EF0478" w:rsidRPr="00A4263A">
        <w:rPr>
          <w:rFonts w:ascii="Times New Roman" w:hAnsi="Times New Roman" w:cs="Times New Roman"/>
          <w:i/>
          <w:iCs/>
          <w:sz w:val="24"/>
          <w:szCs w:val="24"/>
        </w:rPr>
        <w:t>Appl Biochem Biotechnol</w:t>
      </w:r>
      <w:r w:rsidR="00EF0478" w:rsidRPr="00A4263A">
        <w:rPr>
          <w:rFonts w:ascii="Times New Roman" w:hAnsi="Times New Roman" w:cs="Times New Roman"/>
          <w:sz w:val="24"/>
          <w:szCs w:val="24"/>
        </w:rPr>
        <w:t>, vol. 178, no. 2, Art. no. 2, Jan. 2016, doi: 10.1007/s12010-015-1881-y.</w:t>
      </w:r>
    </w:p>
    <w:p w14:paraId="5A40051B"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2]</w:t>
      </w:r>
      <w:r w:rsidRPr="00A4263A">
        <w:rPr>
          <w:rFonts w:ascii="Times New Roman" w:hAnsi="Times New Roman" w:cs="Times New Roman"/>
          <w:sz w:val="24"/>
          <w:szCs w:val="24"/>
        </w:rPr>
        <w:tab/>
        <w:t xml:space="preserve">F. Alotaibi, M. Hijri, and M. St-Arnaud, “Overview of Approaches to Improve Rhizoremediation of Petroleum Hydrocarbon-Contaminated Soils,” </w:t>
      </w:r>
      <w:r w:rsidRPr="00A4263A">
        <w:rPr>
          <w:rFonts w:ascii="Times New Roman" w:hAnsi="Times New Roman" w:cs="Times New Roman"/>
          <w:i/>
          <w:iCs/>
          <w:sz w:val="24"/>
          <w:szCs w:val="24"/>
        </w:rPr>
        <w:t>Applied Microbiology</w:t>
      </w:r>
      <w:r w:rsidRPr="00A4263A">
        <w:rPr>
          <w:rFonts w:ascii="Times New Roman" w:hAnsi="Times New Roman" w:cs="Times New Roman"/>
          <w:sz w:val="24"/>
          <w:szCs w:val="24"/>
        </w:rPr>
        <w:t>, vol. 1, no. 2, Art. no. 2, Aug. 2021, doi: 10.3390/applmicrobiol1020023.</w:t>
      </w:r>
    </w:p>
    <w:p w14:paraId="6510D1D8"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3]</w:t>
      </w:r>
      <w:r w:rsidRPr="00A4263A">
        <w:rPr>
          <w:rFonts w:ascii="Times New Roman" w:hAnsi="Times New Roman" w:cs="Times New Roman"/>
          <w:sz w:val="24"/>
          <w:szCs w:val="24"/>
        </w:rPr>
        <w:tab/>
        <w:t xml:space="preserve">S. Atashgahi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A benzene-degrading nitrate-reducing microbial consortium displays aerobic and anaerobic benzene degradation pathways,” </w:t>
      </w:r>
      <w:r w:rsidRPr="00A4263A">
        <w:rPr>
          <w:rFonts w:ascii="Times New Roman" w:hAnsi="Times New Roman" w:cs="Times New Roman"/>
          <w:i/>
          <w:iCs/>
          <w:sz w:val="24"/>
          <w:szCs w:val="24"/>
        </w:rPr>
        <w:t>Sci Rep</w:t>
      </w:r>
      <w:r w:rsidRPr="00A4263A">
        <w:rPr>
          <w:rFonts w:ascii="Times New Roman" w:hAnsi="Times New Roman" w:cs="Times New Roman"/>
          <w:sz w:val="24"/>
          <w:szCs w:val="24"/>
        </w:rPr>
        <w:t>, vol. 8, no. 1, Art. no. 1, Mar. 2018, doi: 10.1038/s41598-018-22617-x.</w:t>
      </w:r>
    </w:p>
    <w:p w14:paraId="514F4108"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4]</w:t>
      </w:r>
      <w:r w:rsidRPr="00A4263A">
        <w:rPr>
          <w:rFonts w:ascii="Times New Roman" w:hAnsi="Times New Roman" w:cs="Times New Roman"/>
          <w:sz w:val="24"/>
          <w:szCs w:val="24"/>
        </w:rPr>
        <w:tab/>
        <w:t xml:space="preserve">Sakshi, S. K. Singh, and A. K. Haritash, “Bacterial degradation of mixed-PAHs and expression of PAH-catabolic genes,” </w:t>
      </w:r>
      <w:r w:rsidRPr="00A4263A">
        <w:rPr>
          <w:rFonts w:ascii="Times New Roman" w:hAnsi="Times New Roman" w:cs="Times New Roman"/>
          <w:i/>
          <w:iCs/>
          <w:sz w:val="24"/>
          <w:szCs w:val="24"/>
        </w:rPr>
        <w:t>World J Microbiol Biotechnol</w:t>
      </w:r>
      <w:r w:rsidRPr="00A4263A">
        <w:rPr>
          <w:rFonts w:ascii="Times New Roman" w:hAnsi="Times New Roman" w:cs="Times New Roman"/>
          <w:sz w:val="24"/>
          <w:szCs w:val="24"/>
        </w:rPr>
        <w:t>, vol. 39, no. 2, p. 47, Feb. 2023, doi: 10.1007/s11274-022-03489-w.</w:t>
      </w:r>
    </w:p>
    <w:p w14:paraId="687EA985"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5]</w:t>
      </w:r>
      <w:r w:rsidRPr="00A4263A">
        <w:rPr>
          <w:rFonts w:ascii="Times New Roman" w:hAnsi="Times New Roman" w:cs="Times New Roman"/>
          <w:sz w:val="24"/>
          <w:szCs w:val="24"/>
        </w:rPr>
        <w:tab/>
        <w:t xml:space="preserve">B. Wang, S. Kuang, H. Shao, L. Wang, and H. Wang, “Anaerobic-petroleum degrading bacteria: Diversity and biotechnological applications for improving coastal soil,” </w:t>
      </w:r>
      <w:r w:rsidRPr="00A4263A">
        <w:rPr>
          <w:rFonts w:ascii="Times New Roman" w:hAnsi="Times New Roman" w:cs="Times New Roman"/>
          <w:i/>
          <w:iCs/>
          <w:sz w:val="24"/>
          <w:szCs w:val="24"/>
        </w:rPr>
        <w:t>Ecotoxicology and Environmental Safety</w:t>
      </w:r>
      <w:r w:rsidRPr="00A4263A">
        <w:rPr>
          <w:rFonts w:ascii="Times New Roman" w:hAnsi="Times New Roman" w:cs="Times New Roman"/>
          <w:sz w:val="24"/>
          <w:szCs w:val="24"/>
        </w:rPr>
        <w:t>, vol. 224, p. 112646, Nov. 2021, doi: 10.1016/j.ecoenv.2021.112646.</w:t>
      </w:r>
    </w:p>
    <w:p w14:paraId="5E3A3672"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6]</w:t>
      </w:r>
      <w:r w:rsidRPr="00A4263A">
        <w:rPr>
          <w:rFonts w:ascii="Times New Roman" w:hAnsi="Times New Roman" w:cs="Times New Roman"/>
          <w:sz w:val="24"/>
          <w:szCs w:val="24"/>
        </w:rPr>
        <w:tab/>
        <w:t xml:space="preserve">M. Barbato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Hydrocarbonoclastic Alcanivorax Isolates Exhibit Different Physiological and Expression Responses to n-dodecane,” </w:t>
      </w:r>
      <w:r w:rsidRPr="00A4263A">
        <w:rPr>
          <w:rFonts w:ascii="Times New Roman" w:hAnsi="Times New Roman" w:cs="Times New Roman"/>
          <w:i/>
          <w:iCs/>
          <w:sz w:val="24"/>
          <w:szCs w:val="24"/>
        </w:rPr>
        <w:t>Front. Microbiol.</w:t>
      </w:r>
      <w:r w:rsidRPr="00A4263A">
        <w:rPr>
          <w:rFonts w:ascii="Times New Roman" w:hAnsi="Times New Roman" w:cs="Times New Roman"/>
          <w:sz w:val="24"/>
          <w:szCs w:val="24"/>
        </w:rPr>
        <w:t>, vol. 7, Dec. 2016, doi: 10.3389/fmicb.2016.02056.</w:t>
      </w:r>
    </w:p>
    <w:p w14:paraId="7A47992A"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7]</w:t>
      </w:r>
      <w:r w:rsidRPr="00A4263A">
        <w:rPr>
          <w:rFonts w:ascii="Times New Roman" w:hAnsi="Times New Roman" w:cs="Times New Roman"/>
          <w:sz w:val="24"/>
          <w:szCs w:val="24"/>
        </w:rPr>
        <w:tab/>
        <w:t xml:space="preserve">K. K. Bhatt, M. K. Lily, G. Joshi, and K. Dangwal, “Benzo(a)pyrene degradation pathway in </w:t>
      </w:r>
      <w:r w:rsidRPr="00A4263A">
        <w:rPr>
          <w:rFonts w:ascii="Times New Roman" w:hAnsi="Times New Roman" w:cs="Times New Roman"/>
          <w:i/>
          <w:iCs/>
          <w:sz w:val="24"/>
          <w:szCs w:val="24"/>
        </w:rPr>
        <w:t>Bacillus subtilis</w:t>
      </w:r>
      <w:r w:rsidRPr="00A4263A">
        <w:rPr>
          <w:rFonts w:ascii="Times New Roman" w:hAnsi="Times New Roman" w:cs="Times New Roman"/>
          <w:sz w:val="24"/>
          <w:szCs w:val="24"/>
        </w:rPr>
        <w:t xml:space="preserve"> BMT4i (MTCC 9447),” </w:t>
      </w:r>
      <w:r w:rsidRPr="00A4263A">
        <w:rPr>
          <w:rFonts w:ascii="Times New Roman" w:hAnsi="Times New Roman" w:cs="Times New Roman"/>
          <w:i/>
          <w:iCs/>
          <w:sz w:val="24"/>
          <w:szCs w:val="24"/>
        </w:rPr>
        <w:t>Turkish Journal of Biochemistry</w:t>
      </w:r>
      <w:r w:rsidRPr="00A4263A">
        <w:rPr>
          <w:rFonts w:ascii="Times New Roman" w:hAnsi="Times New Roman" w:cs="Times New Roman"/>
          <w:sz w:val="24"/>
          <w:szCs w:val="24"/>
        </w:rPr>
        <w:t>, vol. 43, no. 6, Art. no. 6, Nov. 2018, doi: 10.1515/tjb-2017-0334.</w:t>
      </w:r>
    </w:p>
    <w:p w14:paraId="27CBD3B9"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8]</w:t>
      </w:r>
      <w:r w:rsidRPr="00A4263A">
        <w:rPr>
          <w:rFonts w:ascii="Times New Roman" w:hAnsi="Times New Roman" w:cs="Times New Roman"/>
          <w:sz w:val="24"/>
          <w:szCs w:val="24"/>
        </w:rPr>
        <w:tab/>
        <w:t xml:space="preserve">J. Brzeszcz and P. Kaszycki, “Aerobic bacteria degrading both n-alkanes and aromatic hydrocarbons: an undervalued strategy for metabolic diversity and flexibility,” </w:t>
      </w:r>
      <w:r w:rsidRPr="00A4263A">
        <w:rPr>
          <w:rFonts w:ascii="Times New Roman" w:hAnsi="Times New Roman" w:cs="Times New Roman"/>
          <w:i/>
          <w:iCs/>
          <w:sz w:val="24"/>
          <w:szCs w:val="24"/>
        </w:rPr>
        <w:t>Biodegradation</w:t>
      </w:r>
      <w:r w:rsidRPr="00A4263A">
        <w:rPr>
          <w:rFonts w:ascii="Times New Roman" w:hAnsi="Times New Roman" w:cs="Times New Roman"/>
          <w:sz w:val="24"/>
          <w:szCs w:val="24"/>
        </w:rPr>
        <w:t>, vol. 29, no. 4, Art. no. 4, Aug. 2018, doi: 10.1007/s10532-018-9837-x.</w:t>
      </w:r>
    </w:p>
    <w:p w14:paraId="51863699"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9]</w:t>
      </w:r>
      <w:r w:rsidRPr="00A4263A">
        <w:rPr>
          <w:rFonts w:ascii="Times New Roman" w:hAnsi="Times New Roman" w:cs="Times New Roman"/>
          <w:sz w:val="24"/>
          <w:szCs w:val="24"/>
        </w:rPr>
        <w:tab/>
        <w:t xml:space="preserve">M. Auffret, D. Labbé, G. Thouand, C. W. Greer, and F. Fayolle-Guichard, “Degradation of a Mixture of Hydrocarbons, Gasoline, and Diesel Oil Additives by </w:t>
      </w:r>
      <w:r w:rsidRPr="00A4263A">
        <w:rPr>
          <w:rFonts w:ascii="Times New Roman" w:hAnsi="Times New Roman" w:cs="Times New Roman"/>
          <w:i/>
          <w:iCs/>
          <w:sz w:val="24"/>
          <w:szCs w:val="24"/>
        </w:rPr>
        <w:t xml:space="preserve">Rhodococcus </w:t>
      </w:r>
      <w:r w:rsidRPr="00A4263A">
        <w:rPr>
          <w:rFonts w:ascii="Times New Roman" w:hAnsi="Times New Roman" w:cs="Times New Roman"/>
          <w:i/>
          <w:iCs/>
          <w:sz w:val="24"/>
          <w:szCs w:val="24"/>
        </w:rPr>
        <w:lastRenderedPageBreak/>
        <w:t>aetherivorans</w:t>
      </w:r>
      <w:r w:rsidRPr="00A4263A">
        <w:rPr>
          <w:rFonts w:ascii="Times New Roman" w:hAnsi="Times New Roman" w:cs="Times New Roman"/>
          <w:sz w:val="24"/>
          <w:szCs w:val="24"/>
        </w:rPr>
        <w:t xml:space="preserve"> and </w:t>
      </w:r>
      <w:r w:rsidRPr="00A4263A">
        <w:rPr>
          <w:rFonts w:ascii="Times New Roman" w:hAnsi="Times New Roman" w:cs="Times New Roman"/>
          <w:i/>
          <w:iCs/>
          <w:sz w:val="24"/>
          <w:szCs w:val="24"/>
        </w:rPr>
        <w:t>Rhodococcus wratislaviensis</w:t>
      </w:r>
      <w:r w:rsidRPr="00A4263A">
        <w:rPr>
          <w:rFonts w:ascii="Times New Roman" w:hAnsi="Times New Roman" w:cs="Times New Roman"/>
          <w:sz w:val="24"/>
          <w:szCs w:val="24"/>
        </w:rPr>
        <w:t xml:space="preserve">,” </w:t>
      </w:r>
      <w:r w:rsidRPr="00A4263A">
        <w:rPr>
          <w:rFonts w:ascii="Times New Roman" w:hAnsi="Times New Roman" w:cs="Times New Roman"/>
          <w:i/>
          <w:iCs/>
          <w:sz w:val="24"/>
          <w:szCs w:val="24"/>
        </w:rPr>
        <w:t>Appl Environ Microbiol</w:t>
      </w:r>
      <w:r w:rsidRPr="00A4263A">
        <w:rPr>
          <w:rFonts w:ascii="Times New Roman" w:hAnsi="Times New Roman" w:cs="Times New Roman"/>
          <w:sz w:val="24"/>
          <w:szCs w:val="24"/>
        </w:rPr>
        <w:t>, vol. 75, no. 24, pp. 7774–7782, Dec. 2009, doi: 10.1128/AEM.01117-09.</w:t>
      </w:r>
    </w:p>
    <w:p w14:paraId="24E975FB"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10]</w:t>
      </w:r>
      <w:r w:rsidRPr="00A4263A">
        <w:rPr>
          <w:rFonts w:ascii="Times New Roman" w:hAnsi="Times New Roman" w:cs="Times New Roman"/>
          <w:sz w:val="24"/>
          <w:szCs w:val="24"/>
        </w:rPr>
        <w:tab/>
        <w:t xml:space="preserve">M. Pacwa-Płociniczak, J. Czapla, T. Płociniczak, and Z. Piotrowska-Seget, “The effect of bioaugmentation of petroleum-contaminated soil with Rhodococcus erythropolis strains on removal of petroleum from soil,” </w:t>
      </w:r>
      <w:r w:rsidRPr="00A4263A">
        <w:rPr>
          <w:rFonts w:ascii="Times New Roman" w:hAnsi="Times New Roman" w:cs="Times New Roman"/>
          <w:i/>
          <w:iCs/>
          <w:sz w:val="24"/>
          <w:szCs w:val="24"/>
        </w:rPr>
        <w:t>Ecotoxicology and Environmental Safety</w:t>
      </w:r>
      <w:r w:rsidRPr="00A4263A">
        <w:rPr>
          <w:rFonts w:ascii="Times New Roman" w:hAnsi="Times New Roman" w:cs="Times New Roman"/>
          <w:sz w:val="24"/>
          <w:szCs w:val="24"/>
        </w:rPr>
        <w:t>, vol. 169, pp. 615–622, Mar. 2019, doi: 10.1016/j.ecoenv.2018.11.081.</w:t>
      </w:r>
    </w:p>
    <w:p w14:paraId="2B5FF554"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11]</w:t>
      </w:r>
      <w:r w:rsidRPr="00A4263A">
        <w:rPr>
          <w:rFonts w:ascii="Times New Roman" w:hAnsi="Times New Roman" w:cs="Times New Roman"/>
          <w:sz w:val="24"/>
          <w:szCs w:val="24"/>
        </w:rPr>
        <w:tab/>
        <w:t xml:space="preserve">J. Brzeszcz, T. Steliga, P. Ryszka, P. Kaszycki, and P. Kapusta, “Bacteria degrading both n-alkanes and aromatic hydrocarbons are prevalent in soils,” </w:t>
      </w:r>
      <w:r w:rsidRPr="00A4263A">
        <w:rPr>
          <w:rFonts w:ascii="Times New Roman" w:hAnsi="Times New Roman" w:cs="Times New Roman"/>
          <w:i/>
          <w:iCs/>
          <w:sz w:val="24"/>
          <w:szCs w:val="24"/>
        </w:rPr>
        <w:t>Environ Sci Pollut Res</w:t>
      </w:r>
      <w:r w:rsidRPr="00A4263A">
        <w:rPr>
          <w:rFonts w:ascii="Times New Roman" w:hAnsi="Times New Roman" w:cs="Times New Roman"/>
          <w:sz w:val="24"/>
          <w:szCs w:val="24"/>
        </w:rPr>
        <w:t>, vol. 31, no. 4, Art. no. 4, Dec. 2023, doi: 10.1007/s11356-023-31405-8.</w:t>
      </w:r>
    </w:p>
    <w:p w14:paraId="1B535483"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12]</w:t>
      </w:r>
      <w:r w:rsidRPr="00A4263A">
        <w:rPr>
          <w:rFonts w:ascii="Times New Roman" w:hAnsi="Times New Roman" w:cs="Times New Roman"/>
          <w:sz w:val="24"/>
          <w:szCs w:val="24"/>
        </w:rPr>
        <w:tab/>
        <w:t xml:space="preserve">J. E. Bullows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Anaerobic benzene oxidation in </w:t>
      </w:r>
      <w:r w:rsidRPr="00A4263A">
        <w:rPr>
          <w:rFonts w:ascii="Times New Roman" w:hAnsi="Times New Roman" w:cs="Times New Roman"/>
          <w:i/>
          <w:iCs/>
          <w:sz w:val="24"/>
          <w:szCs w:val="24"/>
        </w:rPr>
        <w:t>Geotalea daltonii</w:t>
      </w:r>
      <w:r w:rsidRPr="00A4263A">
        <w:rPr>
          <w:rFonts w:ascii="Times New Roman" w:hAnsi="Times New Roman" w:cs="Times New Roman"/>
          <w:sz w:val="24"/>
          <w:szCs w:val="24"/>
        </w:rPr>
        <w:t xml:space="preserve"> involves activation by methylation and is regulated by the transition state regulator AbrB,” </w:t>
      </w:r>
      <w:r w:rsidRPr="00A4263A">
        <w:rPr>
          <w:rFonts w:ascii="Times New Roman" w:hAnsi="Times New Roman" w:cs="Times New Roman"/>
          <w:i/>
          <w:iCs/>
          <w:sz w:val="24"/>
          <w:szCs w:val="24"/>
        </w:rPr>
        <w:t>Appl Environ Microbiol</w:t>
      </w:r>
      <w:r w:rsidRPr="00A4263A">
        <w:rPr>
          <w:rFonts w:ascii="Times New Roman" w:hAnsi="Times New Roman" w:cs="Times New Roman"/>
          <w:sz w:val="24"/>
          <w:szCs w:val="24"/>
        </w:rPr>
        <w:t>, vol. 90, no. 10, Art. no. 10, Oct. 2024, doi: 10.1128/aem.00856-24.</w:t>
      </w:r>
    </w:p>
    <w:p w14:paraId="66DDD385"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13]</w:t>
      </w:r>
      <w:r w:rsidRPr="00A4263A">
        <w:rPr>
          <w:rFonts w:ascii="Times New Roman" w:hAnsi="Times New Roman" w:cs="Times New Roman"/>
          <w:sz w:val="24"/>
          <w:szCs w:val="24"/>
        </w:rPr>
        <w:tab/>
        <w:t xml:space="preserve">C. Li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Biodegradation of petroleum hydrocarbons based pollutants in contaminated soil by exogenous effective microorganisms and indigenous microbiome,” </w:t>
      </w:r>
      <w:r w:rsidRPr="00A4263A">
        <w:rPr>
          <w:rFonts w:ascii="Times New Roman" w:hAnsi="Times New Roman" w:cs="Times New Roman"/>
          <w:i/>
          <w:iCs/>
          <w:sz w:val="24"/>
          <w:szCs w:val="24"/>
        </w:rPr>
        <w:t>Ecotoxicology and Environmental Safety</w:t>
      </w:r>
      <w:r w:rsidRPr="00A4263A">
        <w:rPr>
          <w:rFonts w:ascii="Times New Roman" w:hAnsi="Times New Roman" w:cs="Times New Roman"/>
          <w:sz w:val="24"/>
          <w:szCs w:val="24"/>
        </w:rPr>
        <w:t>, vol. 253, p. 114673, Mar. 2023, doi: 10.1016/j.ecoenv.2023.114673.</w:t>
      </w:r>
    </w:p>
    <w:p w14:paraId="67087C6A"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14]</w:t>
      </w:r>
      <w:r w:rsidRPr="00A4263A">
        <w:rPr>
          <w:rFonts w:ascii="Times New Roman" w:hAnsi="Times New Roman" w:cs="Times New Roman"/>
          <w:sz w:val="24"/>
          <w:szCs w:val="24"/>
        </w:rPr>
        <w:tab/>
        <w:t xml:space="preserve">C. Lu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A PAH-degrading bacterial community enriched with contaminated agricultural soil and its utility for microbial bioremediation,” </w:t>
      </w:r>
      <w:r w:rsidRPr="00A4263A">
        <w:rPr>
          <w:rFonts w:ascii="Times New Roman" w:hAnsi="Times New Roman" w:cs="Times New Roman"/>
          <w:i/>
          <w:iCs/>
          <w:sz w:val="24"/>
          <w:szCs w:val="24"/>
        </w:rPr>
        <w:t>Environmental Pollution</w:t>
      </w:r>
      <w:r w:rsidRPr="00A4263A">
        <w:rPr>
          <w:rFonts w:ascii="Times New Roman" w:hAnsi="Times New Roman" w:cs="Times New Roman"/>
          <w:sz w:val="24"/>
          <w:szCs w:val="24"/>
        </w:rPr>
        <w:t>, vol. 251, pp. 773–782, Aug. 2019, doi: 10.1016/j.envpol.2019.05.044.</w:t>
      </w:r>
    </w:p>
    <w:p w14:paraId="4B99EC50"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15]</w:t>
      </w:r>
      <w:r w:rsidRPr="00A4263A">
        <w:rPr>
          <w:rFonts w:ascii="Times New Roman" w:hAnsi="Times New Roman" w:cs="Times New Roman"/>
          <w:sz w:val="24"/>
          <w:szCs w:val="24"/>
        </w:rPr>
        <w:tab/>
        <w:t xml:space="preserve">C. Zhang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Marine sediments harbor diverse archaea and bacteria with the potential for anaerobic hydrocarbon degradation via fumarate addition,” </w:t>
      </w:r>
      <w:r w:rsidRPr="00A4263A">
        <w:rPr>
          <w:rFonts w:ascii="Times New Roman" w:hAnsi="Times New Roman" w:cs="Times New Roman"/>
          <w:i/>
          <w:iCs/>
          <w:sz w:val="24"/>
          <w:szCs w:val="24"/>
        </w:rPr>
        <w:t>FEMS Microbiology Ecology</w:t>
      </w:r>
      <w:r w:rsidRPr="00A4263A">
        <w:rPr>
          <w:rFonts w:ascii="Times New Roman" w:hAnsi="Times New Roman" w:cs="Times New Roman"/>
          <w:sz w:val="24"/>
          <w:szCs w:val="24"/>
        </w:rPr>
        <w:t>, vol. 97, no. 5, Art. no. 5, Apr. 2021, doi: 10.1093/femsec/fiab045.</w:t>
      </w:r>
    </w:p>
    <w:p w14:paraId="6B0B91ED"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16]</w:t>
      </w:r>
      <w:r w:rsidRPr="00A4263A">
        <w:rPr>
          <w:rFonts w:ascii="Times New Roman" w:hAnsi="Times New Roman" w:cs="Times New Roman"/>
          <w:sz w:val="24"/>
          <w:szCs w:val="24"/>
        </w:rPr>
        <w:tab/>
        <w:t xml:space="preserve">A. Calderon-Fajardo, K. J. Hidalgo, E. A. V. Romao, C. P. S. Gonzales, L. F. Martins, and V. M. Oliveira, “Taxonomic and evolutionary insights from comparative genomics of hydrocarbon degrading bacteria isolated from petroleum reservoirs,” </w:t>
      </w:r>
      <w:r w:rsidRPr="00A4263A">
        <w:rPr>
          <w:rFonts w:ascii="Times New Roman" w:hAnsi="Times New Roman" w:cs="Times New Roman"/>
          <w:i/>
          <w:iCs/>
          <w:sz w:val="24"/>
          <w:szCs w:val="24"/>
        </w:rPr>
        <w:t>Journal of Hazardous Materials Advances</w:t>
      </w:r>
      <w:r w:rsidRPr="00A4263A">
        <w:rPr>
          <w:rFonts w:ascii="Times New Roman" w:hAnsi="Times New Roman" w:cs="Times New Roman"/>
          <w:sz w:val="24"/>
          <w:szCs w:val="24"/>
        </w:rPr>
        <w:t>, vol. 15, p. 100439, Aug. 2024, doi: 10.1016/j.hazadv.2024.100439.</w:t>
      </w:r>
    </w:p>
    <w:p w14:paraId="35EA1B46"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17]</w:t>
      </w:r>
      <w:r w:rsidRPr="00A4263A">
        <w:rPr>
          <w:rFonts w:ascii="Times New Roman" w:hAnsi="Times New Roman" w:cs="Times New Roman"/>
          <w:sz w:val="24"/>
          <w:szCs w:val="24"/>
        </w:rPr>
        <w:tab/>
        <w:t xml:space="preserve">K. Juárez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Microaerobic degradation of crude oil and long chain alkanes by a new Rhodococcus strain from Gulf of Mexico,” </w:t>
      </w:r>
      <w:r w:rsidRPr="00A4263A">
        <w:rPr>
          <w:rFonts w:ascii="Times New Roman" w:hAnsi="Times New Roman" w:cs="Times New Roman"/>
          <w:i/>
          <w:iCs/>
          <w:sz w:val="24"/>
          <w:szCs w:val="24"/>
        </w:rPr>
        <w:t>World J Microbiol Biotechnol</w:t>
      </w:r>
      <w:r w:rsidRPr="00A4263A">
        <w:rPr>
          <w:rFonts w:ascii="Times New Roman" w:hAnsi="Times New Roman" w:cs="Times New Roman"/>
          <w:sz w:val="24"/>
          <w:szCs w:val="24"/>
        </w:rPr>
        <w:t>, vol. 39, no. 10, Art. no. 10, Oct. 2023, doi: 10.1007/s11274-023-03703-3.</w:t>
      </w:r>
    </w:p>
    <w:p w14:paraId="71250EBD"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18]</w:t>
      </w:r>
      <w:r w:rsidRPr="00A4263A">
        <w:rPr>
          <w:rFonts w:ascii="Times New Roman" w:hAnsi="Times New Roman" w:cs="Times New Roman"/>
          <w:sz w:val="24"/>
          <w:szCs w:val="24"/>
        </w:rPr>
        <w:tab/>
        <w:t xml:space="preserve">J. Camacho, E. Mesén-Porras, D. Rojas-Gätjens, D. Pérez-Pantoja, F. Puente-Sánchez, and M. Chavarría, “Draft genome sequence of three hydrocarbon-degrading </w:t>
      </w:r>
      <w:r w:rsidRPr="00A4263A">
        <w:rPr>
          <w:rFonts w:ascii="Times New Roman" w:hAnsi="Times New Roman" w:cs="Times New Roman"/>
          <w:i/>
          <w:iCs/>
          <w:sz w:val="24"/>
          <w:szCs w:val="24"/>
        </w:rPr>
        <w:t>Pseudomonadota</w:t>
      </w:r>
      <w:r w:rsidRPr="00A4263A">
        <w:rPr>
          <w:rFonts w:ascii="Times New Roman" w:hAnsi="Times New Roman" w:cs="Times New Roman"/>
          <w:sz w:val="24"/>
          <w:szCs w:val="24"/>
        </w:rPr>
        <w:t xml:space="preserve"> strains isolated from an abandoned century-old oil exploration well,” </w:t>
      </w:r>
      <w:r w:rsidRPr="00A4263A">
        <w:rPr>
          <w:rFonts w:ascii="Times New Roman" w:hAnsi="Times New Roman" w:cs="Times New Roman"/>
          <w:i/>
          <w:iCs/>
          <w:sz w:val="24"/>
          <w:szCs w:val="24"/>
        </w:rPr>
        <w:t>Microbiol Resour Announc</w:t>
      </w:r>
      <w:r w:rsidRPr="00A4263A">
        <w:rPr>
          <w:rFonts w:ascii="Times New Roman" w:hAnsi="Times New Roman" w:cs="Times New Roman"/>
          <w:sz w:val="24"/>
          <w:szCs w:val="24"/>
        </w:rPr>
        <w:t>, vol. 13, no. 2, Art. no. 2, Feb. 2024, doi: 10.1128/mra.01076-23.</w:t>
      </w:r>
    </w:p>
    <w:p w14:paraId="35B35F59"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19]</w:t>
      </w:r>
      <w:r w:rsidRPr="00A4263A">
        <w:rPr>
          <w:rFonts w:ascii="Times New Roman" w:hAnsi="Times New Roman" w:cs="Times New Roman"/>
          <w:sz w:val="24"/>
          <w:szCs w:val="24"/>
        </w:rPr>
        <w:tab/>
        <w:t xml:space="preserve">D. Garrido-Sanz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Analysis of the biodegradative and adaptive potential of the novel polychlorinated biphenyl degrader Rhodococcus sp. WAY2 revealed by its complete genome sequence,” </w:t>
      </w:r>
      <w:r w:rsidRPr="00A4263A">
        <w:rPr>
          <w:rFonts w:ascii="Times New Roman" w:hAnsi="Times New Roman" w:cs="Times New Roman"/>
          <w:i/>
          <w:iCs/>
          <w:sz w:val="24"/>
          <w:szCs w:val="24"/>
        </w:rPr>
        <w:t>Microbial Genomics</w:t>
      </w:r>
      <w:r w:rsidRPr="00A4263A">
        <w:rPr>
          <w:rFonts w:ascii="Times New Roman" w:hAnsi="Times New Roman" w:cs="Times New Roman"/>
          <w:sz w:val="24"/>
          <w:szCs w:val="24"/>
        </w:rPr>
        <w:t>, vol. 6, no. 4, Apr. 2020, doi: 10.1099/mgen.0.000363.</w:t>
      </w:r>
    </w:p>
    <w:p w14:paraId="3D5DA862"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20]</w:t>
      </w:r>
      <w:r w:rsidRPr="00A4263A">
        <w:rPr>
          <w:rFonts w:ascii="Times New Roman" w:hAnsi="Times New Roman" w:cs="Times New Roman"/>
          <w:sz w:val="24"/>
          <w:szCs w:val="24"/>
        </w:rPr>
        <w:tab/>
        <w:t xml:space="preserve">Y.-J. Chen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Arctic’s hidden hydrocarbon degradation microbes: investigating the effects of hydrocarbon contamination, biostimulation, and a surface washing agent on microbial communities and hydrocarbon biodegradation pathways in high-Arctic beaches,” </w:t>
      </w:r>
      <w:r w:rsidRPr="00A4263A">
        <w:rPr>
          <w:rFonts w:ascii="Times New Roman" w:hAnsi="Times New Roman" w:cs="Times New Roman"/>
          <w:i/>
          <w:iCs/>
          <w:sz w:val="24"/>
          <w:szCs w:val="24"/>
        </w:rPr>
        <w:t>Environmental Microbiome</w:t>
      </w:r>
      <w:r w:rsidRPr="00A4263A">
        <w:rPr>
          <w:rFonts w:ascii="Times New Roman" w:hAnsi="Times New Roman" w:cs="Times New Roman"/>
          <w:sz w:val="24"/>
          <w:szCs w:val="24"/>
        </w:rPr>
        <w:t>, vol. 19, no. 1, Art. no. 1, Oct. 2024, doi: 10.1186/s40793-024-00626-w.</w:t>
      </w:r>
    </w:p>
    <w:p w14:paraId="4D118347"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lastRenderedPageBreak/>
        <w:t>[21]</w:t>
      </w:r>
      <w:r w:rsidRPr="00A4263A">
        <w:rPr>
          <w:rFonts w:ascii="Times New Roman" w:hAnsi="Times New Roman" w:cs="Times New Roman"/>
          <w:sz w:val="24"/>
          <w:szCs w:val="24"/>
        </w:rPr>
        <w:tab/>
        <w:t xml:space="preserve">I. Chicca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Degradation of BTEX mixture by a new Pseudomonas putida strain: role of the quorum sensing in the modulation of the upper BTEX oxidative pathway,” </w:t>
      </w:r>
      <w:r w:rsidRPr="00A4263A">
        <w:rPr>
          <w:rFonts w:ascii="Times New Roman" w:hAnsi="Times New Roman" w:cs="Times New Roman"/>
          <w:i/>
          <w:iCs/>
          <w:sz w:val="24"/>
          <w:szCs w:val="24"/>
        </w:rPr>
        <w:t>Environ Sci Pollut Res</w:t>
      </w:r>
      <w:r w:rsidRPr="00A4263A">
        <w:rPr>
          <w:rFonts w:ascii="Times New Roman" w:hAnsi="Times New Roman" w:cs="Times New Roman"/>
          <w:sz w:val="24"/>
          <w:szCs w:val="24"/>
        </w:rPr>
        <w:t>, vol. 27, no. 29, Art. no. 29, Oct. 2020, doi: 10.1007/s11356-020-09650-y.</w:t>
      </w:r>
    </w:p>
    <w:p w14:paraId="33E6262B"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22]</w:t>
      </w:r>
      <w:r w:rsidRPr="00A4263A">
        <w:rPr>
          <w:rFonts w:ascii="Times New Roman" w:hAnsi="Times New Roman" w:cs="Times New Roman"/>
          <w:sz w:val="24"/>
          <w:szCs w:val="24"/>
        </w:rPr>
        <w:tab/>
        <w:t xml:space="preserve">E. J. Choi, H. M. Jin, S. H. Lee, R. K. Math, E. L. Madsen, and C. O. Jeon, “Comparative Genomic Analysis and Benzene, Toluene, Ethylbenzene, and </w:t>
      </w:r>
      <w:r w:rsidRPr="00A4263A">
        <w:rPr>
          <w:rFonts w:ascii="Times New Roman" w:hAnsi="Times New Roman" w:cs="Times New Roman"/>
          <w:i/>
          <w:iCs/>
          <w:sz w:val="24"/>
          <w:szCs w:val="24"/>
        </w:rPr>
        <w:t>o</w:t>
      </w:r>
      <w:r w:rsidRPr="00A4263A">
        <w:rPr>
          <w:rFonts w:ascii="Times New Roman" w:hAnsi="Times New Roman" w:cs="Times New Roman"/>
          <w:sz w:val="24"/>
          <w:szCs w:val="24"/>
        </w:rPr>
        <w:t xml:space="preserve"> -, </w:t>
      </w:r>
      <w:r w:rsidRPr="00A4263A">
        <w:rPr>
          <w:rFonts w:ascii="Times New Roman" w:hAnsi="Times New Roman" w:cs="Times New Roman"/>
          <w:i/>
          <w:iCs/>
          <w:sz w:val="24"/>
          <w:szCs w:val="24"/>
        </w:rPr>
        <w:t>m</w:t>
      </w:r>
      <w:r w:rsidRPr="00A4263A">
        <w:rPr>
          <w:rFonts w:ascii="Times New Roman" w:hAnsi="Times New Roman" w:cs="Times New Roman"/>
          <w:sz w:val="24"/>
          <w:szCs w:val="24"/>
        </w:rPr>
        <w:t xml:space="preserve"> -, and </w:t>
      </w:r>
      <w:r w:rsidRPr="00A4263A">
        <w:rPr>
          <w:rFonts w:ascii="Times New Roman" w:hAnsi="Times New Roman" w:cs="Times New Roman"/>
          <w:i/>
          <w:iCs/>
          <w:sz w:val="24"/>
          <w:szCs w:val="24"/>
        </w:rPr>
        <w:t>p</w:t>
      </w:r>
      <w:r w:rsidRPr="00A4263A">
        <w:rPr>
          <w:rFonts w:ascii="Times New Roman" w:hAnsi="Times New Roman" w:cs="Times New Roman"/>
          <w:sz w:val="24"/>
          <w:szCs w:val="24"/>
        </w:rPr>
        <w:t xml:space="preserve"> -Xylene (BTEX) Degradation Pathways of Pseudoxanthomonas spadix BD-a59,” </w:t>
      </w:r>
      <w:r w:rsidRPr="00A4263A">
        <w:rPr>
          <w:rFonts w:ascii="Times New Roman" w:hAnsi="Times New Roman" w:cs="Times New Roman"/>
          <w:i/>
          <w:iCs/>
          <w:sz w:val="24"/>
          <w:szCs w:val="24"/>
        </w:rPr>
        <w:t>Appl Environ Microbiol</w:t>
      </w:r>
      <w:r w:rsidRPr="00A4263A">
        <w:rPr>
          <w:rFonts w:ascii="Times New Roman" w:hAnsi="Times New Roman" w:cs="Times New Roman"/>
          <w:sz w:val="24"/>
          <w:szCs w:val="24"/>
        </w:rPr>
        <w:t>, vol. 79, no. 2, Art. no. 2, Jan. 2013, doi: 10.1128/AEM.02809-12.</w:t>
      </w:r>
    </w:p>
    <w:p w14:paraId="1F52FE43"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23]</w:t>
      </w:r>
      <w:r w:rsidRPr="00A4263A">
        <w:rPr>
          <w:rFonts w:ascii="Times New Roman" w:hAnsi="Times New Roman" w:cs="Times New Roman"/>
          <w:sz w:val="24"/>
          <w:szCs w:val="24"/>
        </w:rPr>
        <w:tab/>
        <w:t xml:space="preserve">G. Corti Monzón, M. Nisenbaum, M. K. Herrera Seitz, and S. E. Murialdo, “New Findings on Aromatic Compounds’ Degradation and Their Metabolic Pathways, the Biosurfactant Production and Motility of the Halophilic Bacterium Halomonas sp. KHS3,” </w:t>
      </w:r>
      <w:r w:rsidRPr="00A4263A">
        <w:rPr>
          <w:rFonts w:ascii="Times New Roman" w:hAnsi="Times New Roman" w:cs="Times New Roman"/>
          <w:i/>
          <w:iCs/>
          <w:sz w:val="24"/>
          <w:szCs w:val="24"/>
        </w:rPr>
        <w:t>Curr Microbiol</w:t>
      </w:r>
      <w:r w:rsidRPr="00A4263A">
        <w:rPr>
          <w:rFonts w:ascii="Times New Roman" w:hAnsi="Times New Roman" w:cs="Times New Roman"/>
          <w:sz w:val="24"/>
          <w:szCs w:val="24"/>
        </w:rPr>
        <w:t>, vol. 75, no. 8, Art. no. 8, Aug. 2018, doi: 10.1007/s00284-018-1497-x.</w:t>
      </w:r>
    </w:p>
    <w:p w14:paraId="4DF1247C"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24]</w:t>
      </w:r>
      <w:r w:rsidRPr="00A4263A">
        <w:rPr>
          <w:rFonts w:ascii="Times New Roman" w:hAnsi="Times New Roman" w:cs="Times New Roman"/>
          <w:sz w:val="24"/>
          <w:szCs w:val="24"/>
        </w:rPr>
        <w:tab/>
        <w:t xml:space="preserve">J. M. DeBruyn, C. S. Chewning, and G. S. Sayler, “Comparative Quantitative Prevalence of </w:t>
      </w:r>
      <w:r w:rsidRPr="00A4263A">
        <w:rPr>
          <w:rFonts w:ascii="Times New Roman" w:hAnsi="Times New Roman" w:cs="Times New Roman"/>
          <w:i/>
          <w:iCs/>
          <w:sz w:val="24"/>
          <w:szCs w:val="24"/>
        </w:rPr>
        <w:t>Mycobacteria</w:t>
      </w:r>
      <w:r w:rsidRPr="00A4263A">
        <w:rPr>
          <w:rFonts w:ascii="Times New Roman" w:hAnsi="Times New Roman" w:cs="Times New Roman"/>
          <w:sz w:val="24"/>
          <w:szCs w:val="24"/>
        </w:rPr>
        <w:t xml:space="preserve"> and Functionally Abundant </w:t>
      </w:r>
      <w:r w:rsidRPr="00A4263A">
        <w:rPr>
          <w:rFonts w:ascii="Times New Roman" w:hAnsi="Times New Roman" w:cs="Times New Roman"/>
          <w:i/>
          <w:iCs/>
          <w:sz w:val="24"/>
          <w:szCs w:val="24"/>
        </w:rPr>
        <w:t>nidA</w:t>
      </w:r>
      <w:r w:rsidRPr="00A4263A">
        <w:rPr>
          <w:rFonts w:ascii="Times New Roman" w:hAnsi="Times New Roman" w:cs="Times New Roman"/>
          <w:sz w:val="24"/>
          <w:szCs w:val="24"/>
        </w:rPr>
        <w:t xml:space="preserve"> , </w:t>
      </w:r>
      <w:r w:rsidRPr="00A4263A">
        <w:rPr>
          <w:rFonts w:ascii="Times New Roman" w:hAnsi="Times New Roman" w:cs="Times New Roman"/>
          <w:i/>
          <w:iCs/>
          <w:sz w:val="24"/>
          <w:szCs w:val="24"/>
        </w:rPr>
        <w:t>nahAc</w:t>
      </w:r>
      <w:r w:rsidRPr="00A4263A">
        <w:rPr>
          <w:rFonts w:ascii="Times New Roman" w:hAnsi="Times New Roman" w:cs="Times New Roman"/>
          <w:sz w:val="24"/>
          <w:szCs w:val="24"/>
        </w:rPr>
        <w:t xml:space="preserve"> , and </w:t>
      </w:r>
      <w:r w:rsidRPr="00A4263A">
        <w:rPr>
          <w:rFonts w:ascii="Times New Roman" w:hAnsi="Times New Roman" w:cs="Times New Roman"/>
          <w:i/>
          <w:iCs/>
          <w:sz w:val="24"/>
          <w:szCs w:val="24"/>
        </w:rPr>
        <w:t>nagAc</w:t>
      </w:r>
      <w:r w:rsidRPr="00A4263A">
        <w:rPr>
          <w:rFonts w:ascii="Times New Roman" w:hAnsi="Times New Roman" w:cs="Times New Roman"/>
          <w:sz w:val="24"/>
          <w:szCs w:val="24"/>
        </w:rPr>
        <w:t xml:space="preserve"> Dioxygenase Genes in Coal Tar Contaminated Sediments,” </w:t>
      </w:r>
      <w:r w:rsidRPr="00A4263A">
        <w:rPr>
          <w:rFonts w:ascii="Times New Roman" w:hAnsi="Times New Roman" w:cs="Times New Roman"/>
          <w:i/>
          <w:iCs/>
          <w:sz w:val="24"/>
          <w:szCs w:val="24"/>
        </w:rPr>
        <w:t>Environ. Sci. Technol.</w:t>
      </w:r>
      <w:r w:rsidRPr="00A4263A">
        <w:rPr>
          <w:rFonts w:ascii="Times New Roman" w:hAnsi="Times New Roman" w:cs="Times New Roman"/>
          <w:sz w:val="24"/>
          <w:szCs w:val="24"/>
        </w:rPr>
        <w:t>, vol. 41, no. 15, Art. no. 15, Aug. 2007, doi: 10.1021/es070406c.</w:t>
      </w:r>
    </w:p>
    <w:p w14:paraId="37118236"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25]</w:t>
      </w:r>
      <w:r w:rsidRPr="00A4263A">
        <w:rPr>
          <w:rFonts w:ascii="Times New Roman" w:hAnsi="Times New Roman" w:cs="Times New Roman"/>
          <w:sz w:val="24"/>
          <w:szCs w:val="24"/>
        </w:rPr>
        <w:tab/>
        <w:t xml:space="preserve">N. Dombrowski, J. A. Donaho, T. Gutierrez, K. W. Seitz, A. P. Teske, and B. J. Baker, “Reconstructing metabolic pathways of hydrocarbon-degrading bacteria from the Deepwater Horizon oil spill,” </w:t>
      </w:r>
      <w:r w:rsidRPr="00A4263A">
        <w:rPr>
          <w:rFonts w:ascii="Times New Roman" w:hAnsi="Times New Roman" w:cs="Times New Roman"/>
          <w:i/>
          <w:iCs/>
          <w:sz w:val="24"/>
          <w:szCs w:val="24"/>
        </w:rPr>
        <w:t>Nat Microbiol</w:t>
      </w:r>
      <w:r w:rsidRPr="00A4263A">
        <w:rPr>
          <w:rFonts w:ascii="Times New Roman" w:hAnsi="Times New Roman" w:cs="Times New Roman"/>
          <w:sz w:val="24"/>
          <w:szCs w:val="24"/>
        </w:rPr>
        <w:t>, vol. 1, no. 7, Art. no. 7, May 2016, doi: 10.1038/nmicrobiol.2016.57.</w:t>
      </w:r>
    </w:p>
    <w:p w14:paraId="35BD314D"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26]</w:t>
      </w:r>
      <w:r w:rsidRPr="00A4263A">
        <w:rPr>
          <w:rFonts w:ascii="Times New Roman" w:hAnsi="Times New Roman" w:cs="Times New Roman"/>
          <w:sz w:val="24"/>
          <w:szCs w:val="24"/>
        </w:rPr>
        <w:tab/>
        <w:t xml:space="preserve">P. G. Egland, D. A. Pelletier, M. Dispensa, J. Gibson, and C. S. Harwood, “A cluster of bacterial genes for anaerobic benzene ring biodegradation,” </w:t>
      </w:r>
      <w:r w:rsidRPr="00A4263A">
        <w:rPr>
          <w:rFonts w:ascii="Times New Roman" w:hAnsi="Times New Roman" w:cs="Times New Roman"/>
          <w:i/>
          <w:iCs/>
          <w:sz w:val="24"/>
          <w:szCs w:val="24"/>
        </w:rPr>
        <w:t>Proc. Natl. Acad. Sci. U.S.A.</w:t>
      </w:r>
      <w:r w:rsidRPr="00A4263A">
        <w:rPr>
          <w:rFonts w:ascii="Times New Roman" w:hAnsi="Times New Roman" w:cs="Times New Roman"/>
          <w:sz w:val="24"/>
          <w:szCs w:val="24"/>
        </w:rPr>
        <w:t>, vol. 94, no. 12, pp. 6484–6489, Jun. 1997, doi: 10.1073/pnas.94.12.6484.</w:t>
      </w:r>
    </w:p>
    <w:p w14:paraId="36192F17"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27]</w:t>
      </w:r>
      <w:r w:rsidRPr="00A4263A">
        <w:rPr>
          <w:rFonts w:ascii="Times New Roman" w:hAnsi="Times New Roman" w:cs="Times New Roman"/>
          <w:sz w:val="24"/>
          <w:szCs w:val="24"/>
        </w:rPr>
        <w:tab/>
        <w:t xml:space="preserve">C. B. Ehis-Eriakha, C. B. Chikere, and O. Akaranta, “Functional Gene Diversity of Selected Indigenous Hydrocarbon-Degrading Bacteria in Aged Crude Oil,” </w:t>
      </w:r>
      <w:r w:rsidRPr="00A4263A">
        <w:rPr>
          <w:rFonts w:ascii="Times New Roman" w:hAnsi="Times New Roman" w:cs="Times New Roman"/>
          <w:i/>
          <w:iCs/>
          <w:sz w:val="24"/>
          <w:szCs w:val="24"/>
        </w:rPr>
        <w:t>International Journal of Microbiology</w:t>
      </w:r>
      <w:r w:rsidRPr="00A4263A">
        <w:rPr>
          <w:rFonts w:ascii="Times New Roman" w:hAnsi="Times New Roman" w:cs="Times New Roman"/>
          <w:sz w:val="24"/>
          <w:szCs w:val="24"/>
        </w:rPr>
        <w:t>, vol. 2020, pp. 1–11, Jul. 2020, doi: 10.1155/2020/2141209.</w:t>
      </w:r>
    </w:p>
    <w:p w14:paraId="7F305035"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28]</w:t>
      </w:r>
      <w:r w:rsidRPr="00A4263A">
        <w:rPr>
          <w:rFonts w:ascii="Times New Roman" w:hAnsi="Times New Roman" w:cs="Times New Roman"/>
          <w:sz w:val="24"/>
          <w:szCs w:val="24"/>
        </w:rPr>
        <w:tab/>
        <w:t xml:space="preserve">A. M. Elyamine, J. Kan, S. Meng, P. Tao, H. Wang, and Z. Hu, “Aerobic and Anaerobic Bacterial and Fungal Degradation of Pyrene: Mechanism Pathway Including Biochemical Reaction and Catabolic Genes,” </w:t>
      </w:r>
      <w:r w:rsidRPr="00A4263A">
        <w:rPr>
          <w:rFonts w:ascii="Times New Roman" w:hAnsi="Times New Roman" w:cs="Times New Roman"/>
          <w:i/>
          <w:iCs/>
          <w:sz w:val="24"/>
          <w:szCs w:val="24"/>
        </w:rPr>
        <w:t>IJMS</w:t>
      </w:r>
      <w:r w:rsidRPr="00A4263A">
        <w:rPr>
          <w:rFonts w:ascii="Times New Roman" w:hAnsi="Times New Roman" w:cs="Times New Roman"/>
          <w:sz w:val="24"/>
          <w:szCs w:val="24"/>
        </w:rPr>
        <w:t>, vol. 22, no. 15, Art. no. 15, Jul. 2021, doi: 10.3390/ijms22158202.</w:t>
      </w:r>
    </w:p>
    <w:p w14:paraId="7B81ECB3"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29]</w:t>
      </w:r>
      <w:r w:rsidRPr="00A4263A">
        <w:rPr>
          <w:rFonts w:ascii="Times New Roman" w:hAnsi="Times New Roman" w:cs="Times New Roman"/>
          <w:sz w:val="24"/>
          <w:szCs w:val="24"/>
        </w:rPr>
        <w:tab/>
        <w:t xml:space="preserve">B. Entsch, Y. Nan, K. Weaich, and K. F. Scott, “Sequence and organization of pobA, the gene coding for p-hydroxybenzoate hydroxylase, an inducible enzyme from Pseudomonas aeruginosa,” </w:t>
      </w:r>
      <w:r w:rsidRPr="00A4263A">
        <w:rPr>
          <w:rFonts w:ascii="Times New Roman" w:hAnsi="Times New Roman" w:cs="Times New Roman"/>
          <w:i/>
          <w:iCs/>
          <w:sz w:val="24"/>
          <w:szCs w:val="24"/>
        </w:rPr>
        <w:t>Gene</w:t>
      </w:r>
      <w:r w:rsidRPr="00A4263A">
        <w:rPr>
          <w:rFonts w:ascii="Times New Roman" w:hAnsi="Times New Roman" w:cs="Times New Roman"/>
          <w:sz w:val="24"/>
          <w:szCs w:val="24"/>
        </w:rPr>
        <w:t>, vol. 71, no. 2, Art. no. 2, Nov. 1988, doi: 10.1016/0378-1119(88)90044-3.</w:t>
      </w:r>
    </w:p>
    <w:p w14:paraId="42627B26"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30]</w:t>
      </w:r>
      <w:r w:rsidRPr="00A4263A">
        <w:rPr>
          <w:rFonts w:ascii="Times New Roman" w:hAnsi="Times New Roman" w:cs="Times New Roman"/>
          <w:sz w:val="24"/>
          <w:szCs w:val="24"/>
        </w:rPr>
        <w:tab/>
        <w:t xml:space="preserve">O. Erbilgin, K. L. McDonald, and C. A. Kerfeld, “Characterization of a Planctomycetal Organelle: a Novel Bacterial Microcompartment for the Aerobic Degradation of Plant Saccharides,” </w:t>
      </w:r>
      <w:r w:rsidRPr="00A4263A">
        <w:rPr>
          <w:rFonts w:ascii="Times New Roman" w:hAnsi="Times New Roman" w:cs="Times New Roman"/>
          <w:i/>
          <w:iCs/>
          <w:sz w:val="24"/>
          <w:szCs w:val="24"/>
        </w:rPr>
        <w:t>Appl Environ Microbiol</w:t>
      </w:r>
      <w:r w:rsidRPr="00A4263A">
        <w:rPr>
          <w:rFonts w:ascii="Times New Roman" w:hAnsi="Times New Roman" w:cs="Times New Roman"/>
          <w:sz w:val="24"/>
          <w:szCs w:val="24"/>
        </w:rPr>
        <w:t>, vol. 80, no. 7, Art. no. 7, Apr. 2014, doi: 10.1128/AEM.03887-13.</w:t>
      </w:r>
    </w:p>
    <w:p w14:paraId="571B3ED7"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31]</w:t>
      </w:r>
      <w:r w:rsidRPr="00A4263A">
        <w:rPr>
          <w:rFonts w:ascii="Times New Roman" w:hAnsi="Times New Roman" w:cs="Times New Roman"/>
          <w:sz w:val="24"/>
          <w:szCs w:val="24"/>
        </w:rPr>
        <w:tab/>
        <w:t xml:space="preserve">S. Eskandari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Bioremediation of Polycyclic Aromatic Hydrocarbons by Bacillus Licheniformis ATHE9 and Bacillus Mojavensis ATHE13 as Newly Strains Isolated from Oil-Contaminated Soil,” </w:t>
      </w:r>
      <w:r w:rsidRPr="00A4263A">
        <w:rPr>
          <w:rFonts w:ascii="Times New Roman" w:hAnsi="Times New Roman" w:cs="Times New Roman"/>
          <w:i/>
          <w:iCs/>
          <w:sz w:val="24"/>
          <w:szCs w:val="24"/>
        </w:rPr>
        <w:t>JGEESI</w:t>
      </w:r>
      <w:r w:rsidRPr="00A4263A">
        <w:rPr>
          <w:rFonts w:ascii="Times New Roman" w:hAnsi="Times New Roman" w:cs="Times New Roman"/>
          <w:sz w:val="24"/>
          <w:szCs w:val="24"/>
        </w:rPr>
        <w:t>, vol. 11, no. 2, Art. no. 2, Jan. 2017, doi: 10.9734/JGEESI/2017/35447.</w:t>
      </w:r>
    </w:p>
    <w:p w14:paraId="4B46965F"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32]</w:t>
      </w:r>
      <w:r w:rsidRPr="00A4263A">
        <w:rPr>
          <w:rFonts w:ascii="Times New Roman" w:hAnsi="Times New Roman" w:cs="Times New Roman"/>
          <w:sz w:val="24"/>
          <w:szCs w:val="24"/>
        </w:rPr>
        <w:tab/>
        <w:t xml:space="preserve">M. O. Eze, G. C. Hose, S. C. George, and R. Daniel, “Diversity and metagenome analysis of a hydrocarbon-degrading bacterial consortium from asphalt lakes located in Wietze, </w:t>
      </w:r>
      <w:r w:rsidRPr="00A4263A">
        <w:rPr>
          <w:rFonts w:ascii="Times New Roman" w:hAnsi="Times New Roman" w:cs="Times New Roman"/>
          <w:sz w:val="24"/>
          <w:szCs w:val="24"/>
        </w:rPr>
        <w:lastRenderedPageBreak/>
        <w:t xml:space="preserve">Germany,” </w:t>
      </w:r>
      <w:r w:rsidRPr="00A4263A">
        <w:rPr>
          <w:rFonts w:ascii="Times New Roman" w:hAnsi="Times New Roman" w:cs="Times New Roman"/>
          <w:i/>
          <w:iCs/>
          <w:sz w:val="24"/>
          <w:szCs w:val="24"/>
        </w:rPr>
        <w:t>AMB Expr</w:t>
      </w:r>
      <w:r w:rsidRPr="00A4263A">
        <w:rPr>
          <w:rFonts w:ascii="Times New Roman" w:hAnsi="Times New Roman" w:cs="Times New Roman"/>
          <w:sz w:val="24"/>
          <w:szCs w:val="24"/>
        </w:rPr>
        <w:t>, vol. 11, no. 1, Art. no. 1, Dec. 2021, doi: 10.1186/s13568-021-01250-4.</w:t>
      </w:r>
    </w:p>
    <w:p w14:paraId="6E03934D"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33]</w:t>
      </w:r>
      <w:r w:rsidRPr="00A4263A">
        <w:rPr>
          <w:rFonts w:ascii="Times New Roman" w:hAnsi="Times New Roman" w:cs="Times New Roman"/>
          <w:sz w:val="24"/>
          <w:szCs w:val="24"/>
        </w:rPr>
        <w:tab/>
        <w:t xml:space="preserve">M. O. Eze, “Metagenome Analysis of a Hydrocarbon-Degrading Bacterial Consortium Reveals the Specific Roles of BTEX Biodegraders,” </w:t>
      </w:r>
      <w:r w:rsidRPr="00A4263A">
        <w:rPr>
          <w:rFonts w:ascii="Times New Roman" w:hAnsi="Times New Roman" w:cs="Times New Roman"/>
          <w:i/>
          <w:iCs/>
          <w:sz w:val="24"/>
          <w:szCs w:val="24"/>
        </w:rPr>
        <w:t>Genes</w:t>
      </w:r>
      <w:r w:rsidRPr="00A4263A">
        <w:rPr>
          <w:rFonts w:ascii="Times New Roman" w:hAnsi="Times New Roman" w:cs="Times New Roman"/>
          <w:sz w:val="24"/>
          <w:szCs w:val="24"/>
        </w:rPr>
        <w:t>, vol. 12, no. 1, Art. no. 1, Jan. 2021, doi: 10.3390/genes12010098.</w:t>
      </w:r>
    </w:p>
    <w:p w14:paraId="1A36D42E"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34]</w:t>
      </w:r>
      <w:r w:rsidRPr="00A4263A">
        <w:rPr>
          <w:rFonts w:ascii="Times New Roman" w:hAnsi="Times New Roman" w:cs="Times New Roman"/>
          <w:sz w:val="24"/>
          <w:szCs w:val="24"/>
        </w:rPr>
        <w:tab/>
        <w:t xml:space="preserve">M. R. Fries, J. Zhou, J. Chee-Sanford, and J. M. Tiedje, “Isolation, characterization, and distribution of denitrifying toluene degraders from a variety of habitats,” </w:t>
      </w:r>
      <w:r w:rsidRPr="00A4263A">
        <w:rPr>
          <w:rFonts w:ascii="Times New Roman" w:hAnsi="Times New Roman" w:cs="Times New Roman"/>
          <w:i/>
          <w:iCs/>
          <w:sz w:val="24"/>
          <w:szCs w:val="24"/>
        </w:rPr>
        <w:t>Appl Environ Microbiol</w:t>
      </w:r>
      <w:r w:rsidRPr="00A4263A">
        <w:rPr>
          <w:rFonts w:ascii="Times New Roman" w:hAnsi="Times New Roman" w:cs="Times New Roman"/>
          <w:sz w:val="24"/>
          <w:szCs w:val="24"/>
        </w:rPr>
        <w:t>, vol. 60, no. 8, Art. no. 8, Aug. 1994, doi: 10.1128/aem.60.8.2802-2810.1994.</w:t>
      </w:r>
    </w:p>
    <w:p w14:paraId="4476AF12"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35]</w:t>
      </w:r>
      <w:r w:rsidRPr="00A4263A">
        <w:rPr>
          <w:rFonts w:ascii="Times New Roman" w:hAnsi="Times New Roman" w:cs="Times New Roman"/>
          <w:sz w:val="24"/>
          <w:szCs w:val="24"/>
        </w:rPr>
        <w:tab/>
        <w:t xml:space="preserve">H. Futamata, S. Harayama, and K. Watanabe, “Group-Specific Monitoring of Phenol Hydroxylase Genes for a Functional Assessment of Phenol-Stimulated Trichloroethylene Bioremediation,” </w:t>
      </w:r>
      <w:r w:rsidRPr="00A4263A">
        <w:rPr>
          <w:rFonts w:ascii="Times New Roman" w:hAnsi="Times New Roman" w:cs="Times New Roman"/>
          <w:i/>
          <w:iCs/>
          <w:sz w:val="24"/>
          <w:szCs w:val="24"/>
        </w:rPr>
        <w:t>Appl Environ Microbiol</w:t>
      </w:r>
      <w:r w:rsidRPr="00A4263A">
        <w:rPr>
          <w:rFonts w:ascii="Times New Roman" w:hAnsi="Times New Roman" w:cs="Times New Roman"/>
          <w:sz w:val="24"/>
          <w:szCs w:val="24"/>
        </w:rPr>
        <w:t>, vol. 67, no. 10, Art. no. 10, Oct. 2001, doi: 10.1128/AEM.67.10.4671-4677.2001.</w:t>
      </w:r>
    </w:p>
    <w:p w14:paraId="18270E86"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36]</w:t>
      </w:r>
      <w:r w:rsidRPr="00A4263A">
        <w:rPr>
          <w:rFonts w:ascii="Times New Roman" w:hAnsi="Times New Roman" w:cs="Times New Roman"/>
          <w:sz w:val="24"/>
          <w:szCs w:val="24"/>
        </w:rPr>
        <w:tab/>
        <w:t xml:space="preserve">I. Gg and S. Oh, “Role of Plasmid-Borne Genes in the Biodegradation of Polycyclic Aromatic Hydrocarbons (PAHs) by Consortium of Aerobic Heterotrophic Bacteria,” </w:t>
      </w:r>
      <w:r w:rsidRPr="00A4263A">
        <w:rPr>
          <w:rFonts w:ascii="Times New Roman" w:hAnsi="Times New Roman" w:cs="Times New Roman"/>
          <w:i/>
          <w:iCs/>
          <w:sz w:val="24"/>
          <w:szCs w:val="24"/>
        </w:rPr>
        <w:t>J Pet Environ Biotechnol</w:t>
      </w:r>
      <w:r w:rsidRPr="00A4263A">
        <w:rPr>
          <w:rFonts w:ascii="Times New Roman" w:hAnsi="Times New Roman" w:cs="Times New Roman"/>
          <w:sz w:val="24"/>
          <w:szCs w:val="24"/>
        </w:rPr>
        <w:t>, vol. 07, no. 01, Art. no. 01, 2016, doi: 10.4172/2157-7463.1000264.</w:t>
      </w:r>
    </w:p>
    <w:p w14:paraId="2D64DB03"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37]</w:t>
      </w:r>
      <w:r w:rsidRPr="00A4263A">
        <w:rPr>
          <w:rFonts w:ascii="Times New Roman" w:hAnsi="Times New Roman" w:cs="Times New Roman"/>
          <w:sz w:val="24"/>
          <w:szCs w:val="24"/>
        </w:rPr>
        <w:tab/>
        <w:t xml:space="preserve">E. Góngora, A.-O. Lirette, N. J. Freyria, C. W. Greer, and L. G. Whyte, “Metagenomic survey reveals hydrocarbon biodegradation potential of Canadian high Arctic beaches,” </w:t>
      </w:r>
      <w:r w:rsidRPr="00A4263A">
        <w:rPr>
          <w:rFonts w:ascii="Times New Roman" w:hAnsi="Times New Roman" w:cs="Times New Roman"/>
          <w:i/>
          <w:iCs/>
          <w:sz w:val="24"/>
          <w:szCs w:val="24"/>
        </w:rPr>
        <w:t>Environmental Microbiome</w:t>
      </w:r>
      <w:r w:rsidRPr="00A4263A">
        <w:rPr>
          <w:rFonts w:ascii="Times New Roman" w:hAnsi="Times New Roman" w:cs="Times New Roman"/>
          <w:sz w:val="24"/>
          <w:szCs w:val="24"/>
        </w:rPr>
        <w:t>, vol. 19, no. 1, Art. no. 1, Sep. 2024, doi: 10.1186/s40793-024-00616-y.</w:t>
      </w:r>
    </w:p>
    <w:p w14:paraId="1132BBA3"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38]</w:t>
      </w:r>
      <w:r w:rsidRPr="00A4263A">
        <w:rPr>
          <w:rFonts w:ascii="Times New Roman" w:hAnsi="Times New Roman" w:cs="Times New Roman"/>
          <w:sz w:val="24"/>
          <w:szCs w:val="24"/>
        </w:rPr>
        <w:tab/>
        <w:t xml:space="preserve">H. Habe and T. Omori, “Genetics of Polycyclic Aromatic Hydrocarbon Metabolism in Diverse Aerobic Bacteria,” </w:t>
      </w:r>
      <w:r w:rsidRPr="00A4263A">
        <w:rPr>
          <w:rFonts w:ascii="Times New Roman" w:hAnsi="Times New Roman" w:cs="Times New Roman"/>
          <w:i/>
          <w:iCs/>
          <w:sz w:val="24"/>
          <w:szCs w:val="24"/>
        </w:rPr>
        <w:t>Bioscience, Biotechnology, and Biochemistry</w:t>
      </w:r>
      <w:r w:rsidRPr="00A4263A">
        <w:rPr>
          <w:rFonts w:ascii="Times New Roman" w:hAnsi="Times New Roman" w:cs="Times New Roman"/>
          <w:sz w:val="24"/>
          <w:szCs w:val="24"/>
        </w:rPr>
        <w:t>, vol. 67, no. 2, Art. no. 2, Jan. 2003, doi: 10.1271/bbb.67.225.</w:t>
      </w:r>
    </w:p>
    <w:p w14:paraId="625522DF"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39]</w:t>
      </w:r>
      <w:r w:rsidRPr="00A4263A">
        <w:rPr>
          <w:rFonts w:ascii="Times New Roman" w:hAnsi="Times New Roman" w:cs="Times New Roman"/>
          <w:sz w:val="24"/>
          <w:szCs w:val="24"/>
        </w:rPr>
        <w:tab/>
        <w:t xml:space="preserve">K. M. Handley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Metabolic and spatio-taxonomic response of uncultivated seafloor bacteria following the Deepwater Horizon oil spill,” </w:t>
      </w:r>
      <w:r w:rsidRPr="00A4263A">
        <w:rPr>
          <w:rFonts w:ascii="Times New Roman" w:hAnsi="Times New Roman" w:cs="Times New Roman"/>
          <w:i/>
          <w:iCs/>
          <w:sz w:val="24"/>
          <w:szCs w:val="24"/>
        </w:rPr>
        <w:t>The ISME Journal</w:t>
      </w:r>
      <w:r w:rsidRPr="00A4263A">
        <w:rPr>
          <w:rFonts w:ascii="Times New Roman" w:hAnsi="Times New Roman" w:cs="Times New Roman"/>
          <w:sz w:val="24"/>
          <w:szCs w:val="24"/>
        </w:rPr>
        <w:t>, vol. 11, no. 11, Art. no. 11, Nov. 2017, doi: 10.1038/ismej.2017.110.</w:t>
      </w:r>
    </w:p>
    <w:p w14:paraId="7727A9DD"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40]</w:t>
      </w:r>
      <w:r w:rsidRPr="00A4263A">
        <w:rPr>
          <w:rFonts w:ascii="Times New Roman" w:hAnsi="Times New Roman" w:cs="Times New Roman"/>
          <w:sz w:val="24"/>
          <w:szCs w:val="24"/>
        </w:rPr>
        <w:tab/>
        <w:t xml:space="preserve">E. M. Hearn, D. R. Patel, and B. Van Den Berg, “Outer-membrane transport of aromatic hydrocarbons as a first step in biodegradation,” </w:t>
      </w:r>
      <w:r w:rsidRPr="00A4263A">
        <w:rPr>
          <w:rFonts w:ascii="Times New Roman" w:hAnsi="Times New Roman" w:cs="Times New Roman"/>
          <w:i/>
          <w:iCs/>
          <w:sz w:val="24"/>
          <w:szCs w:val="24"/>
        </w:rPr>
        <w:t>Proc. Natl. Acad. Sci. U.S.A.</w:t>
      </w:r>
      <w:r w:rsidRPr="00A4263A">
        <w:rPr>
          <w:rFonts w:ascii="Times New Roman" w:hAnsi="Times New Roman" w:cs="Times New Roman"/>
          <w:sz w:val="24"/>
          <w:szCs w:val="24"/>
        </w:rPr>
        <w:t>, vol. 105, no. 25, Art. no. 25, Jun. 2008, doi: 10.1073/pnas.0801264105.</w:t>
      </w:r>
    </w:p>
    <w:p w14:paraId="47AC6FDB"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41]</w:t>
      </w:r>
      <w:r w:rsidRPr="00A4263A">
        <w:rPr>
          <w:rFonts w:ascii="Times New Roman" w:hAnsi="Times New Roman" w:cs="Times New Roman"/>
          <w:sz w:val="24"/>
          <w:szCs w:val="24"/>
        </w:rPr>
        <w:tab/>
        <w:t xml:space="preserve">B. P. Hedlund, A. D. Geiselbrecht, T. J. Bair, and J. T. Staley, “Polycyclic Aromatic Hydrocarbon Degradation by a New Marine Bacterium, </w:t>
      </w:r>
      <w:r w:rsidRPr="00A4263A">
        <w:rPr>
          <w:rFonts w:ascii="Times New Roman" w:hAnsi="Times New Roman" w:cs="Times New Roman"/>
          <w:i/>
          <w:iCs/>
          <w:sz w:val="24"/>
          <w:szCs w:val="24"/>
        </w:rPr>
        <w:t>Neptunomonas naphthovorans</w:t>
      </w:r>
      <w:r w:rsidRPr="00A4263A">
        <w:rPr>
          <w:rFonts w:ascii="Times New Roman" w:hAnsi="Times New Roman" w:cs="Times New Roman"/>
          <w:sz w:val="24"/>
          <w:szCs w:val="24"/>
        </w:rPr>
        <w:t xml:space="preserve"> gen. nov., sp. nov,” </w:t>
      </w:r>
      <w:r w:rsidRPr="00A4263A">
        <w:rPr>
          <w:rFonts w:ascii="Times New Roman" w:hAnsi="Times New Roman" w:cs="Times New Roman"/>
          <w:i/>
          <w:iCs/>
          <w:sz w:val="24"/>
          <w:szCs w:val="24"/>
        </w:rPr>
        <w:t>Appl Environ Microbiol</w:t>
      </w:r>
      <w:r w:rsidRPr="00A4263A">
        <w:rPr>
          <w:rFonts w:ascii="Times New Roman" w:hAnsi="Times New Roman" w:cs="Times New Roman"/>
          <w:sz w:val="24"/>
          <w:szCs w:val="24"/>
        </w:rPr>
        <w:t>, vol. 65, no. 1, Art. no. 1, Jan. 1999, doi: 10.1128/AEM.65.1.251-259.1999.</w:t>
      </w:r>
    </w:p>
    <w:p w14:paraId="3D4C060A"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42]</w:t>
      </w:r>
      <w:r w:rsidRPr="00A4263A">
        <w:rPr>
          <w:rFonts w:ascii="Times New Roman" w:hAnsi="Times New Roman" w:cs="Times New Roman"/>
          <w:sz w:val="24"/>
          <w:szCs w:val="24"/>
        </w:rPr>
        <w:tab/>
        <w:t xml:space="preserve">J. Heider, A. M. Spormann, H. R. Beller, and F. Widdel, “Anaerobic bacterial metabolism of hydrocarbons,” </w:t>
      </w:r>
      <w:r w:rsidRPr="00A4263A">
        <w:rPr>
          <w:rFonts w:ascii="Times New Roman" w:hAnsi="Times New Roman" w:cs="Times New Roman"/>
          <w:i/>
          <w:iCs/>
          <w:sz w:val="24"/>
          <w:szCs w:val="24"/>
        </w:rPr>
        <w:t>FEMS Microbiol Rev</w:t>
      </w:r>
      <w:r w:rsidRPr="00A4263A">
        <w:rPr>
          <w:rFonts w:ascii="Times New Roman" w:hAnsi="Times New Roman" w:cs="Times New Roman"/>
          <w:sz w:val="24"/>
          <w:szCs w:val="24"/>
        </w:rPr>
        <w:t>, vol. 22, no. 5, Art. no. 5, Dec. 1998, doi: 10.1111/j.1574-6976.1998.tb00381.x.</w:t>
      </w:r>
    </w:p>
    <w:p w14:paraId="28909389"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43]</w:t>
      </w:r>
      <w:r w:rsidRPr="00A4263A">
        <w:rPr>
          <w:rFonts w:ascii="Times New Roman" w:hAnsi="Times New Roman" w:cs="Times New Roman"/>
          <w:sz w:val="24"/>
          <w:szCs w:val="24"/>
        </w:rPr>
        <w:tab/>
        <w:t xml:space="preserve">A. E.-L. Hesham, A. M. M. Mawad, Y. M. Mostafa, and A. Shoreit, “Biodegradation Ability and Catabolic Genes of Petroleum-Degrading </w:t>
      </w:r>
      <w:r w:rsidRPr="00A4263A">
        <w:rPr>
          <w:rFonts w:ascii="Times New Roman" w:hAnsi="Times New Roman" w:cs="Times New Roman"/>
          <w:i/>
          <w:iCs/>
          <w:sz w:val="24"/>
          <w:szCs w:val="24"/>
        </w:rPr>
        <w:t>Sphingomonas koreensis</w:t>
      </w:r>
      <w:r w:rsidRPr="00A4263A">
        <w:rPr>
          <w:rFonts w:ascii="Times New Roman" w:hAnsi="Times New Roman" w:cs="Times New Roman"/>
          <w:sz w:val="24"/>
          <w:szCs w:val="24"/>
        </w:rPr>
        <w:t xml:space="preserve"> Strain ASU-06 Isolated from Egyptian Oily Soil,” </w:t>
      </w:r>
      <w:r w:rsidRPr="00A4263A">
        <w:rPr>
          <w:rFonts w:ascii="Times New Roman" w:hAnsi="Times New Roman" w:cs="Times New Roman"/>
          <w:i/>
          <w:iCs/>
          <w:sz w:val="24"/>
          <w:szCs w:val="24"/>
        </w:rPr>
        <w:t>BioMed Research International</w:t>
      </w:r>
      <w:r w:rsidRPr="00A4263A">
        <w:rPr>
          <w:rFonts w:ascii="Times New Roman" w:hAnsi="Times New Roman" w:cs="Times New Roman"/>
          <w:sz w:val="24"/>
          <w:szCs w:val="24"/>
        </w:rPr>
        <w:t>, vol. 2014, pp. 1–10, 2014, doi: 10.1155/2014/127674.</w:t>
      </w:r>
    </w:p>
    <w:p w14:paraId="4D78C9CF"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44]</w:t>
      </w:r>
      <w:r w:rsidRPr="00A4263A">
        <w:rPr>
          <w:rFonts w:ascii="Times New Roman" w:hAnsi="Times New Roman" w:cs="Times New Roman"/>
          <w:sz w:val="24"/>
          <w:szCs w:val="24"/>
        </w:rPr>
        <w:tab/>
        <w:t xml:space="preserve">K. J. Hidalgo, I. N. Sierra-Garcia, B. M. Dellagnezze, and V. M. De Oliveira, “Metagenomic Insights Into the Mechanisms for Biodegradation of Polycyclic Aromatic Hydrocarbons in the Oil Supply Chain,” </w:t>
      </w:r>
      <w:r w:rsidRPr="00A4263A">
        <w:rPr>
          <w:rFonts w:ascii="Times New Roman" w:hAnsi="Times New Roman" w:cs="Times New Roman"/>
          <w:i/>
          <w:iCs/>
          <w:sz w:val="24"/>
          <w:szCs w:val="24"/>
        </w:rPr>
        <w:t>Front. Microbiol.</w:t>
      </w:r>
      <w:r w:rsidRPr="00A4263A">
        <w:rPr>
          <w:rFonts w:ascii="Times New Roman" w:hAnsi="Times New Roman" w:cs="Times New Roman"/>
          <w:sz w:val="24"/>
          <w:szCs w:val="24"/>
        </w:rPr>
        <w:t>, vol. 11, p. 561506, Sep. 2020, doi: 10.3389/fmicb.2020.561506.</w:t>
      </w:r>
    </w:p>
    <w:p w14:paraId="2DE2D847"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lastRenderedPageBreak/>
        <w:t>[45]</w:t>
      </w:r>
      <w:r w:rsidRPr="00A4263A">
        <w:rPr>
          <w:rFonts w:ascii="Times New Roman" w:hAnsi="Times New Roman" w:cs="Times New Roman"/>
          <w:sz w:val="24"/>
          <w:szCs w:val="24"/>
        </w:rPr>
        <w:tab/>
        <w:t xml:space="preserve">D. E. Holmes, C. Risso, J. A. Smith, and D. R. Lovley, “Anaerobic Oxidation of Benzene by the Hyperthermophilic Archaeon Ferroglobus placidus,” </w:t>
      </w:r>
      <w:r w:rsidRPr="00A4263A">
        <w:rPr>
          <w:rFonts w:ascii="Times New Roman" w:hAnsi="Times New Roman" w:cs="Times New Roman"/>
          <w:i/>
          <w:iCs/>
          <w:sz w:val="24"/>
          <w:szCs w:val="24"/>
        </w:rPr>
        <w:t>Appl Environ Microbiol</w:t>
      </w:r>
      <w:r w:rsidRPr="00A4263A">
        <w:rPr>
          <w:rFonts w:ascii="Times New Roman" w:hAnsi="Times New Roman" w:cs="Times New Roman"/>
          <w:sz w:val="24"/>
          <w:szCs w:val="24"/>
        </w:rPr>
        <w:t>, vol. 77, no. 17, Art. no. 17, Sep. 2011, doi: 10.1128/AEM.05452-11.</w:t>
      </w:r>
    </w:p>
    <w:p w14:paraId="728FD99B"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46]</w:t>
      </w:r>
      <w:r w:rsidRPr="00A4263A">
        <w:rPr>
          <w:rFonts w:ascii="Times New Roman" w:hAnsi="Times New Roman" w:cs="Times New Roman"/>
          <w:sz w:val="24"/>
          <w:szCs w:val="24"/>
        </w:rPr>
        <w:tab/>
        <w:t xml:space="preserve">M. S. Hossain, B. Iken, and R. Iyer, “Whole genome analysis of 26 bacterial strains reveals aromatic and hydrocarbon degrading enzymes from diverse environmental soil samples,” </w:t>
      </w:r>
      <w:r w:rsidRPr="00A4263A">
        <w:rPr>
          <w:rFonts w:ascii="Times New Roman" w:hAnsi="Times New Roman" w:cs="Times New Roman"/>
          <w:i/>
          <w:iCs/>
          <w:sz w:val="24"/>
          <w:szCs w:val="24"/>
        </w:rPr>
        <w:t>Sci Rep</w:t>
      </w:r>
      <w:r w:rsidRPr="00A4263A">
        <w:rPr>
          <w:rFonts w:ascii="Times New Roman" w:hAnsi="Times New Roman" w:cs="Times New Roman"/>
          <w:sz w:val="24"/>
          <w:szCs w:val="24"/>
        </w:rPr>
        <w:t>, vol. 14, no. 1, Art. no. 1, Dec. 2024, doi: 10.1038/s41598-024-78564-3.</w:t>
      </w:r>
    </w:p>
    <w:p w14:paraId="139C09E5"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47]</w:t>
      </w:r>
      <w:r w:rsidRPr="00A4263A">
        <w:rPr>
          <w:rFonts w:ascii="Times New Roman" w:hAnsi="Times New Roman" w:cs="Times New Roman"/>
          <w:sz w:val="24"/>
          <w:szCs w:val="24"/>
        </w:rPr>
        <w:tab/>
        <w:t xml:space="preserve">J. Liu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Proliferation of hydrocarbon-degrading microbes at the bottom of the Mariana Trench,” </w:t>
      </w:r>
      <w:r w:rsidRPr="00A4263A">
        <w:rPr>
          <w:rFonts w:ascii="Times New Roman" w:hAnsi="Times New Roman" w:cs="Times New Roman"/>
          <w:i/>
          <w:iCs/>
          <w:sz w:val="24"/>
          <w:szCs w:val="24"/>
        </w:rPr>
        <w:t>Microbiome</w:t>
      </w:r>
      <w:r w:rsidRPr="00A4263A">
        <w:rPr>
          <w:rFonts w:ascii="Times New Roman" w:hAnsi="Times New Roman" w:cs="Times New Roman"/>
          <w:sz w:val="24"/>
          <w:szCs w:val="24"/>
        </w:rPr>
        <w:t>, vol. 7, no. 1, Art. no. 1, Dec. 2019, doi: 10.1186/s40168-019-0652-3.</w:t>
      </w:r>
    </w:p>
    <w:p w14:paraId="64344FF6"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48]</w:t>
      </w:r>
      <w:r w:rsidRPr="00A4263A">
        <w:rPr>
          <w:rFonts w:ascii="Times New Roman" w:hAnsi="Times New Roman" w:cs="Times New Roman"/>
          <w:sz w:val="24"/>
          <w:szCs w:val="24"/>
        </w:rPr>
        <w:tab/>
        <w:t xml:space="preserve">J.-W. Zhang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Newly discovered Asgard archaea Hermodarchaeota potentially degrade alkanes and aromatics via alkyl/benzyl-succinate synthase and benzoyl-CoA pathway,” </w:t>
      </w:r>
      <w:r w:rsidRPr="00A4263A">
        <w:rPr>
          <w:rFonts w:ascii="Times New Roman" w:hAnsi="Times New Roman" w:cs="Times New Roman"/>
          <w:i/>
          <w:iCs/>
          <w:sz w:val="24"/>
          <w:szCs w:val="24"/>
        </w:rPr>
        <w:t>The ISME Journal</w:t>
      </w:r>
      <w:r w:rsidRPr="00A4263A">
        <w:rPr>
          <w:rFonts w:ascii="Times New Roman" w:hAnsi="Times New Roman" w:cs="Times New Roman"/>
          <w:sz w:val="24"/>
          <w:szCs w:val="24"/>
        </w:rPr>
        <w:t>, vol. 15, no. 6, Art. no. 6, Jun. 2021, doi: 10.1038/s41396-020-00890-x.</w:t>
      </w:r>
    </w:p>
    <w:p w14:paraId="45EC6BEE"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49]</w:t>
      </w:r>
      <w:r w:rsidRPr="00A4263A">
        <w:rPr>
          <w:rFonts w:ascii="Times New Roman" w:hAnsi="Times New Roman" w:cs="Times New Roman"/>
          <w:sz w:val="24"/>
          <w:szCs w:val="24"/>
        </w:rPr>
        <w:tab/>
        <w:t xml:space="preserve">W. Jäger, A. Schäfer, A. Pühler, G. Labes, and W. Wohlleben, “Expression of the Bacillus subtilis sacB gene leads to sucrose sensitivity in the gram-positive bacterium Corynebacterium glutamicum but not in Streptomyces lividans,” </w:t>
      </w:r>
      <w:r w:rsidRPr="00A4263A">
        <w:rPr>
          <w:rFonts w:ascii="Times New Roman" w:hAnsi="Times New Roman" w:cs="Times New Roman"/>
          <w:i/>
          <w:iCs/>
          <w:sz w:val="24"/>
          <w:szCs w:val="24"/>
        </w:rPr>
        <w:t>J Bacteriol</w:t>
      </w:r>
      <w:r w:rsidRPr="00A4263A">
        <w:rPr>
          <w:rFonts w:ascii="Times New Roman" w:hAnsi="Times New Roman" w:cs="Times New Roman"/>
          <w:sz w:val="24"/>
          <w:szCs w:val="24"/>
        </w:rPr>
        <w:t>, vol. 174, no. 16, Art. no. 16, Aug. 1992, doi: 10.1128/jb.174.16.5462-5465.1992.</w:t>
      </w:r>
    </w:p>
    <w:p w14:paraId="19F561F4"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50]</w:t>
      </w:r>
      <w:r w:rsidRPr="00A4263A">
        <w:rPr>
          <w:rFonts w:ascii="Times New Roman" w:hAnsi="Times New Roman" w:cs="Times New Roman"/>
          <w:sz w:val="24"/>
          <w:szCs w:val="24"/>
        </w:rPr>
        <w:tab/>
        <w:t xml:space="preserve">R. A. Palomino Huarcaya, C. Castillo-Vilcahuaman, S. B. Martel-Torres, F. A. Merino Rafael, and S. M. Gutiérrez Moreno, “Comparative Genomics of Genes for rhamnolipid synthesis and monoaromatic hydrocarbon tolerance in environmental strains of Pseudomonas aeruginosa,” </w:t>
      </w:r>
      <w:r w:rsidRPr="00A4263A">
        <w:rPr>
          <w:rFonts w:ascii="Times New Roman" w:hAnsi="Times New Roman" w:cs="Times New Roman"/>
          <w:i/>
          <w:iCs/>
          <w:sz w:val="24"/>
          <w:szCs w:val="24"/>
        </w:rPr>
        <w:t>F1000Res</w:t>
      </w:r>
      <w:r w:rsidRPr="00A4263A">
        <w:rPr>
          <w:rFonts w:ascii="Times New Roman" w:hAnsi="Times New Roman" w:cs="Times New Roman"/>
          <w:sz w:val="24"/>
          <w:szCs w:val="24"/>
        </w:rPr>
        <w:t>, vol. 13, p. 1519, Dec. 2024, doi: 10.12688/f1000research.158761.1.</w:t>
      </w:r>
    </w:p>
    <w:p w14:paraId="75BB94F8"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51]</w:t>
      </w:r>
      <w:r w:rsidRPr="00A4263A">
        <w:rPr>
          <w:rFonts w:ascii="Times New Roman" w:hAnsi="Times New Roman" w:cs="Times New Roman"/>
          <w:sz w:val="24"/>
          <w:szCs w:val="24"/>
        </w:rPr>
        <w:tab/>
        <w:t xml:space="preserve">V. Khot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CANT-HYD: A Curated Database of Phylogeny-Derived Hidden Markov Models for Annotation of Marker Genes Involved in Hydrocarbon Degradation,” </w:t>
      </w:r>
      <w:r w:rsidRPr="00A4263A">
        <w:rPr>
          <w:rFonts w:ascii="Times New Roman" w:hAnsi="Times New Roman" w:cs="Times New Roman"/>
          <w:i/>
          <w:iCs/>
          <w:sz w:val="24"/>
          <w:szCs w:val="24"/>
        </w:rPr>
        <w:t>Front. Microbiol.</w:t>
      </w:r>
      <w:r w:rsidRPr="00A4263A">
        <w:rPr>
          <w:rFonts w:ascii="Times New Roman" w:hAnsi="Times New Roman" w:cs="Times New Roman"/>
          <w:sz w:val="24"/>
          <w:szCs w:val="24"/>
        </w:rPr>
        <w:t>, vol. 12, p. 764058, Jan. 2022, doi: 10.3389/fmicb.2021.764058.</w:t>
      </w:r>
    </w:p>
    <w:p w14:paraId="384EEB4D"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52]</w:t>
      </w:r>
      <w:r w:rsidRPr="00A4263A">
        <w:rPr>
          <w:rFonts w:ascii="Times New Roman" w:hAnsi="Times New Roman" w:cs="Times New Roman"/>
          <w:sz w:val="24"/>
          <w:szCs w:val="24"/>
        </w:rPr>
        <w:tab/>
        <w:t xml:space="preserve">S.-J. Kim, O. Kweon, R. C. Jones, J. P. Freeman, R. D. Edmondson, and C. E. Cerniglia, “Complete and Integrated Pyrene Degradation Pathway in </w:t>
      </w:r>
      <w:r w:rsidRPr="00A4263A">
        <w:rPr>
          <w:rFonts w:ascii="Times New Roman" w:hAnsi="Times New Roman" w:cs="Times New Roman"/>
          <w:i/>
          <w:iCs/>
          <w:sz w:val="24"/>
          <w:szCs w:val="24"/>
        </w:rPr>
        <w:t>Mycobacterium vanbaalenii</w:t>
      </w:r>
      <w:r w:rsidRPr="00A4263A">
        <w:rPr>
          <w:rFonts w:ascii="Times New Roman" w:hAnsi="Times New Roman" w:cs="Times New Roman"/>
          <w:sz w:val="24"/>
          <w:szCs w:val="24"/>
        </w:rPr>
        <w:t xml:space="preserve"> PYR-1 Based on Systems Biology,” </w:t>
      </w:r>
      <w:r w:rsidRPr="00A4263A">
        <w:rPr>
          <w:rFonts w:ascii="Times New Roman" w:hAnsi="Times New Roman" w:cs="Times New Roman"/>
          <w:i/>
          <w:iCs/>
          <w:sz w:val="24"/>
          <w:szCs w:val="24"/>
        </w:rPr>
        <w:t>J Bacteriol</w:t>
      </w:r>
      <w:r w:rsidRPr="00A4263A">
        <w:rPr>
          <w:rFonts w:ascii="Times New Roman" w:hAnsi="Times New Roman" w:cs="Times New Roman"/>
          <w:sz w:val="24"/>
          <w:szCs w:val="24"/>
        </w:rPr>
        <w:t>, vol. 189, no. 2, Art. no. 2, Jan. 2007, doi: 10.1128/JB.01310-06.</w:t>
      </w:r>
    </w:p>
    <w:p w14:paraId="46A5B087"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53]</w:t>
      </w:r>
      <w:r w:rsidRPr="00A4263A">
        <w:rPr>
          <w:rFonts w:ascii="Times New Roman" w:hAnsi="Times New Roman" w:cs="Times New Roman"/>
          <w:sz w:val="24"/>
          <w:szCs w:val="24"/>
        </w:rPr>
        <w:tab/>
        <w:t xml:space="preserve">S. Kühner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Substrate-Dependent Regulation of Anaerobic Degradation Pathways for Toluene and Ethylbenzene in a Denitrifying Bacterium, Strain EbN1,” </w:t>
      </w:r>
      <w:r w:rsidRPr="00A4263A">
        <w:rPr>
          <w:rFonts w:ascii="Times New Roman" w:hAnsi="Times New Roman" w:cs="Times New Roman"/>
          <w:i/>
          <w:iCs/>
          <w:sz w:val="24"/>
          <w:szCs w:val="24"/>
        </w:rPr>
        <w:t>J Bacteriol</w:t>
      </w:r>
      <w:r w:rsidRPr="00A4263A">
        <w:rPr>
          <w:rFonts w:ascii="Times New Roman" w:hAnsi="Times New Roman" w:cs="Times New Roman"/>
          <w:sz w:val="24"/>
          <w:szCs w:val="24"/>
        </w:rPr>
        <w:t>, vol. 187, no. 4, Art. no. 4, Feb. 2005, doi: 10.1128/JB.187.4.1493-1503.2005.</w:t>
      </w:r>
    </w:p>
    <w:p w14:paraId="5D7216CA"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54]</w:t>
      </w:r>
      <w:r w:rsidRPr="00A4263A">
        <w:rPr>
          <w:rFonts w:ascii="Times New Roman" w:hAnsi="Times New Roman" w:cs="Times New Roman"/>
          <w:sz w:val="24"/>
          <w:szCs w:val="24"/>
        </w:rPr>
        <w:tab/>
        <w:t xml:space="preserve">K. Laczi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New Frontiers of Anaerobic Hydrocarbon Biodegradation in the Multi-Omics Era,” </w:t>
      </w:r>
      <w:r w:rsidRPr="00A4263A">
        <w:rPr>
          <w:rFonts w:ascii="Times New Roman" w:hAnsi="Times New Roman" w:cs="Times New Roman"/>
          <w:i/>
          <w:iCs/>
          <w:sz w:val="24"/>
          <w:szCs w:val="24"/>
        </w:rPr>
        <w:t>Front. Microbiol.</w:t>
      </w:r>
      <w:r w:rsidRPr="00A4263A">
        <w:rPr>
          <w:rFonts w:ascii="Times New Roman" w:hAnsi="Times New Roman" w:cs="Times New Roman"/>
          <w:sz w:val="24"/>
          <w:szCs w:val="24"/>
        </w:rPr>
        <w:t>, vol. 11, p. 590049, Nov. 2020, doi: 10.3389/fmicb.2020.590049.</w:t>
      </w:r>
    </w:p>
    <w:p w14:paraId="7CE124DC"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55]</w:t>
      </w:r>
      <w:r w:rsidRPr="00A4263A">
        <w:rPr>
          <w:rFonts w:ascii="Times New Roman" w:hAnsi="Times New Roman" w:cs="Times New Roman"/>
          <w:sz w:val="24"/>
          <w:szCs w:val="24"/>
        </w:rPr>
        <w:tab/>
        <w:t xml:space="preserve">M. Wang, M. Ding, and Y. Yuan, “Bioengineering for the Microbial Degradation of Petroleum Hydrocarbon Contaminants,” </w:t>
      </w:r>
      <w:r w:rsidRPr="00A4263A">
        <w:rPr>
          <w:rFonts w:ascii="Times New Roman" w:hAnsi="Times New Roman" w:cs="Times New Roman"/>
          <w:i/>
          <w:iCs/>
          <w:sz w:val="24"/>
          <w:szCs w:val="24"/>
        </w:rPr>
        <w:t>Bioengineering</w:t>
      </w:r>
      <w:r w:rsidRPr="00A4263A">
        <w:rPr>
          <w:rFonts w:ascii="Times New Roman" w:hAnsi="Times New Roman" w:cs="Times New Roman"/>
          <w:sz w:val="24"/>
          <w:szCs w:val="24"/>
        </w:rPr>
        <w:t>, vol. 10, no. 3, Art. no. 3, Mar. 2023, doi: 10.3390/bioengineering10030347.</w:t>
      </w:r>
    </w:p>
    <w:p w14:paraId="64501830"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56]</w:t>
      </w:r>
      <w:r w:rsidRPr="00A4263A">
        <w:rPr>
          <w:rFonts w:ascii="Times New Roman" w:hAnsi="Times New Roman" w:cs="Times New Roman"/>
          <w:sz w:val="24"/>
          <w:szCs w:val="24"/>
        </w:rPr>
        <w:tab/>
        <w:t xml:space="preserve">M. M. Marín, L. Yuste, and F. Rojo, “Differential Expression of the Components of the Two Alkane Hydroxylases from </w:t>
      </w:r>
      <w:r w:rsidRPr="00A4263A">
        <w:rPr>
          <w:rFonts w:ascii="Times New Roman" w:hAnsi="Times New Roman" w:cs="Times New Roman"/>
          <w:i/>
          <w:iCs/>
          <w:sz w:val="24"/>
          <w:szCs w:val="24"/>
        </w:rPr>
        <w:t>Pseudomonas aeruginosa</w:t>
      </w:r>
      <w:r w:rsidRPr="00A4263A">
        <w:rPr>
          <w:rFonts w:ascii="Times New Roman" w:hAnsi="Times New Roman" w:cs="Times New Roman"/>
          <w:sz w:val="24"/>
          <w:szCs w:val="24"/>
        </w:rPr>
        <w:t xml:space="preserve">,” </w:t>
      </w:r>
      <w:r w:rsidRPr="00A4263A">
        <w:rPr>
          <w:rFonts w:ascii="Times New Roman" w:hAnsi="Times New Roman" w:cs="Times New Roman"/>
          <w:i/>
          <w:iCs/>
          <w:sz w:val="24"/>
          <w:szCs w:val="24"/>
        </w:rPr>
        <w:t>J Bacteriol</w:t>
      </w:r>
      <w:r w:rsidRPr="00A4263A">
        <w:rPr>
          <w:rFonts w:ascii="Times New Roman" w:hAnsi="Times New Roman" w:cs="Times New Roman"/>
          <w:sz w:val="24"/>
          <w:szCs w:val="24"/>
        </w:rPr>
        <w:t>, vol. 185, no. 10, Art. no. 10, May 2003, doi: 10.1128/JB.185.10.3232-3237.2003.</w:t>
      </w:r>
    </w:p>
    <w:p w14:paraId="6FBCC479"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57]</w:t>
      </w:r>
      <w:r w:rsidRPr="00A4263A">
        <w:rPr>
          <w:rFonts w:ascii="Times New Roman" w:hAnsi="Times New Roman" w:cs="Times New Roman"/>
          <w:sz w:val="24"/>
          <w:szCs w:val="24"/>
        </w:rPr>
        <w:tab/>
        <w:t xml:space="preserve">Yu. A. Markova, I. S. Petrushin, and L. A. Belovezhets, “Detection of gene clusters for biodegradation of alkanes and aromatic compounds in the Rhodococcus qingshengii </w:t>
      </w:r>
      <w:r w:rsidRPr="00A4263A">
        <w:rPr>
          <w:rFonts w:ascii="Times New Roman" w:hAnsi="Times New Roman" w:cs="Times New Roman"/>
          <w:sz w:val="24"/>
          <w:szCs w:val="24"/>
        </w:rPr>
        <w:lastRenderedPageBreak/>
        <w:t xml:space="preserve">VKM Ac-2784D genome,” </w:t>
      </w:r>
      <w:r w:rsidRPr="00A4263A">
        <w:rPr>
          <w:rFonts w:ascii="Times New Roman" w:hAnsi="Times New Roman" w:cs="Times New Roman"/>
          <w:i/>
          <w:iCs/>
          <w:sz w:val="24"/>
          <w:szCs w:val="24"/>
        </w:rPr>
        <w:t>Vestn. VOGiS</w:t>
      </w:r>
      <w:r w:rsidRPr="00A4263A">
        <w:rPr>
          <w:rFonts w:ascii="Times New Roman" w:hAnsi="Times New Roman" w:cs="Times New Roman"/>
          <w:sz w:val="24"/>
          <w:szCs w:val="24"/>
        </w:rPr>
        <w:t>, vol. 27, no. 3, Art. no. 3, Jun. 2023, doi: 10.18699/VJGB-23-33.</w:t>
      </w:r>
    </w:p>
    <w:p w14:paraId="37CA4A65"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58]</w:t>
      </w:r>
      <w:r w:rsidRPr="00A4263A">
        <w:rPr>
          <w:rFonts w:ascii="Times New Roman" w:hAnsi="Times New Roman" w:cs="Times New Roman"/>
          <w:sz w:val="24"/>
          <w:szCs w:val="24"/>
        </w:rPr>
        <w:tab/>
        <w:t xml:space="preserve">R. U. Meckenstock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Anaerobic Degradation of Benzene and Polycyclic Aromatic Hydrocarbons,” </w:t>
      </w:r>
      <w:r w:rsidRPr="00A4263A">
        <w:rPr>
          <w:rFonts w:ascii="Times New Roman" w:hAnsi="Times New Roman" w:cs="Times New Roman"/>
          <w:i/>
          <w:iCs/>
          <w:sz w:val="24"/>
          <w:szCs w:val="24"/>
        </w:rPr>
        <w:t>Microb Physiol</w:t>
      </w:r>
      <w:r w:rsidRPr="00A4263A">
        <w:rPr>
          <w:rFonts w:ascii="Times New Roman" w:hAnsi="Times New Roman" w:cs="Times New Roman"/>
          <w:sz w:val="24"/>
          <w:szCs w:val="24"/>
        </w:rPr>
        <w:t>, vol. 26, no. 1–3, Art. no. 1–3, 2016, doi: 10.1159/000441358.</w:t>
      </w:r>
    </w:p>
    <w:p w14:paraId="6694E905"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59]</w:t>
      </w:r>
      <w:r w:rsidRPr="00A4263A">
        <w:rPr>
          <w:rFonts w:ascii="Times New Roman" w:hAnsi="Times New Roman" w:cs="Times New Roman"/>
          <w:sz w:val="24"/>
          <w:szCs w:val="24"/>
        </w:rPr>
        <w:tab/>
        <w:t xml:space="preserve">S. A. Mohammed, T. J. Omar Zrary, and A. H. Hasan, “Degradation of crude oil and the pure hydrocarbon fractions by indigenous soil microorganisms,” </w:t>
      </w:r>
      <w:r w:rsidRPr="00A4263A">
        <w:rPr>
          <w:rFonts w:ascii="Times New Roman" w:hAnsi="Times New Roman" w:cs="Times New Roman"/>
          <w:i/>
          <w:iCs/>
          <w:sz w:val="24"/>
          <w:szCs w:val="24"/>
        </w:rPr>
        <w:t>Biologia</w:t>
      </w:r>
      <w:r w:rsidRPr="00A4263A">
        <w:rPr>
          <w:rFonts w:ascii="Times New Roman" w:hAnsi="Times New Roman" w:cs="Times New Roman"/>
          <w:sz w:val="24"/>
          <w:szCs w:val="24"/>
        </w:rPr>
        <w:t>, vol. 78, no. 12, Art. no. 12, Sep. 2023, doi: 10.1007/s11756-023-01513-4.</w:t>
      </w:r>
    </w:p>
    <w:p w14:paraId="79BC46F8"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60]</w:t>
      </w:r>
      <w:r w:rsidRPr="00A4263A">
        <w:rPr>
          <w:rFonts w:ascii="Times New Roman" w:hAnsi="Times New Roman" w:cs="Times New Roman"/>
          <w:sz w:val="24"/>
          <w:szCs w:val="24"/>
        </w:rPr>
        <w:tab/>
        <w:t xml:space="preserve">C. L. Murphy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Genomic Analysis of the Yet-Uncultured Binatota Reveals Broad Methylotrophic, Alkane-Degradation, and Pigment Production Capacities,” </w:t>
      </w:r>
      <w:r w:rsidRPr="00A4263A">
        <w:rPr>
          <w:rFonts w:ascii="Times New Roman" w:hAnsi="Times New Roman" w:cs="Times New Roman"/>
          <w:i/>
          <w:iCs/>
          <w:sz w:val="24"/>
          <w:szCs w:val="24"/>
        </w:rPr>
        <w:t>mBio</w:t>
      </w:r>
      <w:r w:rsidRPr="00A4263A">
        <w:rPr>
          <w:rFonts w:ascii="Times New Roman" w:hAnsi="Times New Roman" w:cs="Times New Roman"/>
          <w:sz w:val="24"/>
          <w:szCs w:val="24"/>
        </w:rPr>
        <w:t>, vol. 12, no. 3, Art. no. 3, Jun. 2021, doi: 10.1128/mBio.00985-21.</w:t>
      </w:r>
    </w:p>
    <w:p w14:paraId="46FB9659"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61]</w:t>
      </w:r>
      <w:r w:rsidRPr="00A4263A">
        <w:rPr>
          <w:rFonts w:ascii="Times New Roman" w:hAnsi="Times New Roman" w:cs="Times New Roman"/>
          <w:sz w:val="24"/>
          <w:szCs w:val="24"/>
        </w:rPr>
        <w:tab/>
        <w:t xml:space="preserve">F. Musat, “The anaerobic degradation of gaseous, nonmethane alkanes — From in situ processes to microorganisms,” </w:t>
      </w:r>
      <w:r w:rsidRPr="00A4263A">
        <w:rPr>
          <w:rFonts w:ascii="Times New Roman" w:hAnsi="Times New Roman" w:cs="Times New Roman"/>
          <w:i/>
          <w:iCs/>
          <w:sz w:val="24"/>
          <w:szCs w:val="24"/>
        </w:rPr>
        <w:t>Computational and Structural Biotechnology Journal</w:t>
      </w:r>
      <w:r w:rsidRPr="00A4263A">
        <w:rPr>
          <w:rFonts w:ascii="Times New Roman" w:hAnsi="Times New Roman" w:cs="Times New Roman"/>
          <w:sz w:val="24"/>
          <w:szCs w:val="24"/>
        </w:rPr>
        <w:t>, vol. 13, pp. 222–228, 2015, doi: 10.1016/j.csbj.2015.03.002.</w:t>
      </w:r>
    </w:p>
    <w:p w14:paraId="3CC3B0B8"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62]</w:t>
      </w:r>
      <w:r w:rsidRPr="00A4263A">
        <w:rPr>
          <w:rFonts w:ascii="Times New Roman" w:hAnsi="Times New Roman" w:cs="Times New Roman"/>
          <w:sz w:val="24"/>
          <w:szCs w:val="24"/>
        </w:rPr>
        <w:tab/>
        <w:t xml:space="preserve">Y. Nie, Y.-Q. Tang, Y. Li, C.-Q. Chi, M. Cai, and X.-L. Wu, “The Genome Sequence of Polymorphum gilvum SL003B-26A1T Reveals Its Genetic Basis for Crude Oil Degradation and Adaptation to the Saline Soil,” </w:t>
      </w:r>
      <w:r w:rsidRPr="00A4263A">
        <w:rPr>
          <w:rFonts w:ascii="Times New Roman" w:hAnsi="Times New Roman" w:cs="Times New Roman"/>
          <w:i/>
          <w:iCs/>
          <w:sz w:val="24"/>
          <w:szCs w:val="24"/>
        </w:rPr>
        <w:t>PLoS ONE</w:t>
      </w:r>
      <w:r w:rsidRPr="00A4263A">
        <w:rPr>
          <w:rFonts w:ascii="Times New Roman" w:hAnsi="Times New Roman" w:cs="Times New Roman"/>
          <w:sz w:val="24"/>
          <w:szCs w:val="24"/>
        </w:rPr>
        <w:t>, vol. 7, no. 2, Art. no. 2, Feb. 2012, doi: 10.1371/journal.pone.0031261.</w:t>
      </w:r>
    </w:p>
    <w:p w14:paraId="3A5F5B43"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63]</w:t>
      </w:r>
      <w:r w:rsidRPr="00A4263A">
        <w:rPr>
          <w:rFonts w:ascii="Times New Roman" w:hAnsi="Times New Roman" w:cs="Times New Roman"/>
          <w:sz w:val="24"/>
          <w:szCs w:val="24"/>
        </w:rPr>
        <w:tab/>
        <w:t xml:space="preserve">R.-H. Peng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Microbial biodegradation of polyaromatic hydrocarbons,” </w:t>
      </w:r>
      <w:r w:rsidRPr="00A4263A">
        <w:rPr>
          <w:rFonts w:ascii="Times New Roman" w:hAnsi="Times New Roman" w:cs="Times New Roman"/>
          <w:i/>
          <w:iCs/>
          <w:sz w:val="24"/>
          <w:szCs w:val="24"/>
        </w:rPr>
        <w:t>FEMS Microbiol Rev</w:t>
      </w:r>
      <w:r w:rsidRPr="00A4263A">
        <w:rPr>
          <w:rFonts w:ascii="Times New Roman" w:hAnsi="Times New Roman" w:cs="Times New Roman"/>
          <w:sz w:val="24"/>
          <w:szCs w:val="24"/>
        </w:rPr>
        <w:t>, vol. 32, no. 6, Art. no. 6, Nov. 2008, doi: 10.1111/j.1574-6976.2008.00127.x.</w:t>
      </w:r>
    </w:p>
    <w:p w14:paraId="773CD9B3"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64]</w:t>
      </w:r>
      <w:r w:rsidRPr="00A4263A">
        <w:rPr>
          <w:rFonts w:ascii="Times New Roman" w:hAnsi="Times New Roman" w:cs="Times New Roman"/>
          <w:sz w:val="24"/>
          <w:szCs w:val="24"/>
        </w:rPr>
        <w:tab/>
        <w:t xml:space="preserve">F. F. Rochman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Benzene and Naphthalene Degrading Bacterial Communities in an Oil Sands Tailings Pond,” </w:t>
      </w:r>
      <w:r w:rsidRPr="00A4263A">
        <w:rPr>
          <w:rFonts w:ascii="Times New Roman" w:hAnsi="Times New Roman" w:cs="Times New Roman"/>
          <w:i/>
          <w:iCs/>
          <w:sz w:val="24"/>
          <w:szCs w:val="24"/>
        </w:rPr>
        <w:t>Front. Microbiol.</w:t>
      </w:r>
      <w:r w:rsidRPr="00A4263A">
        <w:rPr>
          <w:rFonts w:ascii="Times New Roman" w:hAnsi="Times New Roman" w:cs="Times New Roman"/>
          <w:sz w:val="24"/>
          <w:szCs w:val="24"/>
        </w:rPr>
        <w:t>, vol. 8, p. 1845, Sep. 2017, doi: 10.3389/fmicb.2017.01845.</w:t>
      </w:r>
    </w:p>
    <w:p w14:paraId="7478A95A"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65]</w:t>
      </w:r>
      <w:r w:rsidRPr="00A4263A">
        <w:rPr>
          <w:rFonts w:ascii="Times New Roman" w:hAnsi="Times New Roman" w:cs="Times New Roman"/>
          <w:sz w:val="24"/>
          <w:szCs w:val="24"/>
        </w:rPr>
        <w:tab/>
        <w:t xml:space="preserve">B. Song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Functional metagenomic and enrichment metatranscriptomic analysis of marine microbial activities within a marine oil spill area,” </w:t>
      </w:r>
      <w:r w:rsidRPr="00A4263A">
        <w:rPr>
          <w:rFonts w:ascii="Times New Roman" w:hAnsi="Times New Roman" w:cs="Times New Roman"/>
          <w:i/>
          <w:iCs/>
          <w:sz w:val="24"/>
          <w:szCs w:val="24"/>
        </w:rPr>
        <w:t>Environmental Pollution</w:t>
      </w:r>
      <w:r w:rsidRPr="00A4263A">
        <w:rPr>
          <w:rFonts w:ascii="Times New Roman" w:hAnsi="Times New Roman" w:cs="Times New Roman"/>
          <w:sz w:val="24"/>
          <w:szCs w:val="24"/>
        </w:rPr>
        <w:t>, vol. 274, p. 116555, Apr. 2021, doi: 10.1016/j.envpol.2021.116555.</w:t>
      </w:r>
    </w:p>
    <w:p w14:paraId="5405CF51"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66]</w:t>
      </w:r>
      <w:r w:rsidRPr="00A4263A">
        <w:rPr>
          <w:rFonts w:ascii="Times New Roman" w:hAnsi="Times New Roman" w:cs="Times New Roman"/>
          <w:sz w:val="24"/>
          <w:szCs w:val="24"/>
        </w:rPr>
        <w:tab/>
        <w:t xml:space="preserve">T. Zhang, P.-L. Tremblay, A. K. Chaurasia, J. A. Smith, T. S. Bain, and D. R. Lovley, “Anaerobic Benzene Oxidation via Phenol in Geobacter metallireducens,” </w:t>
      </w:r>
      <w:r w:rsidRPr="00A4263A">
        <w:rPr>
          <w:rFonts w:ascii="Times New Roman" w:hAnsi="Times New Roman" w:cs="Times New Roman"/>
          <w:i/>
          <w:iCs/>
          <w:sz w:val="24"/>
          <w:szCs w:val="24"/>
        </w:rPr>
        <w:t>Appl Environ Microbiol</w:t>
      </w:r>
      <w:r w:rsidRPr="00A4263A">
        <w:rPr>
          <w:rFonts w:ascii="Times New Roman" w:hAnsi="Times New Roman" w:cs="Times New Roman"/>
          <w:sz w:val="24"/>
          <w:szCs w:val="24"/>
        </w:rPr>
        <w:t>, vol. 79, no. 24, pp. 7800–7806, Dec. 2013, doi: 10.1128/AEM.03134-13.</w:t>
      </w:r>
    </w:p>
    <w:p w14:paraId="7DEF265F"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67]</w:t>
      </w:r>
      <w:r w:rsidRPr="00A4263A">
        <w:rPr>
          <w:rFonts w:ascii="Times New Roman" w:hAnsi="Times New Roman" w:cs="Times New Roman"/>
          <w:sz w:val="24"/>
          <w:szCs w:val="24"/>
        </w:rPr>
        <w:tab/>
        <w:t xml:space="preserve">T. Zhang, P.-L. Tremblay, A. K. Chaurasia, J. A. Smith, T. S. Bain, and D. R. Lovley, “Identification of genes specifically required for the anaerobic metabolism of benzene in Geobacter metallireducens,” </w:t>
      </w:r>
      <w:r w:rsidRPr="00A4263A">
        <w:rPr>
          <w:rFonts w:ascii="Times New Roman" w:hAnsi="Times New Roman" w:cs="Times New Roman"/>
          <w:i/>
          <w:iCs/>
          <w:sz w:val="24"/>
          <w:szCs w:val="24"/>
        </w:rPr>
        <w:t>Front. Microbiol.</w:t>
      </w:r>
      <w:r w:rsidRPr="00A4263A">
        <w:rPr>
          <w:rFonts w:ascii="Times New Roman" w:hAnsi="Times New Roman" w:cs="Times New Roman"/>
          <w:sz w:val="24"/>
          <w:szCs w:val="24"/>
        </w:rPr>
        <w:t>, vol. 5, May 2014, doi: 10.3389/fmicb.2014.00245.</w:t>
      </w:r>
    </w:p>
    <w:p w14:paraId="5AA00372"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68]</w:t>
      </w:r>
      <w:r w:rsidRPr="00A4263A">
        <w:rPr>
          <w:rFonts w:ascii="Times New Roman" w:hAnsi="Times New Roman" w:cs="Times New Roman"/>
          <w:sz w:val="24"/>
          <w:szCs w:val="24"/>
        </w:rPr>
        <w:tab/>
        <w:t xml:space="preserve">A. Vigneron, E. B. Alsop, B. P. Lomans, N. C. Kyrpides, I. M. Head, and N. Tsesmetzis, “Succession in the petroleum reservoir microbiome through an oil field production lifecycle,” </w:t>
      </w:r>
      <w:r w:rsidRPr="00A4263A">
        <w:rPr>
          <w:rFonts w:ascii="Times New Roman" w:hAnsi="Times New Roman" w:cs="Times New Roman"/>
          <w:i/>
          <w:iCs/>
          <w:sz w:val="24"/>
          <w:szCs w:val="24"/>
        </w:rPr>
        <w:t>The ISME Journal</w:t>
      </w:r>
      <w:r w:rsidRPr="00A4263A">
        <w:rPr>
          <w:rFonts w:ascii="Times New Roman" w:hAnsi="Times New Roman" w:cs="Times New Roman"/>
          <w:sz w:val="24"/>
          <w:szCs w:val="24"/>
        </w:rPr>
        <w:t>, vol. 11, no. 9, Art. no. 9, Sep. 2017, doi: 10.1038/ismej.2017.78.</w:t>
      </w:r>
    </w:p>
    <w:p w14:paraId="47B10CD9"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69]</w:t>
      </w:r>
      <w:r w:rsidRPr="00A4263A">
        <w:rPr>
          <w:rFonts w:ascii="Times New Roman" w:hAnsi="Times New Roman" w:cs="Times New Roman"/>
          <w:sz w:val="24"/>
          <w:szCs w:val="24"/>
        </w:rPr>
        <w:tab/>
        <w:t xml:space="preserve">A. Vigneron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Contrasting Pathways for Anaerobic Methane Oxidation in Gulf of Mexico Cold Seep Sediments,” </w:t>
      </w:r>
      <w:r w:rsidRPr="00A4263A">
        <w:rPr>
          <w:rFonts w:ascii="Times New Roman" w:hAnsi="Times New Roman" w:cs="Times New Roman"/>
          <w:i/>
          <w:iCs/>
          <w:sz w:val="24"/>
          <w:szCs w:val="24"/>
        </w:rPr>
        <w:t>mSystems</w:t>
      </w:r>
      <w:r w:rsidRPr="00A4263A">
        <w:rPr>
          <w:rFonts w:ascii="Times New Roman" w:hAnsi="Times New Roman" w:cs="Times New Roman"/>
          <w:sz w:val="24"/>
          <w:szCs w:val="24"/>
        </w:rPr>
        <w:t>, vol. 4, no. 1, Art. no. 1, Feb. 2019, doi: 10.1128/msystems.00091-18.</w:t>
      </w:r>
    </w:p>
    <w:p w14:paraId="6E46B1E7"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70]</w:t>
      </w:r>
      <w:r w:rsidRPr="00A4263A">
        <w:rPr>
          <w:rFonts w:ascii="Times New Roman" w:hAnsi="Times New Roman" w:cs="Times New Roman"/>
          <w:sz w:val="24"/>
          <w:szCs w:val="24"/>
        </w:rPr>
        <w:tab/>
        <w:t xml:space="preserve">A. Vigneron, P. Cruaud, F. Ducellier, I. M. Head, and N. Tsesmetzis, “Syntrophic Hydrocarbon Degradation in a Decommissioned Off-Shore Subsea Oil Storage </w:t>
      </w:r>
      <w:r w:rsidRPr="00A4263A">
        <w:rPr>
          <w:rFonts w:ascii="Times New Roman" w:hAnsi="Times New Roman" w:cs="Times New Roman"/>
          <w:sz w:val="24"/>
          <w:szCs w:val="24"/>
        </w:rPr>
        <w:lastRenderedPageBreak/>
        <w:t xml:space="preserve">Structure,” </w:t>
      </w:r>
      <w:r w:rsidRPr="00A4263A">
        <w:rPr>
          <w:rFonts w:ascii="Times New Roman" w:hAnsi="Times New Roman" w:cs="Times New Roman"/>
          <w:i/>
          <w:iCs/>
          <w:sz w:val="24"/>
          <w:szCs w:val="24"/>
        </w:rPr>
        <w:t>Microorganisms</w:t>
      </w:r>
      <w:r w:rsidRPr="00A4263A">
        <w:rPr>
          <w:rFonts w:ascii="Times New Roman" w:hAnsi="Times New Roman" w:cs="Times New Roman"/>
          <w:sz w:val="24"/>
          <w:szCs w:val="24"/>
        </w:rPr>
        <w:t>, vol. 9, no. 2, Art. no. 2, Feb. 2021, doi: 10.3390/microorganisms9020356.</w:t>
      </w:r>
    </w:p>
    <w:p w14:paraId="2923D94A"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71]</w:t>
      </w:r>
      <w:r w:rsidRPr="00A4263A">
        <w:rPr>
          <w:rFonts w:ascii="Times New Roman" w:hAnsi="Times New Roman" w:cs="Times New Roman"/>
          <w:sz w:val="24"/>
          <w:szCs w:val="24"/>
        </w:rPr>
        <w:tab/>
        <w:t xml:space="preserve">A. Vigneron, P. Cruaud, C. Lovejoy, and W. F. Vincent, “Genomic insights into cryptic cycles of microbial hydrocarbon production and degradation in contiguous freshwater and marine microbiomes,” </w:t>
      </w:r>
      <w:r w:rsidRPr="00A4263A">
        <w:rPr>
          <w:rFonts w:ascii="Times New Roman" w:hAnsi="Times New Roman" w:cs="Times New Roman"/>
          <w:i/>
          <w:iCs/>
          <w:sz w:val="24"/>
          <w:szCs w:val="24"/>
        </w:rPr>
        <w:t>Microbiome</w:t>
      </w:r>
      <w:r w:rsidRPr="00A4263A">
        <w:rPr>
          <w:rFonts w:ascii="Times New Roman" w:hAnsi="Times New Roman" w:cs="Times New Roman"/>
          <w:sz w:val="24"/>
          <w:szCs w:val="24"/>
        </w:rPr>
        <w:t>, vol. 11, no. 1, Art. no. 1, May 2023, doi: 10.1186/s40168-023-01537-7.</w:t>
      </w:r>
    </w:p>
    <w:p w14:paraId="5F53B4C9"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72]</w:t>
      </w:r>
      <w:r w:rsidRPr="00A4263A">
        <w:rPr>
          <w:rFonts w:ascii="Times New Roman" w:hAnsi="Times New Roman" w:cs="Times New Roman"/>
          <w:sz w:val="24"/>
          <w:szCs w:val="24"/>
        </w:rPr>
        <w:tab/>
        <w:t xml:space="preserve">Y.-F. Liu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Metabolic capability and in situ activity of microorganisms in an oil reservoir,” </w:t>
      </w:r>
      <w:r w:rsidRPr="00A4263A">
        <w:rPr>
          <w:rFonts w:ascii="Times New Roman" w:hAnsi="Times New Roman" w:cs="Times New Roman"/>
          <w:i/>
          <w:iCs/>
          <w:sz w:val="24"/>
          <w:szCs w:val="24"/>
        </w:rPr>
        <w:t>Microbiome</w:t>
      </w:r>
      <w:r w:rsidRPr="00A4263A">
        <w:rPr>
          <w:rFonts w:ascii="Times New Roman" w:hAnsi="Times New Roman" w:cs="Times New Roman"/>
          <w:sz w:val="24"/>
          <w:szCs w:val="24"/>
        </w:rPr>
        <w:t>, vol. 6, no. 1, Art. no. 1, Dec. 2018, doi: 10.1186/s40168-017-0392-1.</w:t>
      </w:r>
    </w:p>
    <w:p w14:paraId="294B791C" w14:textId="77777777" w:rsidR="00EF0478" w:rsidRPr="00A4263A" w:rsidRDefault="00EF0478" w:rsidP="00A4263A">
      <w:pPr>
        <w:pStyle w:val="Bibliography"/>
        <w:spacing w:line="276" w:lineRule="auto"/>
        <w:jc w:val="both"/>
        <w:rPr>
          <w:rFonts w:ascii="Times New Roman" w:hAnsi="Times New Roman" w:cs="Times New Roman"/>
          <w:sz w:val="24"/>
          <w:szCs w:val="24"/>
        </w:rPr>
      </w:pPr>
      <w:r w:rsidRPr="00A4263A">
        <w:rPr>
          <w:rFonts w:ascii="Times New Roman" w:hAnsi="Times New Roman" w:cs="Times New Roman"/>
          <w:sz w:val="24"/>
          <w:szCs w:val="24"/>
        </w:rPr>
        <w:t>[73]</w:t>
      </w:r>
      <w:r w:rsidRPr="00A4263A">
        <w:rPr>
          <w:rFonts w:ascii="Times New Roman" w:hAnsi="Times New Roman" w:cs="Times New Roman"/>
          <w:sz w:val="24"/>
          <w:szCs w:val="24"/>
        </w:rPr>
        <w:tab/>
        <w:t xml:space="preserve">Z. Lu </w:t>
      </w:r>
      <w:r w:rsidRPr="00A4263A">
        <w:rPr>
          <w:rFonts w:ascii="Times New Roman" w:hAnsi="Times New Roman" w:cs="Times New Roman"/>
          <w:i/>
          <w:iCs/>
          <w:sz w:val="24"/>
          <w:szCs w:val="24"/>
        </w:rPr>
        <w:t>et al.</w:t>
      </w:r>
      <w:r w:rsidRPr="00A4263A">
        <w:rPr>
          <w:rFonts w:ascii="Times New Roman" w:hAnsi="Times New Roman" w:cs="Times New Roman"/>
          <w:sz w:val="24"/>
          <w:szCs w:val="24"/>
        </w:rPr>
        <w:t xml:space="preserve">, “Microbial gene functions enriched in the Deepwater Horizon deep-sea oil plume,” </w:t>
      </w:r>
      <w:r w:rsidRPr="00A4263A">
        <w:rPr>
          <w:rFonts w:ascii="Times New Roman" w:hAnsi="Times New Roman" w:cs="Times New Roman"/>
          <w:i/>
          <w:iCs/>
          <w:sz w:val="24"/>
          <w:szCs w:val="24"/>
        </w:rPr>
        <w:t>The ISME Journal</w:t>
      </w:r>
      <w:r w:rsidRPr="00A4263A">
        <w:rPr>
          <w:rFonts w:ascii="Times New Roman" w:hAnsi="Times New Roman" w:cs="Times New Roman"/>
          <w:sz w:val="24"/>
          <w:szCs w:val="24"/>
        </w:rPr>
        <w:t>, vol. 6, no. 2, pp. 451–460, Feb. 2012, doi: 10.1038/ismej.2011.91.</w:t>
      </w:r>
    </w:p>
    <w:p w14:paraId="1AD1B59E" w14:textId="5F64D263" w:rsidR="006C729F" w:rsidRPr="008C65EA" w:rsidRDefault="006C729F" w:rsidP="00A4263A">
      <w:pPr>
        <w:spacing w:line="276" w:lineRule="auto"/>
        <w:jc w:val="both"/>
        <w:rPr>
          <w:rFonts w:ascii="Times New Roman" w:hAnsi="Times New Roman" w:cs="Times New Roman"/>
          <w:b/>
          <w:bCs/>
          <w:sz w:val="24"/>
          <w:szCs w:val="24"/>
          <w:lang w:val="en-US"/>
        </w:rPr>
      </w:pPr>
      <w:r w:rsidRPr="00A4263A">
        <w:rPr>
          <w:rFonts w:ascii="Times New Roman" w:hAnsi="Times New Roman" w:cs="Times New Roman"/>
          <w:b/>
          <w:bCs/>
          <w:sz w:val="24"/>
          <w:szCs w:val="24"/>
          <w:lang w:val="en-US"/>
        </w:rPr>
        <w:fldChar w:fldCharType="end"/>
      </w:r>
    </w:p>
    <w:sectPr w:rsidR="006C729F" w:rsidRPr="008C65EA">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3E1F45" w14:textId="77777777" w:rsidR="0092528F" w:rsidRDefault="0092528F" w:rsidP="000C3D97">
      <w:pPr>
        <w:spacing w:after="0" w:line="240" w:lineRule="auto"/>
      </w:pPr>
      <w:r>
        <w:separator/>
      </w:r>
    </w:p>
  </w:endnote>
  <w:endnote w:type="continuationSeparator" w:id="0">
    <w:p w14:paraId="056A9A2B" w14:textId="77777777" w:rsidR="0092528F" w:rsidRDefault="0092528F" w:rsidP="000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072D12" w14:textId="77777777" w:rsidR="0092528F" w:rsidRDefault="0092528F" w:rsidP="000C3D97">
      <w:pPr>
        <w:spacing w:after="0" w:line="240" w:lineRule="auto"/>
      </w:pPr>
      <w:r>
        <w:separator/>
      </w:r>
    </w:p>
  </w:footnote>
  <w:footnote w:type="continuationSeparator" w:id="0">
    <w:p w14:paraId="14FF9992" w14:textId="77777777" w:rsidR="0092528F" w:rsidRDefault="0092528F" w:rsidP="000C3D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AC4F8A" w14:textId="77777777" w:rsidR="00BE6C99" w:rsidRDefault="00BE6C99">
    <w:pPr>
      <w:pStyle w:val="Header"/>
      <w:rPr>
        <w:lang w:val="en-US"/>
      </w:rPr>
    </w:pPr>
  </w:p>
  <w:p w14:paraId="180786FC" w14:textId="77777777" w:rsidR="00BE6C99" w:rsidRPr="00BE6C99" w:rsidRDefault="00BE6C99">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D1F65"/>
    <w:multiLevelType w:val="hybridMultilevel"/>
    <w:tmpl w:val="540E10CC"/>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0BFF6F9B"/>
    <w:multiLevelType w:val="hybridMultilevel"/>
    <w:tmpl w:val="A88A301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3F6A0487"/>
    <w:multiLevelType w:val="hybridMultilevel"/>
    <w:tmpl w:val="6CFEC5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FFC6FA0"/>
    <w:multiLevelType w:val="hybridMultilevel"/>
    <w:tmpl w:val="408E18AA"/>
    <w:lvl w:ilvl="0" w:tplc="4009000F">
      <w:start w:val="1"/>
      <w:numFmt w:val="decimal"/>
      <w:lvlText w:val="%1."/>
      <w:lvlJc w:val="left"/>
      <w:pPr>
        <w:ind w:left="501" w:hanging="360"/>
      </w:pPr>
    </w:lvl>
    <w:lvl w:ilvl="1" w:tplc="40090019" w:tentative="1">
      <w:start w:val="1"/>
      <w:numFmt w:val="lowerLetter"/>
      <w:lvlText w:val="%2."/>
      <w:lvlJc w:val="left"/>
      <w:pPr>
        <w:ind w:left="1363" w:hanging="360"/>
      </w:pPr>
    </w:lvl>
    <w:lvl w:ilvl="2" w:tplc="4009001B" w:tentative="1">
      <w:start w:val="1"/>
      <w:numFmt w:val="lowerRoman"/>
      <w:lvlText w:val="%3."/>
      <w:lvlJc w:val="right"/>
      <w:pPr>
        <w:ind w:left="2083" w:hanging="180"/>
      </w:pPr>
    </w:lvl>
    <w:lvl w:ilvl="3" w:tplc="4009000F" w:tentative="1">
      <w:start w:val="1"/>
      <w:numFmt w:val="decimal"/>
      <w:lvlText w:val="%4."/>
      <w:lvlJc w:val="left"/>
      <w:pPr>
        <w:ind w:left="2803" w:hanging="360"/>
      </w:pPr>
    </w:lvl>
    <w:lvl w:ilvl="4" w:tplc="40090019" w:tentative="1">
      <w:start w:val="1"/>
      <w:numFmt w:val="lowerLetter"/>
      <w:lvlText w:val="%5."/>
      <w:lvlJc w:val="left"/>
      <w:pPr>
        <w:ind w:left="3523" w:hanging="360"/>
      </w:pPr>
    </w:lvl>
    <w:lvl w:ilvl="5" w:tplc="4009001B" w:tentative="1">
      <w:start w:val="1"/>
      <w:numFmt w:val="lowerRoman"/>
      <w:lvlText w:val="%6."/>
      <w:lvlJc w:val="right"/>
      <w:pPr>
        <w:ind w:left="4243" w:hanging="180"/>
      </w:pPr>
    </w:lvl>
    <w:lvl w:ilvl="6" w:tplc="4009000F" w:tentative="1">
      <w:start w:val="1"/>
      <w:numFmt w:val="decimal"/>
      <w:lvlText w:val="%7."/>
      <w:lvlJc w:val="left"/>
      <w:pPr>
        <w:ind w:left="4963" w:hanging="360"/>
      </w:pPr>
    </w:lvl>
    <w:lvl w:ilvl="7" w:tplc="40090019" w:tentative="1">
      <w:start w:val="1"/>
      <w:numFmt w:val="lowerLetter"/>
      <w:lvlText w:val="%8."/>
      <w:lvlJc w:val="left"/>
      <w:pPr>
        <w:ind w:left="5683" w:hanging="360"/>
      </w:pPr>
    </w:lvl>
    <w:lvl w:ilvl="8" w:tplc="4009001B" w:tentative="1">
      <w:start w:val="1"/>
      <w:numFmt w:val="lowerRoman"/>
      <w:lvlText w:val="%9."/>
      <w:lvlJc w:val="right"/>
      <w:pPr>
        <w:ind w:left="6403" w:hanging="180"/>
      </w:pPr>
    </w:lvl>
  </w:abstractNum>
  <w:abstractNum w:abstractNumId="4" w15:restartNumberingAfterBreak="0">
    <w:nsid w:val="4BA5435A"/>
    <w:multiLevelType w:val="hybridMultilevel"/>
    <w:tmpl w:val="7FF8EB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F337A73"/>
    <w:multiLevelType w:val="hybridMultilevel"/>
    <w:tmpl w:val="AA703062"/>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6" w15:restartNumberingAfterBreak="0">
    <w:nsid w:val="6475393D"/>
    <w:multiLevelType w:val="hybridMultilevel"/>
    <w:tmpl w:val="47226F72"/>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16cid:durableId="1741557231">
    <w:abstractNumId w:val="4"/>
  </w:num>
  <w:num w:numId="2" w16cid:durableId="239409481">
    <w:abstractNumId w:val="3"/>
  </w:num>
  <w:num w:numId="3" w16cid:durableId="1683313955">
    <w:abstractNumId w:val="6"/>
  </w:num>
  <w:num w:numId="4" w16cid:durableId="882209332">
    <w:abstractNumId w:val="1"/>
  </w:num>
  <w:num w:numId="5" w16cid:durableId="554127315">
    <w:abstractNumId w:val="0"/>
  </w:num>
  <w:num w:numId="6" w16cid:durableId="1177114214">
    <w:abstractNumId w:val="5"/>
  </w:num>
  <w:num w:numId="7" w16cid:durableId="11769681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216"/>
    <w:rsid w:val="00052C77"/>
    <w:rsid w:val="0008125B"/>
    <w:rsid w:val="00087A4F"/>
    <w:rsid w:val="00093F2E"/>
    <w:rsid w:val="000A26FE"/>
    <w:rsid w:val="000B4CE6"/>
    <w:rsid w:val="000B6A30"/>
    <w:rsid w:val="000C32C1"/>
    <w:rsid w:val="000C3D97"/>
    <w:rsid w:val="0011030E"/>
    <w:rsid w:val="00130EC7"/>
    <w:rsid w:val="0017736D"/>
    <w:rsid w:val="001A5FE9"/>
    <w:rsid w:val="001C5871"/>
    <w:rsid w:val="001C6D2D"/>
    <w:rsid w:val="00204C33"/>
    <w:rsid w:val="0023522C"/>
    <w:rsid w:val="002416CB"/>
    <w:rsid w:val="00241DCA"/>
    <w:rsid w:val="00260B9F"/>
    <w:rsid w:val="00280D70"/>
    <w:rsid w:val="002E5E0C"/>
    <w:rsid w:val="00372CD6"/>
    <w:rsid w:val="003863A2"/>
    <w:rsid w:val="00386AC4"/>
    <w:rsid w:val="003A16BB"/>
    <w:rsid w:val="003A64C5"/>
    <w:rsid w:val="003A66CF"/>
    <w:rsid w:val="003B707F"/>
    <w:rsid w:val="003B7C32"/>
    <w:rsid w:val="003C6FEF"/>
    <w:rsid w:val="0042392E"/>
    <w:rsid w:val="0042673F"/>
    <w:rsid w:val="00445130"/>
    <w:rsid w:val="00452798"/>
    <w:rsid w:val="00465747"/>
    <w:rsid w:val="00474487"/>
    <w:rsid w:val="004A3177"/>
    <w:rsid w:val="004E113B"/>
    <w:rsid w:val="004F65E2"/>
    <w:rsid w:val="005A598B"/>
    <w:rsid w:val="005D63E0"/>
    <w:rsid w:val="005F60EB"/>
    <w:rsid w:val="00603F56"/>
    <w:rsid w:val="00605246"/>
    <w:rsid w:val="00605899"/>
    <w:rsid w:val="00662820"/>
    <w:rsid w:val="00675705"/>
    <w:rsid w:val="006B02ED"/>
    <w:rsid w:val="006B4F19"/>
    <w:rsid w:val="006C1287"/>
    <w:rsid w:val="006C729F"/>
    <w:rsid w:val="00707D4C"/>
    <w:rsid w:val="00720070"/>
    <w:rsid w:val="00724EA5"/>
    <w:rsid w:val="00725474"/>
    <w:rsid w:val="0073337B"/>
    <w:rsid w:val="007357DF"/>
    <w:rsid w:val="00754F79"/>
    <w:rsid w:val="00757324"/>
    <w:rsid w:val="0076335F"/>
    <w:rsid w:val="0077080C"/>
    <w:rsid w:val="007727CE"/>
    <w:rsid w:val="00780D1E"/>
    <w:rsid w:val="00781EAF"/>
    <w:rsid w:val="007C28C9"/>
    <w:rsid w:val="007C6607"/>
    <w:rsid w:val="007D10DE"/>
    <w:rsid w:val="00830304"/>
    <w:rsid w:val="00833931"/>
    <w:rsid w:val="00835958"/>
    <w:rsid w:val="00841FB6"/>
    <w:rsid w:val="0089086D"/>
    <w:rsid w:val="008C65EA"/>
    <w:rsid w:val="008E1AE8"/>
    <w:rsid w:val="0092528F"/>
    <w:rsid w:val="00933B5A"/>
    <w:rsid w:val="009443A7"/>
    <w:rsid w:val="009510A8"/>
    <w:rsid w:val="00956546"/>
    <w:rsid w:val="009A0B4D"/>
    <w:rsid w:val="009A6A94"/>
    <w:rsid w:val="009A6FF7"/>
    <w:rsid w:val="009C6937"/>
    <w:rsid w:val="009E5047"/>
    <w:rsid w:val="00A04A9C"/>
    <w:rsid w:val="00A16216"/>
    <w:rsid w:val="00A202A9"/>
    <w:rsid w:val="00A23633"/>
    <w:rsid w:val="00A4263A"/>
    <w:rsid w:val="00AD7561"/>
    <w:rsid w:val="00AE1976"/>
    <w:rsid w:val="00AF4240"/>
    <w:rsid w:val="00B371A8"/>
    <w:rsid w:val="00B41A27"/>
    <w:rsid w:val="00B51575"/>
    <w:rsid w:val="00B53248"/>
    <w:rsid w:val="00B76784"/>
    <w:rsid w:val="00B92D7D"/>
    <w:rsid w:val="00BA3EDC"/>
    <w:rsid w:val="00BC5AC3"/>
    <w:rsid w:val="00BE6C99"/>
    <w:rsid w:val="00BF049A"/>
    <w:rsid w:val="00C1298A"/>
    <w:rsid w:val="00C2225A"/>
    <w:rsid w:val="00C52462"/>
    <w:rsid w:val="00C60C6C"/>
    <w:rsid w:val="00C87EC8"/>
    <w:rsid w:val="00CD7B5F"/>
    <w:rsid w:val="00CE0A7E"/>
    <w:rsid w:val="00D065F4"/>
    <w:rsid w:val="00D107B9"/>
    <w:rsid w:val="00D8465E"/>
    <w:rsid w:val="00D87216"/>
    <w:rsid w:val="00DA2018"/>
    <w:rsid w:val="00DC4F8D"/>
    <w:rsid w:val="00DE6D60"/>
    <w:rsid w:val="00DF5A16"/>
    <w:rsid w:val="00E31369"/>
    <w:rsid w:val="00E44822"/>
    <w:rsid w:val="00E84409"/>
    <w:rsid w:val="00E964A6"/>
    <w:rsid w:val="00EC63B7"/>
    <w:rsid w:val="00EF0478"/>
    <w:rsid w:val="00F65F45"/>
    <w:rsid w:val="00FE21C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B45631"/>
  <w15:chartTrackingRefBased/>
  <w15:docId w15:val="{B0635367-994F-4E04-9571-2F214F249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621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1621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1621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1621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1621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1621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621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621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621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621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1621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1621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1621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1621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162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62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62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6216"/>
    <w:rPr>
      <w:rFonts w:eastAsiaTheme="majorEastAsia" w:cstheme="majorBidi"/>
      <w:color w:val="272727" w:themeColor="text1" w:themeTint="D8"/>
    </w:rPr>
  </w:style>
  <w:style w:type="paragraph" w:styleId="Title">
    <w:name w:val="Title"/>
    <w:basedOn w:val="Normal"/>
    <w:next w:val="Normal"/>
    <w:link w:val="TitleChar"/>
    <w:uiPriority w:val="10"/>
    <w:qFormat/>
    <w:rsid w:val="00A1621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62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621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62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6216"/>
    <w:pPr>
      <w:spacing w:before="160"/>
      <w:jc w:val="center"/>
    </w:pPr>
    <w:rPr>
      <w:i/>
      <w:iCs/>
      <w:color w:val="404040" w:themeColor="text1" w:themeTint="BF"/>
    </w:rPr>
  </w:style>
  <w:style w:type="character" w:customStyle="1" w:styleId="QuoteChar">
    <w:name w:val="Quote Char"/>
    <w:basedOn w:val="DefaultParagraphFont"/>
    <w:link w:val="Quote"/>
    <w:uiPriority w:val="29"/>
    <w:rsid w:val="00A16216"/>
    <w:rPr>
      <w:i/>
      <w:iCs/>
      <w:color w:val="404040" w:themeColor="text1" w:themeTint="BF"/>
    </w:rPr>
  </w:style>
  <w:style w:type="paragraph" w:styleId="ListParagraph">
    <w:name w:val="List Paragraph"/>
    <w:basedOn w:val="Normal"/>
    <w:uiPriority w:val="34"/>
    <w:qFormat/>
    <w:rsid w:val="00A16216"/>
    <w:pPr>
      <w:ind w:left="720"/>
      <w:contextualSpacing/>
    </w:pPr>
  </w:style>
  <w:style w:type="character" w:styleId="IntenseEmphasis">
    <w:name w:val="Intense Emphasis"/>
    <w:basedOn w:val="DefaultParagraphFont"/>
    <w:uiPriority w:val="21"/>
    <w:qFormat/>
    <w:rsid w:val="00A16216"/>
    <w:rPr>
      <w:i/>
      <w:iCs/>
      <w:color w:val="2F5496" w:themeColor="accent1" w:themeShade="BF"/>
    </w:rPr>
  </w:style>
  <w:style w:type="paragraph" w:styleId="IntenseQuote">
    <w:name w:val="Intense Quote"/>
    <w:basedOn w:val="Normal"/>
    <w:next w:val="Normal"/>
    <w:link w:val="IntenseQuoteChar"/>
    <w:uiPriority w:val="30"/>
    <w:qFormat/>
    <w:rsid w:val="00A1621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16216"/>
    <w:rPr>
      <w:i/>
      <w:iCs/>
      <w:color w:val="2F5496" w:themeColor="accent1" w:themeShade="BF"/>
    </w:rPr>
  </w:style>
  <w:style w:type="character" w:styleId="IntenseReference">
    <w:name w:val="Intense Reference"/>
    <w:basedOn w:val="DefaultParagraphFont"/>
    <w:uiPriority w:val="32"/>
    <w:qFormat/>
    <w:rsid w:val="00A16216"/>
    <w:rPr>
      <w:b/>
      <w:bCs/>
      <w:smallCaps/>
      <w:color w:val="2F5496" w:themeColor="accent1" w:themeShade="BF"/>
      <w:spacing w:val="5"/>
    </w:rPr>
  </w:style>
  <w:style w:type="character" w:styleId="Hyperlink">
    <w:name w:val="Hyperlink"/>
    <w:basedOn w:val="DefaultParagraphFont"/>
    <w:uiPriority w:val="99"/>
    <w:unhideWhenUsed/>
    <w:rsid w:val="00A16216"/>
    <w:rPr>
      <w:color w:val="0563C1"/>
      <w:u w:val="single"/>
    </w:rPr>
  </w:style>
  <w:style w:type="character" w:styleId="FollowedHyperlink">
    <w:name w:val="FollowedHyperlink"/>
    <w:basedOn w:val="DefaultParagraphFont"/>
    <w:uiPriority w:val="99"/>
    <w:semiHidden/>
    <w:unhideWhenUsed/>
    <w:rsid w:val="00A16216"/>
    <w:rPr>
      <w:color w:val="954F72"/>
      <w:u w:val="single"/>
    </w:rPr>
  </w:style>
  <w:style w:type="paragraph" w:customStyle="1" w:styleId="msonormal0">
    <w:name w:val="msonormal"/>
    <w:basedOn w:val="Normal"/>
    <w:rsid w:val="00A16216"/>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paragraph" w:customStyle="1" w:styleId="font5">
    <w:name w:val="font5"/>
    <w:basedOn w:val="Normal"/>
    <w:rsid w:val="00A16216"/>
    <w:pPr>
      <w:spacing w:before="100" w:beforeAutospacing="1" w:after="100" w:afterAutospacing="1" w:line="240" w:lineRule="auto"/>
    </w:pPr>
    <w:rPr>
      <w:rFonts w:ascii="Times New Roman" w:eastAsia="Times New Roman" w:hAnsi="Times New Roman" w:cs="Times New Roman"/>
      <w:i/>
      <w:iCs/>
      <w:color w:val="000000"/>
      <w:kern w:val="0"/>
      <w:lang w:eastAsia="en-IN"/>
    </w:rPr>
  </w:style>
  <w:style w:type="paragraph" w:customStyle="1" w:styleId="font6">
    <w:name w:val="font6"/>
    <w:basedOn w:val="Normal"/>
    <w:rsid w:val="00A16216"/>
    <w:pPr>
      <w:spacing w:before="100" w:beforeAutospacing="1" w:after="100" w:afterAutospacing="1" w:line="240" w:lineRule="auto"/>
    </w:pPr>
    <w:rPr>
      <w:rFonts w:ascii="Times New Roman" w:eastAsia="Times New Roman" w:hAnsi="Times New Roman" w:cs="Times New Roman"/>
      <w:i/>
      <w:iCs/>
      <w:color w:val="333333"/>
      <w:kern w:val="0"/>
      <w:lang w:eastAsia="en-IN"/>
    </w:rPr>
  </w:style>
  <w:style w:type="paragraph" w:customStyle="1" w:styleId="xl65">
    <w:name w:val="xl65"/>
    <w:basedOn w:val="Normal"/>
    <w:rsid w:val="00A16216"/>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N"/>
    </w:rPr>
  </w:style>
  <w:style w:type="paragraph" w:customStyle="1" w:styleId="xl66">
    <w:name w:val="xl66"/>
    <w:basedOn w:val="Normal"/>
    <w:rsid w:val="00A16216"/>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paragraph" w:customStyle="1" w:styleId="xl67">
    <w:name w:val="xl67"/>
    <w:basedOn w:val="Normal"/>
    <w:rsid w:val="00A16216"/>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68">
    <w:name w:val="xl68"/>
    <w:basedOn w:val="Normal"/>
    <w:rsid w:val="00A16216"/>
    <w:pPr>
      <w:shd w:val="clear" w:color="000000" w:fill="FFFF00"/>
      <w:spacing w:before="100" w:beforeAutospacing="1" w:after="100" w:afterAutospacing="1" w:line="240" w:lineRule="auto"/>
    </w:pPr>
    <w:rPr>
      <w:rFonts w:ascii="Times New Roman" w:eastAsia="Times New Roman" w:hAnsi="Times New Roman" w:cs="Times New Roman"/>
      <w:kern w:val="0"/>
      <w:sz w:val="24"/>
      <w:szCs w:val="24"/>
      <w:lang w:eastAsia="en-IN"/>
    </w:rPr>
  </w:style>
  <w:style w:type="paragraph" w:customStyle="1" w:styleId="xl69">
    <w:name w:val="xl69"/>
    <w:basedOn w:val="Normal"/>
    <w:rsid w:val="00A16216"/>
    <w:pPr>
      <w:pBdr>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70">
    <w:name w:val="xl70"/>
    <w:basedOn w:val="Normal"/>
    <w:rsid w:val="00A16216"/>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71">
    <w:name w:val="xl71"/>
    <w:basedOn w:val="Normal"/>
    <w:rsid w:val="00A16216"/>
    <w:pPr>
      <w:spacing w:before="100" w:beforeAutospacing="1" w:after="100" w:afterAutospacing="1" w:line="240" w:lineRule="auto"/>
      <w:jc w:val="center"/>
    </w:pPr>
    <w:rPr>
      <w:rFonts w:ascii="Times New Roman" w:eastAsia="Times New Roman" w:hAnsi="Times New Roman" w:cs="Times New Roman"/>
      <w:i/>
      <w:iCs/>
      <w:kern w:val="0"/>
      <w:sz w:val="24"/>
      <w:szCs w:val="24"/>
      <w:lang w:eastAsia="en-IN"/>
    </w:rPr>
  </w:style>
  <w:style w:type="paragraph" w:customStyle="1" w:styleId="xl72">
    <w:name w:val="xl72"/>
    <w:basedOn w:val="Normal"/>
    <w:rsid w:val="00A1621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73">
    <w:name w:val="xl73"/>
    <w:basedOn w:val="Normal"/>
    <w:rsid w:val="00A1621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i/>
      <w:iCs/>
      <w:color w:val="333333"/>
      <w:kern w:val="0"/>
      <w:sz w:val="24"/>
      <w:szCs w:val="24"/>
      <w:lang w:eastAsia="en-IN"/>
    </w:rPr>
  </w:style>
  <w:style w:type="paragraph" w:customStyle="1" w:styleId="xl74">
    <w:name w:val="xl74"/>
    <w:basedOn w:val="Normal"/>
    <w:rsid w:val="00A16216"/>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75">
    <w:name w:val="xl75"/>
    <w:basedOn w:val="Normal"/>
    <w:rsid w:val="00A16216"/>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i/>
      <w:iCs/>
      <w:kern w:val="0"/>
      <w:sz w:val="24"/>
      <w:szCs w:val="24"/>
      <w:lang w:eastAsia="en-IN"/>
    </w:rPr>
  </w:style>
  <w:style w:type="paragraph" w:customStyle="1" w:styleId="xl76">
    <w:name w:val="xl76"/>
    <w:basedOn w:val="Normal"/>
    <w:rsid w:val="00A16216"/>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color w:val="1B1B1B"/>
      <w:kern w:val="0"/>
      <w:sz w:val="24"/>
      <w:szCs w:val="24"/>
      <w:lang w:eastAsia="en-IN"/>
    </w:rPr>
  </w:style>
  <w:style w:type="paragraph" w:customStyle="1" w:styleId="xl77">
    <w:name w:val="xl77"/>
    <w:basedOn w:val="Normal"/>
    <w:rsid w:val="00A16216"/>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78">
    <w:name w:val="xl78"/>
    <w:basedOn w:val="Normal"/>
    <w:rsid w:val="00A16216"/>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color w:val="333333"/>
      <w:kern w:val="0"/>
      <w:sz w:val="24"/>
      <w:szCs w:val="24"/>
      <w:lang w:eastAsia="en-IN"/>
    </w:rPr>
  </w:style>
  <w:style w:type="paragraph" w:customStyle="1" w:styleId="xl79">
    <w:name w:val="xl79"/>
    <w:basedOn w:val="Normal"/>
    <w:rsid w:val="00A16216"/>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color w:val="2A2A2A"/>
      <w:kern w:val="0"/>
      <w:sz w:val="24"/>
      <w:szCs w:val="24"/>
      <w:lang w:eastAsia="en-IN"/>
    </w:rPr>
  </w:style>
  <w:style w:type="paragraph" w:customStyle="1" w:styleId="xl80">
    <w:name w:val="xl80"/>
    <w:basedOn w:val="Normal"/>
    <w:rsid w:val="00A16216"/>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color w:val="000000"/>
      <w:kern w:val="0"/>
      <w:sz w:val="24"/>
      <w:szCs w:val="24"/>
      <w:lang w:eastAsia="en-IN"/>
    </w:rPr>
  </w:style>
  <w:style w:type="paragraph" w:customStyle="1" w:styleId="xl81">
    <w:name w:val="xl81"/>
    <w:basedOn w:val="Normal"/>
    <w:rsid w:val="00A16216"/>
    <w:pPr>
      <w:pBdr>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82">
    <w:name w:val="xl82"/>
    <w:basedOn w:val="Normal"/>
    <w:rsid w:val="00A16216"/>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83">
    <w:name w:val="xl83"/>
    <w:basedOn w:val="Normal"/>
    <w:rsid w:val="00A16216"/>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84">
    <w:name w:val="xl84"/>
    <w:basedOn w:val="Normal"/>
    <w:rsid w:val="00A16216"/>
    <w:pPr>
      <w:pBdr>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i/>
      <w:iCs/>
      <w:color w:val="333333"/>
      <w:kern w:val="0"/>
      <w:sz w:val="24"/>
      <w:szCs w:val="24"/>
      <w:lang w:eastAsia="en-IN"/>
    </w:rPr>
  </w:style>
  <w:style w:type="paragraph" w:customStyle="1" w:styleId="xl85">
    <w:name w:val="xl85"/>
    <w:basedOn w:val="Normal"/>
    <w:rsid w:val="00A16216"/>
    <w:pPr>
      <w:pBdr>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i/>
      <w:iCs/>
      <w:color w:val="2A2A2A"/>
      <w:kern w:val="0"/>
      <w:sz w:val="24"/>
      <w:szCs w:val="24"/>
      <w:lang w:eastAsia="en-IN"/>
    </w:rPr>
  </w:style>
  <w:style w:type="paragraph" w:customStyle="1" w:styleId="xl86">
    <w:name w:val="xl86"/>
    <w:basedOn w:val="Normal"/>
    <w:rsid w:val="00A16216"/>
    <w:pPr>
      <w:pBdr>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87">
    <w:name w:val="xl87"/>
    <w:basedOn w:val="Normal"/>
    <w:rsid w:val="00A16216"/>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88">
    <w:name w:val="xl88"/>
    <w:basedOn w:val="Normal"/>
    <w:rsid w:val="00A16216"/>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89">
    <w:name w:val="xl89"/>
    <w:basedOn w:val="Normal"/>
    <w:rsid w:val="00A16216"/>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color w:val="FF0000"/>
      <w:kern w:val="0"/>
      <w:sz w:val="24"/>
      <w:szCs w:val="24"/>
      <w:lang w:eastAsia="en-IN"/>
    </w:rPr>
  </w:style>
  <w:style w:type="paragraph" w:customStyle="1" w:styleId="xl90">
    <w:name w:val="xl90"/>
    <w:basedOn w:val="Normal"/>
    <w:rsid w:val="00A16216"/>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91">
    <w:name w:val="xl91"/>
    <w:basedOn w:val="Normal"/>
    <w:rsid w:val="00A16216"/>
    <w:pPr>
      <w:pBdr>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lang w:eastAsia="en-IN"/>
    </w:rPr>
  </w:style>
  <w:style w:type="paragraph" w:customStyle="1" w:styleId="xl92">
    <w:name w:val="xl92"/>
    <w:basedOn w:val="Normal"/>
    <w:rsid w:val="00A16216"/>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color w:val="222222"/>
      <w:kern w:val="0"/>
      <w:sz w:val="24"/>
      <w:szCs w:val="24"/>
      <w:lang w:eastAsia="en-IN"/>
    </w:rPr>
  </w:style>
  <w:style w:type="paragraph" w:customStyle="1" w:styleId="xl93">
    <w:name w:val="xl93"/>
    <w:basedOn w:val="Normal"/>
    <w:rsid w:val="00A16216"/>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color w:val="212121"/>
      <w:kern w:val="0"/>
      <w:sz w:val="24"/>
      <w:szCs w:val="24"/>
      <w:lang w:eastAsia="en-IN"/>
    </w:rPr>
  </w:style>
  <w:style w:type="paragraph" w:customStyle="1" w:styleId="xl94">
    <w:name w:val="xl94"/>
    <w:basedOn w:val="Normal"/>
    <w:rsid w:val="00A16216"/>
    <w:pPr>
      <w:pBdr>
        <w:top w:val="single" w:sz="8" w:space="0" w:color="auto"/>
        <w:left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i/>
      <w:iCs/>
      <w:kern w:val="0"/>
      <w:sz w:val="24"/>
      <w:szCs w:val="24"/>
      <w:lang w:eastAsia="en-IN"/>
    </w:rPr>
  </w:style>
  <w:style w:type="paragraph" w:customStyle="1" w:styleId="xl95">
    <w:name w:val="xl95"/>
    <w:basedOn w:val="Normal"/>
    <w:rsid w:val="00A16216"/>
    <w:pPr>
      <w:spacing w:before="100" w:beforeAutospacing="1" w:after="100" w:afterAutospacing="1" w:line="240" w:lineRule="auto"/>
      <w:jc w:val="center"/>
    </w:pPr>
    <w:rPr>
      <w:rFonts w:ascii="Times New Roman" w:eastAsia="Times New Roman" w:hAnsi="Times New Roman" w:cs="Times New Roman"/>
      <w:i/>
      <w:iCs/>
      <w:kern w:val="0"/>
      <w:sz w:val="24"/>
      <w:szCs w:val="24"/>
      <w:lang w:eastAsia="en-IN"/>
    </w:rPr>
  </w:style>
  <w:style w:type="paragraph" w:customStyle="1" w:styleId="xl96">
    <w:name w:val="xl96"/>
    <w:basedOn w:val="Normal"/>
    <w:rsid w:val="00A16216"/>
    <w:pPr>
      <w:pBdr>
        <w:bottom w:val="single" w:sz="8" w:space="0" w:color="auto"/>
        <w:right w:val="single" w:sz="8" w:space="9" w:color="auto"/>
      </w:pBdr>
      <w:shd w:val="clear" w:color="000000" w:fill="FFFFFF"/>
      <w:spacing w:before="100" w:beforeAutospacing="1" w:after="100" w:afterAutospacing="1" w:line="240" w:lineRule="auto"/>
      <w:ind w:firstLineChars="100" w:firstLine="100"/>
      <w:jc w:val="right"/>
      <w:textAlignment w:val="center"/>
    </w:pPr>
    <w:rPr>
      <w:rFonts w:ascii="Times New Roman" w:eastAsia="Times New Roman" w:hAnsi="Times New Roman" w:cs="Times New Roman"/>
      <w:color w:val="0563C1"/>
      <w:kern w:val="0"/>
      <w:sz w:val="24"/>
      <w:szCs w:val="24"/>
      <w:u w:val="single"/>
      <w:lang w:eastAsia="en-IN"/>
    </w:rPr>
  </w:style>
  <w:style w:type="paragraph" w:customStyle="1" w:styleId="xl97">
    <w:name w:val="xl97"/>
    <w:basedOn w:val="Normal"/>
    <w:rsid w:val="00A16216"/>
    <w:pPr>
      <w:pBdr>
        <w:bottom w:val="single" w:sz="8" w:space="0" w:color="auto"/>
        <w:right w:val="single" w:sz="8" w:space="9" w:color="auto"/>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kern w:val="0"/>
      <w:sz w:val="24"/>
      <w:szCs w:val="24"/>
      <w:lang w:eastAsia="en-IN"/>
    </w:rPr>
  </w:style>
  <w:style w:type="paragraph" w:customStyle="1" w:styleId="xl98">
    <w:name w:val="xl98"/>
    <w:basedOn w:val="Normal"/>
    <w:rsid w:val="00A16216"/>
    <w:pPr>
      <w:pBdr>
        <w:bottom w:val="single" w:sz="8" w:space="0" w:color="auto"/>
        <w:right w:val="single" w:sz="8" w:space="9" w:color="auto"/>
      </w:pBdr>
      <w:shd w:val="clear" w:color="000000" w:fill="FFFFFF"/>
      <w:spacing w:before="100" w:beforeAutospacing="1" w:after="100" w:afterAutospacing="1" w:line="240" w:lineRule="auto"/>
      <w:ind w:firstLineChars="100" w:firstLine="100"/>
      <w:jc w:val="right"/>
      <w:textAlignment w:val="center"/>
    </w:pPr>
    <w:rPr>
      <w:rFonts w:ascii="Times New Roman" w:eastAsia="Times New Roman" w:hAnsi="Times New Roman" w:cs="Times New Roman"/>
      <w:i/>
      <w:iCs/>
      <w:kern w:val="0"/>
      <w:sz w:val="24"/>
      <w:szCs w:val="24"/>
      <w:lang w:eastAsia="en-IN"/>
    </w:rPr>
  </w:style>
  <w:style w:type="paragraph" w:customStyle="1" w:styleId="xl99">
    <w:name w:val="xl99"/>
    <w:basedOn w:val="Normal"/>
    <w:rsid w:val="00A16216"/>
    <w:pPr>
      <w:pBdr>
        <w:bottom w:val="single" w:sz="8" w:space="0" w:color="auto"/>
        <w:right w:val="single" w:sz="8" w:space="9" w:color="auto"/>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color w:val="0563C1"/>
      <w:kern w:val="0"/>
      <w:sz w:val="24"/>
      <w:szCs w:val="24"/>
      <w:u w:val="single"/>
      <w:lang w:eastAsia="en-IN"/>
    </w:rPr>
  </w:style>
  <w:style w:type="paragraph" w:customStyle="1" w:styleId="xl100">
    <w:name w:val="xl100"/>
    <w:basedOn w:val="Normal"/>
    <w:rsid w:val="00A16216"/>
    <w:pPr>
      <w:pBdr>
        <w:top w:val="single" w:sz="8" w:space="0" w:color="auto"/>
        <w:left w:val="single" w:sz="8" w:space="0" w:color="auto"/>
        <w:right w:val="single" w:sz="8" w:space="9" w:color="auto"/>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color w:val="0563C1"/>
      <w:kern w:val="0"/>
      <w:sz w:val="24"/>
      <w:szCs w:val="24"/>
      <w:u w:val="single"/>
      <w:lang w:eastAsia="en-IN"/>
    </w:rPr>
  </w:style>
  <w:style w:type="paragraph" w:customStyle="1" w:styleId="xl101">
    <w:name w:val="xl101"/>
    <w:basedOn w:val="Normal"/>
    <w:rsid w:val="00A16216"/>
    <w:pPr>
      <w:pBdr>
        <w:top w:val="single" w:sz="8" w:space="0" w:color="auto"/>
        <w:left w:val="single" w:sz="8" w:space="0" w:color="auto"/>
        <w:right w:val="single" w:sz="8" w:space="9" w:color="auto"/>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kern w:val="0"/>
      <w:sz w:val="24"/>
      <w:szCs w:val="24"/>
      <w:lang w:eastAsia="en-IN"/>
    </w:rPr>
  </w:style>
  <w:style w:type="paragraph" w:customStyle="1" w:styleId="xl102">
    <w:name w:val="xl102"/>
    <w:basedOn w:val="Normal"/>
    <w:rsid w:val="00A16216"/>
    <w:pPr>
      <w:pBdr>
        <w:right w:val="single" w:sz="8" w:space="9" w:color="000000"/>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kern w:val="0"/>
      <w:sz w:val="24"/>
      <w:szCs w:val="24"/>
      <w:lang w:eastAsia="en-IN"/>
    </w:rPr>
  </w:style>
  <w:style w:type="paragraph" w:customStyle="1" w:styleId="xl103">
    <w:name w:val="xl103"/>
    <w:basedOn w:val="Normal"/>
    <w:rsid w:val="00A16216"/>
    <w:pPr>
      <w:pBdr>
        <w:right w:val="single" w:sz="8" w:space="9" w:color="000000"/>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color w:val="0563C1"/>
      <w:kern w:val="0"/>
      <w:sz w:val="24"/>
      <w:szCs w:val="24"/>
      <w:u w:val="single"/>
      <w:lang w:eastAsia="en-IN"/>
    </w:rPr>
  </w:style>
  <w:style w:type="paragraph" w:customStyle="1" w:styleId="xl104">
    <w:name w:val="xl104"/>
    <w:basedOn w:val="Normal"/>
    <w:rsid w:val="00A16216"/>
    <w:pPr>
      <w:pBdr>
        <w:bottom w:val="single" w:sz="8" w:space="0" w:color="000000"/>
        <w:right w:val="single" w:sz="8" w:space="9" w:color="000000"/>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color w:val="0563C1"/>
      <w:kern w:val="0"/>
      <w:sz w:val="24"/>
      <w:szCs w:val="24"/>
      <w:u w:val="single"/>
      <w:lang w:eastAsia="en-IN"/>
    </w:rPr>
  </w:style>
  <w:style w:type="paragraph" w:customStyle="1" w:styleId="xl105">
    <w:name w:val="xl105"/>
    <w:basedOn w:val="Normal"/>
    <w:rsid w:val="00A16216"/>
    <w:pPr>
      <w:pBdr>
        <w:right w:val="single" w:sz="8" w:space="9" w:color="auto"/>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kern w:val="0"/>
      <w:sz w:val="24"/>
      <w:szCs w:val="24"/>
      <w:lang w:eastAsia="en-IN"/>
    </w:rPr>
  </w:style>
  <w:style w:type="paragraph" w:customStyle="1" w:styleId="xl106">
    <w:name w:val="xl106"/>
    <w:basedOn w:val="Normal"/>
    <w:rsid w:val="00A16216"/>
    <w:pPr>
      <w:pBdr>
        <w:left w:val="single" w:sz="8" w:space="0" w:color="auto"/>
        <w:bottom w:val="single" w:sz="8" w:space="0" w:color="auto"/>
        <w:right w:val="single" w:sz="8" w:space="9" w:color="auto"/>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kern w:val="0"/>
      <w:sz w:val="24"/>
      <w:szCs w:val="24"/>
      <w:lang w:eastAsia="en-IN"/>
    </w:rPr>
  </w:style>
  <w:style w:type="paragraph" w:customStyle="1" w:styleId="xl107">
    <w:name w:val="xl107"/>
    <w:basedOn w:val="Normal"/>
    <w:rsid w:val="00A16216"/>
    <w:pPr>
      <w:pBdr>
        <w:right w:val="single" w:sz="8" w:space="9" w:color="auto"/>
      </w:pBdr>
      <w:shd w:val="clear" w:color="000000" w:fill="FFFFFF"/>
      <w:spacing w:before="100" w:beforeAutospacing="1" w:after="100" w:afterAutospacing="1" w:line="240" w:lineRule="auto"/>
      <w:ind w:firstLineChars="100" w:firstLine="100"/>
      <w:jc w:val="right"/>
      <w:textAlignment w:val="center"/>
    </w:pPr>
    <w:rPr>
      <w:rFonts w:ascii="Times New Roman" w:eastAsia="Times New Roman" w:hAnsi="Times New Roman" w:cs="Times New Roman"/>
      <w:color w:val="0563C1"/>
      <w:kern w:val="0"/>
      <w:sz w:val="24"/>
      <w:szCs w:val="24"/>
      <w:u w:val="single"/>
      <w:lang w:eastAsia="en-IN"/>
    </w:rPr>
  </w:style>
  <w:style w:type="paragraph" w:customStyle="1" w:styleId="xl108">
    <w:name w:val="xl108"/>
    <w:basedOn w:val="Normal"/>
    <w:rsid w:val="00A16216"/>
    <w:pPr>
      <w:pBdr>
        <w:right w:val="single" w:sz="8" w:space="9" w:color="auto"/>
      </w:pBdr>
      <w:shd w:val="clear" w:color="000000" w:fill="FFFFFF"/>
      <w:spacing w:before="100" w:beforeAutospacing="1" w:after="100" w:afterAutospacing="1" w:line="240" w:lineRule="auto"/>
      <w:ind w:firstLineChars="100" w:firstLine="100"/>
      <w:jc w:val="right"/>
      <w:textAlignment w:val="center"/>
    </w:pPr>
    <w:rPr>
      <w:rFonts w:ascii="Times New Roman" w:eastAsia="Times New Roman" w:hAnsi="Times New Roman" w:cs="Times New Roman"/>
      <w:i/>
      <w:iCs/>
      <w:kern w:val="0"/>
      <w:sz w:val="24"/>
      <w:szCs w:val="24"/>
      <w:lang w:eastAsia="en-IN"/>
    </w:rPr>
  </w:style>
  <w:style w:type="paragraph" w:customStyle="1" w:styleId="xl109">
    <w:name w:val="xl109"/>
    <w:basedOn w:val="Normal"/>
    <w:rsid w:val="00A16216"/>
    <w:pPr>
      <w:spacing w:before="100" w:beforeAutospacing="1" w:after="100" w:afterAutospacing="1" w:line="240" w:lineRule="auto"/>
      <w:ind w:firstLineChars="100" w:firstLine="100"/>
      <w:jc w:val="right"/>
    </w:pPr>
    <w:rPr>
      <w:rFonts w:ascii="Times New Roman" w:eastAsia="Times New Roman" w:hAnsi="Times New Roman" w:cs="Times New Roman"/>
      <w:kern w:val="0"/>
      <w:sz w:val="24"/>
      <w:szCs w:val="24"/>
      <w:lang w:eastAsia="en-IN"/>
    </w:rPr>
  </w:style>
  <w:style w:type="paragraph" w:customStyle="1" w:styleId="xl110">
    <w:name w:val="xl110"/>
    <w:basedOn w:val="Normal"/>
    <w:rsid w:val="00A16216"/>
    <w:pPr>
      <w:pBdr>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i/>
      <w:iCs/>
      <w:color w:val="222222"/>
      <w:kern w:val="0"/>
      <w:sz w:val="24"/>
      <w:szCs w:val="24"/>
      <w:lang w:eastAsia="en-IN"/>
    </w:rPr>
  </w:style>
  <w:style w:type="paragraph" w:customStyle="1" w:styleId="xl111">
    <w:name w:val="xl111"/>
    <w:basedOn w:val="Normal"/>
    <w:rsid w:val="00A16216"/>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i/>
      <w:iCs/>
      <w:color w:val="333333"/>
      <w:kern w:val="0"/>
      <w:sz w:val="24"/>
      <w:szCs w:val="24"/>
      <w:lang w:eastAsia="en-IN"/>
    </w:rPr>
  </w:style>
  <w:style w:type="paragraph" w:customStyle="1" w:styleId="xl112">
    <w:name w:val="xl112"/>
    <w:basedOn w:val="Normal"/>
    <w:rsid w:val="00A16216"/>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i/>
      <w:iCs/>
      <w:color w:val="2A2A2A"/>
      <w:kern w:val="0"/>
      <w:sz w:val="24"/>
      <w:szCs w:val="24"/>
      <w:lang w:eastAsia="en-IN"/>
    </w:rPr>
  </w:style>
  <w:style w:type="paragraph" w:customStyle="1" w:styleId="xl113">
    <w:name w:val="xl113"/>
    <w:basedOn w:val="Normal"/>
    <w:rsid w:val="00A16216"/>
    <w:pPr>
      <w:pBdr>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i/>
      <w:iCs/>
      <w:color w:val="001D35"/>
      <w:kern w:val="0"/>
      <w:sz w:val="24"/>
      <w:szCs w:val="24"/>
      <w:lang w:eastAsia="en-IN"/>
    </w:rPr>
  </w:style>
  <w:style w:type="paragraph" w:customStyle="1" w:styleId="xl114">
    <w:name w:val="xl114"/>
    <w:basedOn w:val="Normal"/>
    <w:rsid w:val="00A16216"/>
    <w:pPr>
      <w:pBdr>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i/>
      <w:iCs/>
      <w:color w:val="282828"/>
      <w:kern w:val="0"/>
      <w:sz w:val="24"/>
      <w:szCs w:val="24"/>
      <w:lang w:eastAsia="en-IN"/>
    </w:rPr>
  </w:style>
  <w:style w:type="paragraph" w:customStyle="1" w:styleId="xl115">
    <w:name w:val="xl115"/>
    <w:basedOn w:val="Normal"/>
    <w:rsid w:val="00A16216"/>
    <w:pPr>
      <w:pBdr>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i/>
      <w:iCs/>
      <w:color w:val="333333"/>
      <w:kern w:val="0"/>
      <w:sz w:val="24"/>
      <w:szCs w:val="24"/>
      <w:lang w:eastAsia="en-IN"/>
    </w:rPr>
  </w:style>
  <w:style w:type="paragraph" w:customStyle="1" w:styleId="xl116">
    <w:name w:val="xl116"/>
    <w:basedOn w:val="Normal"/>
    <w:rsid w:val="00A16216"/>
    <w:pPr>
      <w:pBdr>
        <w:bottom w:val="single" w:sz="8" w:space="0" w:color="000000"/>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color w:val="0563C1"/>
      <w:kern w:val="0"/>
      <w:sz w:val="24"/>
      <w:szCs w:val="24"/>
      <w:u w:val="single"/>
      <w:lang w:eastAsia="en-IN"/>
    </w:rPr>
  </w:style>
  <w:style w:type="character" w:styleId="Emphasis">
    <w:name w:val="Emphasis"/>
    <w:basedOn w:val="DefaultParagraphFont"/>
    <w:uiPriority w:val="20"/>
    <w:qFormat/>
    <w:rsid w:val="002E5E0C"/>
    <w:rPr>
      <w:i/>
      <w:iCs/>
    </w:rPr>
  </w:style>
  <w:style w:type="character" w:customStyle="1" w:styleId="html-italic">
    <w:name w:val="html-italic"/>
    <w:basedOn w:val="DefaultParagraphFont"/>
    <w:rsid w:val="000C3D97"/>
  </w:style>
  <w:style w:type="paragraph" w:styleId="FootnoteText">
    <w:name w:val="footnote text"/>
    <w:basedOn w:val="Normal"/>
    <w:link w:val="FootnoteTextChar"/>
    <w:uiPriority w:val="99"/>
    <w:semiHidden/>
    <w:unhideWhenUsed/>
    <w:rsid w:val="000C3D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3D97"/>
    <w:rPr>
      <w:sz w:val="20"/>
      <w:szCs w:val="20"/>
    </w:rPr>
  </w:style>
  <w:style w:type="character" w:styleId="FootnoteReference">
    <w:name w:val="footnote reference"/>
    <w:basedOn w:val="DefaultParagraphFont"/>
    <w:uiPriority w:val="99"/>
    <w:semiHidden/>
    <w:unhideWhenUsed/>
    <w:rsid w:val="000C3D97"/>
    <w:rPr>
      <w:vertAlign w:val="superscript"/>
    </w:rPr>
  </w:style>
  <w:style w:type="character" w:styleId="UnresolvedMention">
    <w:name w:val="Unresolved Mention"/>
    <w:basedOn w:val="DefaultParagraphFont"/>
    <w:uiPriority w:val="99"/>
    <w:semiHidden/>
    <w:unhideWhenUsed/>
    <w:rsid w:val="0077080C"/>
    <w:rPr>
      <w:color w:val="605E5C"/>
      <w:shd w:val="clear" w:color="auto" w:fill="E1DFDD"/>
    </w:rPr>
  </w:style>
  <w:style w:type="paragraph" w:styleId="Bibliography">
    <w:name w:val="Bibliography"/>
    <w:basedOn w:val="Normal"/>
    <w:next w:val="Normal"/>
    <w:uiPriority w:val="37"/>
    <w:unhideWhenUsed/>
    <w:rsid w:val="00204C33"/>
    <w:pPr>
      <w:tabs>
        <w:tab w:val="left" w:pos="504"/>
      </w:tabs>
      <w:spacing w:after="0" w:line="240" w:lineRule="auto"/>
      <w:ind w:left="504" w:hanging="504"/>
    </w:pPr>
  </w:style>
  <w:style w:type="table" w:styleId="TableGrid">
    <w:name w:val="Table Grid"/>
    <w:basedOn w:val="TableNormal"/>
    <w:uiPriority w:val="39"/>
    <w:rsid w:val="00E964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E6C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C99"/>
  </w:style>
  <w:style w:type="paragraph" w:styleId="Footer">
    <w:name w:val="footer"/>
    <w:basedOn w:val="Normal"/>
    <w:link w:val="FooterChar"/>
    <w:uiPriority w:val="99"/>
    <w:unhideWhenUsed/>
    <w:rsid w:val="00BE6C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C99"/>
  </w:style>
  <w:style w:type="character" w:customStyle="1" w:styleId="named-content">
    <w:name w:val="named-content"/>
    <w:basedOn w:val="DefaultParagraphFont"/>
    <w:rsid w:val="00D846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3764244">
      <w:bodyDiv w:val="1"/>
      <w:marLeft w:val="0"/>
      <w:marRight w:val="0"/>
      <w:marTop w:val="0"/>
      <w:marBottom w:val="0"/>
      <w:divBdr>
        <w:top w:val="none" w:sz="0" w:space="0" w:color="auto"/>
        <w:left w:val="none" w:sz="0" w:space="0" w:color="auto"/>
        <w:bottom w:val="none" w:sz="0" w:space="0" w:color="auto"/>
        <w:right w:val="none" w:sz="0" w:space="0" w:color="auto"/>
      </w:divBdr>
    </w:div>
    <w:div w:id="342560513">
      <w:bodyDiv w:val="1"/>
      <w:marLeft w:val="0"/>
      <w:marRight w:val="0"/>
      <w:marTop w:val="0"/>
      <w:marBottom w:val="0"/>
      <w:divBdr>
        <w:top w:val="none" w:sz="0" w:space="0" w:color="auto"/>
        <w:left w:val="none" w:sz="0" w:space="0" w:color="auto"/>
        <w:bottom w:val="none" w:sz="0" w:space="0" w:color="auto"/>
        <w:right w:val="none" w:sz="0" w:space="0" w:color="auto"/>
      </w:divBdr>
    </w:div>
    <w:div w:id="378288854">
      <w:bodyDiv w:val="1"/>
      <w:marLeft w:val="0"/>
      <w:marRight w:val="0"/>
      <w:marTop w:val="0"/>
      <w:marBottom w:val="0"/>
      <w:divBdr>
        <w:top w:val="none" w:sz="0" w:space="0" w:color="auto"/>
        <w:left w:val="none" w:sz="0" w:space="0" w:color="auto"/>
        <w:bottom w:val="none" w:sz="0" w:space="0" w:color="auto"/>
        <w:right w:val="none" w:sz="0" w:space="0" w:color="auto"/>
      </w:divBdr>
    </w:div>
    <w:div w:id="599140959">
      <w:bodyDiv w:val="1"/>
      <w:marLeft w:val="0"/>
      <w:marRight w:val="0"/>
      <w:marTop w:val="0"/>
      <w:marBottom w:val="0"/>
      <w:divBdr>
        <w:top w:val="none" w:sz="0" w:space="0" w:color="auto"/>
        <w:left w:val="none" w:sz="0" w:space="0" w:color="auto"/>
        <w:bottom w:val="none" w:sz="0" w:space="0" w:color="auto"/>
        <w:right w:val="none" w:sz="0" w:space="0" w:color="auto"/>
      </w:divBdr>
    </w:div>
    <w:div w:id="968432434">
      <w:bodyDiv w:val="1"/>
      <w:marLeft w:val="0"/>
      <w:marRight w:val="0"/>
      <w:marTop w:val="0"/>
      <w:marBottom w:val="0"/>
      <w:divBdr>
        <w:top w:val="none" w:sz="0" w:space="0" w:color="auto"/>
        <w:left w:val="none" w:sz="0" w:space="0" w:color="auto"/>
        <w:bottom w:val="none" w:sz="0" w:space="0" w:color="auto"/>
        <w:right w:val="none" w:sz="0" w:space="0" w:color="auto"/>
      </w:divBdr>
    </w:div>
    <w:div w:id="1140613198">
      <w:bodyDiv w:val="1"/>
      <w:marLeft w:val="0"/>
      <w:marRight w:val="0"/>
      <w:marTop w:val="0"/>
      <w:marBottom w:val="0"/>
      <w:divBdr>
        <w:top w:val="none" w:sz="0" w:space="0" w:color="auto"/>
        <w:left w:val="none" w:sz="0" w:space="0" w:color="auto"/>
        <w:bottom w:val="none" w:sz="0" w:space="0" w:color="auto"/>
        <w:right w:val="none" w:sz="0" w:space="0" w:color="auto"/>
      </w:divBdr>
    </w:div>
    <w:div w:id="1173648237">
      <w:bodyDiv w:val="1"/>
      <w:marLeft w:val="0"/>
      <w:marRight w:val="0"/>
      <w:marTop w:val="0"/>
      <w:marBottom w:val="0"/>
      <w:divBdr>
        <w:top w:val="none" w:sz="0" w:space="0" w:color="auto"/>
        <w:left w:val="none" w:sz="0" w:space="0" w:color="auto"/>
        <w:bottom w:val="none" w:sz="0" w:space="0" w:color="auto"/>
        <w:right w:val="none" w:sz="0" w:space="0" w:color="auto"/>
      </w:divBdr>
    </w:div>
    <w:div w:id="1189291148">
      <w:bodyDiv w:val="1"/>
      <w:marLeft w:val="0"/>
      <w:marRight w:val="0"/>
      <w:marTop w:val="0"/>
      <w:marBottom w:val="0"/>
      <w:divBdr>
        <w:top w:val="none" w:sz="0" w:space="0" w:color="auto"/>
        <w:left w:val="none" w:sz="0" w:space="0" w:color="auto"/>
        <w:bottom w:val="none" w:sz="0" w:space="0" w:color="auto"/>
        <w:right w:val="none" w:sz="0" w:space="0" w:color="auto"/>
      </w:divBdr>
    </w:div>
    <w:div w:id="1231191198">
      <w:bodyDiv w:val="1"/>
      <w:marLeft w:val="0"/>
      <w:marRight w:val="0"/>
      <w:marTop w:val="0"/>
      <w:marBottom w:val="0"/>
      <w:divBdr>
        <w:top w:val="none" w:sz="0" w:space="0" w:color="auto"/>
        <w:left w:val="none" w:sz="0" w:space="0" w:color="auto"/>
        <w:bottom w:val="none" w:sz="0" w:space="0" w:color="auto"/>
        <w:right w:val="none" w:sz="0" w:space="0" w:color="auto"/>
      </w:divBdr>
    </w:div>
    <w:div w:id="1385062353">
      <w:bodyDiv w:val="1"/>
      <w:marLeft w:val="0"/>
      <w:marRight w:val="0"/>
      <w:marTop w:val="0"/>
      <w:marBottom w:val="0"/>
      <w:divBdr>
        <w:top w:val="none" w:sz="0" w:space="0" w:color="auto"/>
        <w:left w:val="none" w:sz="0" w:space="0" w:color="auto"/>
        <w:bottom w:val="none" w:sz="0" w:space="0" w:color="auto"/>
        <w:right w:val="none" w:sz="0" w:space="0" w:color="auto"/>
      </w:divBdr>
    </w:div>
    <w:div w:id="1422097566">
      <w:bodyDiv w:val="1"/>
      <w:marLeft w:val="0"/>
      <w:marRight w:val="0"/>
      <w:marTop w:val="0"/>
      <w:marBottom w:val="0"/>
      <w:divBdr>
        <w:top w:val="none" w:sz="0" w:space="0" w:color="auto"/>
        <w:left w:val="none" w:sz="0" w:space="0" w:color="auto"/>
        <w:bottom w:val="none" w:sz="0" w:space="0" w:color="auto"/>
        <w:right w:val="none" w:sz="0" w:space="0" w:color="auto"/>
      </w:divBdr>
    </w:div>
    <w:div w:id="1499612673">
      <w:bodyDiv w:val="1"/>
      <w:marLeft w:val="0"/>
      <w:marRight w:val="0"/>
      <w:marTop w:val="0"/>
      <w:marBottom w:val="0"/>
      <w:divBdr>
        <w:top w:val="none" w:sz="0" w:space="0" w:color="auto"/>
        <w:left w:val="none" w:sz="0" w:space="0" w:color="auto"/>
        <w:bottom w:val="none" w:sz="0" w:space="0" w:color="auto"/>
        <w:right w:val="none" w:sz="0" w:space="0" w:color="auto"/>
      </w:divBdr>
    </w:div>
    <w:div w:id="1549994831">
      <w:bodyDiv w:val="1"/>
      <w:marLeft w:val="0"/>
      <w:marRight w:val="0"/>
      <w:marTop w:val="0"/>
      <w:marBottom w:val="0"/>
      <w:divBdr>
        <w:top w:val="none" w:sz="0" w:space="0" w:color="auto"/>
        <w:left w:val="none" w:sz="0" w:space="0" w:color="auto"/>
        <w:bottom w:val="none" w:sz="0" w:space="0" w:color="auto"/>
        <w:right w:val="none" w:sz="0" w:space="0" w:color="auto"/>
      </w:divBdr>
    </w:div>
    <w:div w:id="1593512220">
      <w:bodyDiv w:val="1"/>
      <w:marLeft w:val="0"/>
      <w:marRight w:val="0"/>
      <w:marTop w:val="0"/>
      <w:marBottom w:val="0"/>
      <w:divBdr>
        <w:top w:val="none" w:sz="0" w:space="0" w:color="auto"/>
        <w:left w:val="none" w:sz="0" w:space="0" w:color="auto"/>
        <w:bottom w:val="none" w:sz="0" w:space="0" w:color="auto"/>
        <w:right w:val="none" w:sz="0" w:space="0" w:color="auto"/>
      </w:divBdr>
    </w:div>
    <w:div w:id="1623801561">
      <w:bodyDiv w:val="1"/>
      <w:marLeft w:val="0"/>
      <w:marRight w:val="0"/>
      <w:marTop w:val="0"/>
      <w:marBottom w:val="0"/>
      <w:divBdr>
        <w:top w:val="none" w:sz="0" w:space="0" w:color="auto"/>
        <w:left w:val="none" w:sz="0" w:space="0" w:color="auto"/>
        <w:bottom w:val="none" w:sz="0" w:space="0" w:color="auto"/>
        <w:right w:val="none" w:sz="0" w:space="0" w:color="auto"/>
      </w:divBdr>
    </w:div>
    <w:div w:id="1825244483">
      <w:bodyDiv w:val="1"/>
      <w:marLeft w:val="0"/>
      <w:marRight w:val="0"/>
      <w:marTop w:val="0"/>
      <w:marBottom w:val="0"/>
      <w:divBdr>
        <w:top w:val="none" w:sz="0" w:space="0" w:color="auto"/>
        <w:left w:val="none" w:sz="0" w:space="0" w:color="auto"/>
        <w:bottom w:val="none" w:sz="0" w:space="0" w:color="auto"/>
        <w:right w:val="none" w:sz="0" w:space="0" w:color="auto"/>
      </w:divBdr>
    </w:div>
    <w:div w:id="2016568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BB18EF-FBDF-4069-96CC-A2425B61CE7E}">
  <we:reference id="wa104381714" version="4.2.0.0" store="en-US" storeType="OMEX"/>
  <we:alternateReferences>
    <we:reference id="WA104381714" version="4.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807</TotalTime>
  <Pages>15</Pages>
  <Words>78913</Words>
  <Characters>476639</Characters>
  <Application>Microsoft Office Word</Application>
  <DocSecurity>0</DocSecurity>
  <Lines>25086</Lines>
  <Paragraphs>24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shboo Sharma</dc:creator>
  <cp:keywords/>
  <dc:description/>
  <cp:lastModifiedBy>Khushboo Sharma</cp:lastModifiedBy>
  <cp:revision>61</cp:revision>
  <dcterms:created xsi:type="dcterms:W3CDTF">2025-02-26T12:31:00Z</dcterms:created>
  <dcterms:modified xsi:type="dcterms:W3CDTF">2025-03-01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473cda-7154-446a-951f-4d5cef0f43f8</vt:lpwstr>
  </property>
  <property fmtid="{D5CDD505-2E9C-101B-9397-08002B2CF9AE}" pid="3" name="ZOTERO_PREF_1">
    <vt:lpwstr>&lt;data data-version="3" zotero-version="6.0.36"&gt;&lt;session id="cGc7JEtP"/&gt;&lt;style id="http://www.zotero.org/styles/ieee" locale="en-US" hasBibliography="1" bibliographyStyleHasBeenSet="1"/&gt;&lt;prefs&gt;&lt;pref name="fieldType" value="Field"/&gt;&lt;pref name="delayCitation</vt:lpwstr>
  </property>
  <property fmtid="{D5CDD505-2E9C-101B-9397-08002B2CF9AE}" pid="4" name="ZOTERO_PREF_2">
    <vt:lpwstr>Updates" value="true"/&gt;&lt;pref name="dontAskDelayCitationUpdates" value="true"/&gt;&lt;/prefs&gt;&lt;/data&gt;</vt:lpwstr>
  </property>
</Properties>
</file>